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4444" w:rsidRDefault="00A24444" w:rsidP="00A24444">
      <w:pPr>
        <w:pStyle w:val="Heading1"/>
        <w:spacing w:line="240" w:lineRule="auto"/>
        <w:rPr>
          <w:rFonts w:cs="Arial"/>
          <w:sz w:val="36"/>
          <w:szCs w:val="36"/>
        </w:rPr>
      </w:pPr>
      <w:r>
        <w:rPr>
          <w:rFonts w:cs="Arial"/>
          <w:sz w:val="36"/>
          <w:szCs w:val="36"/>
        </w:rPr>
        <w:t xml:space="preserve">A systematic review and thematic synthesis exploring how a previous experience of physically activity influences engagement with cardiac rehabilitation </w:t>
      </w:r>
    </w:p>
    <w:p w:rsidR="00A24444" w:rsidRDefault="00A24444" w:rsidP="00A24444">
      <w:pPr>
        <w:rPr>
          <w:rFonts w:asciiTheme="minorHAnsi" w:hAnsiTheme="minorHAnsi" w:cstheme="minorBidi"/>
          <w:sz w:val="22"/>
          <w:szCs w:val="22"/>
        </w:rPr>
      </w:pPr>
    </w:p>
    <w:p w:rsidR="00A24444" w:rsidRDefault="00A24444" w:rsidP="00A24444">
      <w:pPr>
        <w:spacing w:line="240" w:lineRule="auto"/>
        <w:rPr>
          <w:sz w:val="28"/>
          <w:szCs w:val="28"/>
          <w:vertAlign w:val="superscript"/>
        </w:rPr>
      </w:pPr>
      <w:r>
        <w:rPr>
          <w:sz w:val="28"/>
          <w:szCs w:val="28"/>
        </w:rPr>
        <w:t>Sheona McHale</w:t>
      </w:r>
      <w:r>
        <w:rPr>
          <w:sz w:val="28"/>
          <w:szCs w:val="28"/>
          <w:vertAlign w:val="superscript"/>
        </w:rPr>
        <w:t xml:space="preserve">1 </w:t>
      </w:r>
      <w:r>
        <w:rPr>
          <w:sz w:val="28"/>
          <w:szCs w:val="28"/>
        </w:rPr>
        <w:t>(corresponding author), Felicity Astin</w:t>
      </w:r>
      <w:r>
        <w:rPr>
          <w:sz w:val="28"/>
          <w:szCs w:val="28"/>
          <w:vertAlign w:val="superscript"/>
        </w:rPr>
        <w:t>2 3</w:t>
      </w:r>
      <w:r>
        <w:rPr>
          <w:sz w:val="28"/>
          <w:szCs w:val="28"/>
        </w:rPr>
        <w:t>, Lis Neubeck</w:t>
      </w:r>
      <w:r>
        <w:rPr>
          <w:sz w:val="28"/>
          <w:szCs w:val="28"/>
          <w:vertAlign w:val="superscript"/>
        </w:rPr>
        <w:t>1 4</w:t>
      </w:r>
      <w:r>
        <w:rPr>
          <w:sz w:val="28"/>
          <w:szCs w:val="28"/>
        </w:rPr>
        <w:t>, Susan Dawkes</w:t>
      </w:r>
      <w:r>
        <w:rPr>
          <w:sz w:val="28"/>
          <w:szCs w:val="28"/>
          <w:vertAlign w:val="superscript"/>
        </w:rPr>
        <w:t>1</w:t>
      </w:r>
      <w:r>
        <w:rPr>
          <w:sz w:val="28"/>
          <w:szCs w:val="28"/>
        </w:rPr>
        <w:t>, Coral L Hanson</w:t>
      </w:r>
      <w:r>
        <w:rPr>
          <w:sz w:val="28"/>
          <w:szCs w:val="28"/>
          <w:vertAlign w:val="superscript"/>
        </w:rPr>
        <w:t>1</w:t>
      </w:r>
    </w:p>
    <w:p w:rsidR="00A24444" w:rsidRDefault="00A24444" w:rsidP="00A24444">
      <w:pPr>
        <w:spacing w:line="240" w:lineRule="auto"/>
        <w:rPr>
          <w:szCs w:val="24"/>
        </w:rPr>
      </w:pPr>
    </w:p>
    <w:p w:rsidR="00A24444" w:rsidRDefault="00A24444" w:rsidP="00A24444">
      <w:pPr>
        <w:spacing w:line="240" w:lineRule="auto"/>
        <w:rPr>
          <w:szCs w:val="24"/>
        </w:rPr>
      </w:pPr>
    </w:p>
    <w:p w:rsidR="00A24444" w:rsidRDefault="00A24444" w:rsidP="00A24444">
      <w:pPr>
        <w:spacing w:line="240" w:lineRule="auto"/>
        <w:rPr>
          <w:szCs w:val="24"/>
        </w:rPr>
      </w:pPr>
      <w:r>
        <w:rPr>
          <w:szCs w:val="24"/>
          <w:vertAlign w:val="superscript"/>
        </w:rPr>
        <w:t xml:space="preserve">1. </w:t>
      </w:r>
      <w:r>
        <w:rPr>
          <w:szCs w:val="24"/>
        </w:rPr>
        <w:t>Edinburgh Napier University, School of Health and Social Care, Sighthill Campus, Sighthill Court, Edinburgh, EH11 4BN, Scotland.</w:t>
      </w:r>
    </w:p>
    <w:p w:rsidR="00A24444" w:rsidRDefault="00A24444" w:rsidP="00A24444">
      <w:pPr>
        <w:spacing w:line="240" w:lineRule="auto"/>
        <w:rPr>
          <w:szCs w:val="24"/>
        </w:rPr>
      </w:pPr>
    </w:p>
    <w:p w:rsidR="00A24444" w:rsidRDefault="00A24444" w:rsidP="00A24444">
      <w:pPr>
        <w:spacing w:line="240" w:lineRule="auto"/>
        <w:rPr>
          <w:szCs w:val="24"/>
        </w:rPr>
      </w:pPr>
      <w:r>
        <w:rPr>
          <w:szCs w:val="24"/>
          <w:vertAlign w:val="superscript"/>
        </w:rPr>
        <w:t xml:space="preserve">2. </w:t>
      </w:r>
      <w:r>
        <w:rPr>
          <w:szCs w:val="24"/>
        </w:rPr>
        <w:t>University of Huddersfield, Queensgate, Huddersfield, West Yorkshire, HD1 3DH, England</w:t>
      </w:r>
    </w:p>
    <w:p w:rsidR="00A24444" w:rsidRDefault="00A24444" w:rsidP="00A24444">
      <w:pPr>
        <w:spacing w:line="240" w:lineRule="auto"/>
        <w:rPr>
          <w:szCs w:val="24"/>
        </w:rPr>
      </w:pPr>
    </w:p>
    <w:p w:rsidR="00A24444" w:rsidRDefault="00A24444" w:rsidP="00A24444">
      <w:pPr>
        <w:spacing w:line="240" w:lineRule="auto"/>
        <w:rPr>
          <w:szCs w:val="24"/>
        </w:rPr>
      </w:pPr>
      <w:r>
        <w:rPr>
          <w:szCs w:val="24"/>
          <w:vertAlign w:val="superscript"/>
        </w:rPr>
        <w:t xml:space="preserve">3. </w:t>
      </w:r>
      <w:r>
        <w:rPr>
          <w:szCs w:val="24"/>
        </w:rPr>
        <w:t>Research and Development, Huddersfield Royal Infirmary, Acre Street, Lindley, Huddersfield, HD3 3DH, England</w:t>
      </w:r>
    </w:p>
    <w:p w:rsidR="00A24444" w:rsidRDefault="00A24444" w:rsidP="00A24444">
      <w:pPr>
        <w:spacing w:line="240" w:lineRule="auto"/>
        <w:rPr>
          <w:szCs w:val="24"/>
          <w:vertAlign w:val="superscript"/>
        </w:rPr>
      </w:pPr>
    </w:p>
    <w:p w:rsidR="00A24444" w:rsidRDefault="00A24444" w:rsidP="00A24444">
      <w:pPr>
        <w:spacing w:line="240" w:lineRule="auto"/>
        <w:rPr>
          <w:szCs w:val="24"/>
        </w:rPr>
      </w:pPr>
      <w:r>
        <w:rPr>
          <w:szCs w:val="24"/>
          <w:vertAlign w:val="superscript"/>
        </w:rPr>
        <w:t xml:space="preserve">4. </w:t>
      </w:r>
      <w:r>
        <w:rPr>
          <w:szCs w:val="24"/>
        </w:rPr>
        <w:t>Sydney Nursing School, Charles Perkins Centre, University of Sydney, Australia</w:t>
      </w:r>
    </w:p>
    <w:p w:rsidR="00A24444" w:rsidRDefault="00A24444" w:rsidP="00A24444">
      <w:pPr>
        <w:spacing w:line="240" w:lineRule="auto"/>
        <w:rPr>
          <w:sz w:val="32"/>
        </w:rPr>
      </w:pPr>
    </w:p>
    <w:p w:rsidR="00A24444" w:rsidRDefault="00A24444" w:rsidP="00A24444">
      <w:pPr>
        <w:spacing w:line="240" w:lineRule="auto"/>
        <w:rPr>
          <w:sz w:val="28"/>
          <w:szCs w:val="28"/>
        </w:rPr>
      </w:pPr>
      <w:r>
        <w:rPr>
          <w:sz w:val="28"/>
          <w:szCs w:val="28"/>
        </w:rPr>
        <w:t>Corresponding author:</w:t>
      </w:r>
    </w:p>
    <w:p w:rsidR="00A24444" w:rsidRDefault="00A24444" w:rsidP="00A24444">
      <w:pPr>
        <w:spacing w:line="240" w:lineRule="auto"/>
        <w:rPr>
          <w:szCs w:val="24"/>
        </w:rPr>
      </w:pPr>
      <w:r>
        <w:rPr>
          <w:szCs w:val="24"/>
        </w:rPr>
        <w:t xml:space="preserve">Sheona McHale, Edinburgh Napier University, School of Health and Social Care, Sighthill Campus, Sighthill Court, Edinburgh, EH11 4BN, Scotland. 07990727631 Email: </w:t>
      </w:r>
      <w:hyperlink r:id="rId8" w:history="1">
        <w:r>
          <w:rPr>
            <w:rStyle w:val="Hyperlink"/>
            <w:szCs w:val="24"/>
          </w:rPr>
          <w:t>Sheona.mchale@napier.ac.uk</w:t>
        </w:r>
      </w:hyperlink>
    </w:p>
    <w:p w:rsidR="00A24444" w:rsidRDefault="00A24444" w:rsidP="00A24444">
      <w:pPr>
        <w:rPr>
          <w:sz w:val="22"/>
          <w:szCs w:val="22"/>
        </w:rPr>
      </w:pPr>
    </w:p>
    <w:p w:rsidR="00A24444" w:rsidRDefault="00A24444" w:rsidP="00A24444">
      <w:r>
        <w:t>Other author emails:</w:t>
      </w:r>
    </w:p>
    <w:p w:rsidR="00A24444" w:rsidRDefault="00A24444" w:rsidP="00A24444">
      <w:pPr>
        <w:spacing w:line="240" w:lineRule="auto"/>
        <w:rPr>
          <w:szCs w:val="24"/>
        </w:rPr>
      </w:pPr>
      <w:r>
        <w:rPr>
          <w:szCs w:val="24"/>
        </w:rPr>
        <w:t xml:space="preserve">Felicity Astin </w:t>
      </w:r>
      <w:r>
        <w:rPr>
          <w:szCs w:val="24"/>
          <w:vertAlign w:val="superscript"/>
        </w:rPr>
        <w:t xml:space="preserve">2. </w:t>
      </w:r>
      <w:r>
        <w:rPr>
          <w:szCs w:val="24"/>
        </w:rPr>
        <w:t xml:space="preserve"> Email: </w:t>
      </w:r>
      <w:hyperlink r:id="rId9" w:history="1">
        <w:r>
          <w:rPr>
            <w:rStyle w:val="Hyperlink"/>
            <w:szCs w:val="24"/>
          </w:rPr>
          <w:t>f.astin@Hud.ac.uk</w:t>
        </w:r>
      </w:hyperlink>
    </w:p>
    <w:p w:rsidR="00A24444" w:rsidRDefault="00A24444" w:rsidP="00A24444">
      <w:pPr>
        <w:spacing w:line="240" w:lineRule="auto"/>
        <w:rPr>
          <w:szCs w:val="24"/>
        </w:rPr>
      </w:pPr>
      <w:r>
        <w:rPr>
          <w:szCs w:val="24"/>
        </w:rPr>
        <w:t xml:space="preserve">Lis Neubeck, Email: </w:t>
      </w:r>
      <w:hyperlink r:id="rId10" w:history="1">
        <w:r>
          <w:rPr>
            <w:rStyle w:val="Hyperlink"/>
            <w:szCs w:val="24"/>
          </w:rPr>
          <w:t>l.neubeck@napier.ac.uk</w:t>
        </w:r>
      </w:hyperlink>
      <w:r>
        <w:rPr>
          <w:szCs w:val="24"/>
        </w:rPr>
        <w:t xml:space="preserve"> </w:t>
      </w:r>
    </w:p>
    <w:p w:rsidR="00A24444" w:rsidRDefault="00A24444" w:rsidP="00A24444">
      <w:pPr>
        <w:spacing w:line="240" w:lineRule="auto"/>
        <w:rPr>
          <w:szCs w:val="24"/>
        </w:rPr>
      </w:pPr>
      <w:r>
        <w:rPr>
          <w:szCs w:val="24"/>
        </w:rPr>
        <w:t xml:space="preserve">Susan Dawkes, Email: </w:t>
      </w:r>
      <w:hyperlink r:id="rId11" w:history="1">
        <w:r>
          <w:rPr>
            <w:rStyle w:val="Hyperlink"/>
            <w:szCs w:val="24"/>
          </w:rPr>
          <w:t>s.dawkes@napier.ac.uk</w:t>
        </w:r>
      </w:hyperlink>
    </w:p>
    <w:p w:rsidR="00A24444" w:rsidRDefault="00A24444" w:rsidP="00A24444">
      <w:pPr>
        <w:spacing w:line="240" w:lineRule="auto"/>
        <w:rPr>
          <w:szCs w:val="24"/>
        </w:rPr>
      </w:pPr>
      <w:r>
        <w:rPr>
          <w:szCs w:val="24"/>
        </w:rPr>
        <w:t xml:space="preserve">Coral Hanson, Email: </w:t>
      </w:r>
      <w:hyperlink r:id="rId12" w:history="1">
        <w:r>
          <w:rPr>
            <w:rStyle w:val="Hyperlink"/>
            <w:szCs w:val="24"/>
          </w:rPr>
          <w:t>c.hanson@napier.ac.uk</w:t>
        </w:r>
      </w:hyperlink>
    </w:p>
    <w:p w:rsidR="00A24444" w:rsidRDefault="00A24444">
      <w:pPr>
        <w:spacing w:line="259" w:lineRule="auto"/>
        <w:rPr>
          <w:sz w:val="32"/>
        </w:rPr>
      </w:pPr>
      <w:r>
        <w:rPr>
          <w:sz w:val="32"/>
        </w:rPr>
        <w:br w:type="page"/>
      </w:r>
    </w:p>
    <w:p w:rsidR="0050792D" w:rsidRDefault="00A014F4">
      <w:pPr>
        <w:rPr>
          <w:sz w:val="32"/>
        </w:rPr>
      </w:pPr>
      <w:r w:rsidRPr="00A014F4">
        <w:rPr>
          <w:sz w:val="32"/>
        </w:rPr>
        <w:lastRenderedPageBreak/>
        <w:t>Abstract</w:t>
      </w:r>
    </w:p>
    <w:p w:rsidR="00A014F4" w:rsidRDefault="00A014F4" w:rsidP="00A014F4">
      <w:pPr>
        <w:pStyle w:val="Heading1"/>
        <w:rPr>
          <w:rFonts w:cs="Arial"/>
        </w:rPr>
      </w:pPr>
      <w:bookmarkStart w:id="0" w:name="_GoBack"/>
      <w:r w:rsidRPr="00A014F4">
        <w:rPr>
          <w:rFonts w:cs="Arial"/>
        </w:rPr>
        <w:t>Background</w:t>
      </w:r>
    </w:p>
    <w:p w:rsidR="00A014F4" w:rsidRDefault="004C05E0" w:rsidP="00A014F4">
      <w:pPr>
        <w:rPr>
          <w:szCs w:val="24"/>
        </w:rPr>
      </w:pPr>
      <w:r>
        <w:rPr>
          <w:szCs w:val="24"/>
        </w:rPr>
        <w:t>Exercise-</w:t>
      </w:r>
      <w:r w:rsidR="00A014F4" w:rsidRPr="00BE4DCD">
        <w:rPr>
          <w:szCs w:val="24"/>
        </w:rPr>
        <w:t>based cardiac rehabilitation is recognised internationally as a</w:t>
      </w:r>
      <w:r w:rsidR="003F05EB">
        <w:rPr>
          <w:szCs w:val="24"/>
        </w:rPr>
        <w:t>n</w:t>
      </w:r>
      <w:r w:rsidR="00A014F4" w:rsidRPr="00BE4DCD">
        <w:rPr>
          <w:szCs w:val="24"/>
        </w:rPr>
        <w:t xml:space="preserve"> effective therapy to improve quality of life and reduce risk of hospital readmission for individuals diagnosed with Acute </w:t>
      </w:r>
      <w:r w:rsidR="0000298D">
        <w:rPr>
          <w:szCs w:val="24"/>
        </w:rPr>
        <w:t xml:space="preserve">Coronary Syndrome.  </w:t>
      </w:r>
      <w:r w:rsidR="0000298D" w:rsidRPr="003C2836">
        <w:rPr>
          <w:szCs w:val="24"/>
        </w:rPr>
        <w:t>Despite this,</w:t>
      </w:r>
      <w:r w:rsidR="003F05EB" w:rsidRPr="003C2836">
        <w:rPr>
          <w:szCs w:val="24"/>
        </w:rPr>
        <w:t xml:space="preserve"> </w:t>
      </w:r>
      <w:r w:rsidR="00A014F4" w:rsidRPr="003C2836">
        <w:rPr>
          <w:szCs w:val="24"/>
        </w:rPr>
        <w:t xml:space="preserve">half of eligible individuals </w:t>
      </w:r>
      <w:r w:rsidR="00A51207" w:rsidRPr="003C2836">
        <w:rPr>
          <w:szCs w:val="24"/>
        </w:rPr>
        <w:t>choose not to</w:t>
      </w:r>
      <w:r w:rsidR="00FE7874" w:rsidRPr="003C2836">
        <w:rPr>
          <w:szCs w:val="24"/>
        </w:rPr>
        <w:t xml:space="preserve"> engage</w:t>
      </w:r>
      <w:r w:rsidR="00F84CE2">
        <w:rPr>
          <w:szCs w:val="24"/>
        </w:rPr>
        <w:t xml:space="preserve"> </w:t>
      </w:r>
      <w:r w:rsidR="003C2836" w:rsidRPr="003C2836">
        <w:rPr>
          <w:szCs w:val="24"/>
        </w:rPr>
        <w:t>and the main reason is lack of interest</w:t>
      </w:r>
      <w:r w:rsidR="00A51207" w:rsidRPr="003C2836">
        <w:rPr>
          <w:szCs w:val="24"/>
        </w:rPr>
        <w:t xml:space="preserve">. </w:t>
      </w:r>
      <w:r w:rsidR="00A014F4" w:rsidRPr="00BE4DCD">
        <w:rPr>
          <w:szCs w:val="24"/>
        </w:rPr>
        <w:t xml:space="preserve">Furthermore, prior to </w:t>
      </w:r>
      <w:r w:rsidR="00584B98">
        <w:rPr>
          <w:szCs w:val="24"/>
        </w:rPr>
        <w:t>attending</w:t>
      </w:r>
      <w:r w:rsidR="00A014F4" w:rsidRPr="00BE4DCD">
        <w:rPr>
          <w:szCs w:val="24"/>
        </w:rPr>
        <w:t>, forty percent of eligible in</w:t>
      </w:r>
      <w:r w:rsidR="003F05EB">
        <w:rPr>
          <w:szCs w:val="24"/>
        </w:rPr>
        <w:t xml:space="preserve">dividuals report meeting </w:t>
      </w:r>
      <w:r w:rsidR="00A014F4" w:rsidRPr="00BE4DCD">
        <w:rPr>
          <w:szCs w:val="24"/>
        </w:rPr>
        <w:t>physical activity guidelines</w:t>
      </w:r>
      <w:r w:rsidR="0000298D">
        <w:rPr>
          <w:szCs w:val="24"/>
        </w:rPr>
        <w:t>.  It</w:t>
      </w:r>
      <w:r w:rsidR="00A014F4" w:rsidRPr="00BE4DCD">
        <w:rPr>
          <w:szCs w:val="24"/>
        </w:rPr>
        <w:t xml:space="preserve"> is unclear whet</w:t>
      </w:r>
      <w:r w:rsidR="00A265F3">
        <w:rPr>
          <w:szCs w:val="24"/>
        </w:rPr>
        <w:t>her this influences decisions about</w:t>
      </w:r>
      <w:r w:rsidR="00A014F4" w:rsidRPr="00BE4DCD">
        <w:rPr>
          <w:szCs w:val="24"/>
        </w:rPr>
        <w:t xml:space="preserve"> engagement. </w:t>
      </w:r>
    </w:p>
    <w:p w:rsidR="00BE4DCD" w:rsidRDefault="00BE4DCD" w:rsidP="00BE4DCD">
      <w:pPr>
        <w:pStyle w:val="Heading1"/>
        <w:rPr>
          <w:rFonts w:cs="Arial"/>
        </w:rPr>
      </w:pPr>
      <w:r w:rsidRPr="00BE4DCD">
        <w:rPr>
          <w:rFonts w:cs="Arial"/>
        </w:rPr>
        <w:t>Aims:</w:t>
      </w:r>
    </w:p>
    <w:p w:rsidR="002E3F53" w:rsidRPr="009837F2" w:rsidRDefault="002E3F53" w:rsidP="003C3CB5">
      <w:pPr>
        <w:rPr>
          <w:color w:val="000000" w:themeColor="text1"/>
        </w:rPr>
      </w:pPr>
      <w:r w:rsidRPr="009837F2">
        <w:rPr>
          <w:color w:val="000000" w:themeColor="text1"/>
        </w:rPr>
        <w:t>The aim of this review is to systematically examine quali</w:t>
      </w:r>
      <w:r w:rsidR="0000298D" w:rsidRPr="009837F2">
        <w:rPr>
          <w:color w:val="000000" w:themeColor="text1"/>
        </w:rPr>
        <w:t>tative evidence describing</w:t>
      </w:r>
      <w:r w:rsidRPr="009837F2">
        <w:rPr>
          <w:color w:val="000000" w:themeColor="text1"/>
        </w:rPr>
        <w:t xml:space="preserve"> patient’s perceptions and experiences, and synthesise what is known about how a previous experience of physical activity in adults diagnosed with Acute Coronary Syndrome influences engagement with physical activity </w:t>
      </w:r>
      <w:r w:rsidR="00581570" w:rsidRPr="009837F2">
        <w:rPr>
          <w:color w:val="000000" w:themeColor="text1"/>
        </w:rPr>
        <w:t xml:space="preserve">during cardiac rehabilitation. </w:t>
      </w:r>
    </w:p>
    <w:p w:rsidR="003C3CB5" w:rsidRDefault="003C3CB5" w:rsidP="003C3CB5">
      <w:pPr>
        <w:pStyle w:val="Heading1"/>
        <w:rPr>
          <w:rFonts w:cs="Arial"/>
        </w:rPr>
      </w:pPr>
      <w:r>
        <w:rPr>
          <w:rFonts w:cs="Arial"/>
        </w:rPr>
        <w:t>Methods:</w:t>
      </w:r>
    </w:p>
    <w:p w:rsidR="003C3CB5" w:rsidRDefault="00917008" w:rsidP="003C3CB5">
      <w:pPr>
        <w:rPr>
          <w:szCs w:val="24"/>
        </w:rPr>
      </w:pPr>
      <w:r>
        <w:rPr>
          <w:szCs w:val="24"/>
        </w:rPr>
        <w:t>A systematic review and thematic synth</w:t>
      </w:r>
      <w:r w:rsidR="007A5174">
        <w:rPr>
          <w:szCs w:val="24"/>
        </w:rPr>
        <w:t xml:space="preserve">esis of </w:t>
      </w:r>
      <w:r w:rsidR="00A265F3">
        <w:rPr>
          <w:szCs w:val="24"/>
        </w:rPr>
        <w:t xml:space="preserve">primary </w:t>
      </w:r>
      <w:r w:rsidR="007A5174">
        <w:rPr>
          <w:szCs w:val="24"/>
        </w:rPr>
        <w:t xml:space="preserve">qualitative studies </w:t>
      </w:r>
      <w:r w:rsidR="00584B98">
        <w:rPr>
          <w:szCs w:val="24"/>
        </w:rPr>
        <w:t xml:space="preserve">to </w:t>
      </w:r>
      <w:r w:rsidR="007A5174">
        <w:rPr>
          <w:szCs w:val="24"/>
        </w:rPr>
        <w:t>examine peer-reviewed literat</w:t>
      </w:r>
      <w:r w:rsidR="0000298D">
        <w:rPr>
          <w:szCs w:val="24"/>
        </w:rPr>
        <w:t>ure published between</w:t>
      </w:r>
      <w:r w:rsidR="007A5174">
        <w:rPr>
          <w:szCs w:val="24"/>
        </w:rPr>
        <w:t>1990 and 2017</w:t>
      </w:r>
      <w:r w:rsidR="004A148F">
        <w:rPr>
          <w:szCs w:val="24"/>
        </w:rPr>
        <w:t>,</w:t>
      </w:r>
      <w:r w:rsidR="007A5174">
        <w:rPr>
          <w:szCs w:val="24"/>
        </w:rPr>
        <w:t xml:space="preserve"> </w:t>
      </w:r>
      <w:r w:rsidR="004A148F">
        <w:rPr>
          <w:szCs w:val="24"/>
        </w:rPr>
        <w:t>accessed from data</w:t>
      </w:r>
      <w:r w:rsidR="007A5174">
        <w:rPr>
          <w:szCs w:val="24"/>
        </w:rPr>
        <w:t xml:space="preserve">base searches of MEDLINE, CINHAL, PsycINFO and Embase.  </w:t>
      </w:r>
    </w:p>
    <w:p w:rsidR="002C5F1A" w:rsidRDefault="002C5F1A" w:rsidP="002C5F1A">
      <w:pPr>
        <w:pStyle w:val="Heading1"/>
        <w:rPr>
          <w:rFonts w:cs="Arial"/>
        </w:rPr>
      </w:pPr>
      <w:r>
        <w:rPr>
          <w:rFonts w:cs="Arial"/>
        </w:rPr>
        <w:t>Results</w:t>
      </w:r>
    </w:p>
    <w:p w:rsidR="005919E7" w:rsidRPr="00953EA9" w:rsidRDefault="009C38F4" w:rsidP="007D39D0">
      <w:pPr>
        <w:rPr>
          <w:color w:val="000000" w:themeColor="text1"/>
          <w:szCs w:val="24"/>
        </w:rPr>
      </w:pPr>
      <w:r w:rsidRPr="00953EA9">
        <w:rPr>
          <w:color w:val="000000" w:themeColor="text1"/>
          <w:szCs w:val="24"/>
        </w:rPr>
        <w:t xml:space="preserve">The </w:t>
      </w:r>
      <w:r w:rsidR="00B01782" w:rsidRPr="00953EA9">
        <w:rPr>
          <w:color w:val="000000" w:themeColor="text1"/>
          <w:szCs w:val="24"/>
        </w:rPr>
        <w:t>initial search produced 486 studies</w:t>
      </w:r>
      <w:r w:rsidRPr="00953EA9">
        <w:rPr>
          <w:color w:val="000000" w:themeColor="text1"/>
          <w:szCs w:val="24"/>
        </w:rPr>
        <w:t xml:space="preserve">, and </w:t>
      </w:r>
      <w:r w:rsidR="00A4231D" w:rsidRPr="00953EA9">
        <w:rPr>
          <w:color w:val="000000" w:themeColor="text1"/>
          <w:szCs w:val="24"/>
        </w:rPr>
        <w:t>of these, twelve relevant studies</w:t>
      </w:r>
      <w:r w:rsidRPr="00953EA9">
        <w:rPr>
          <w:color w:val="000000" w:themeColor="text1"/>
          <w:szCs w:val="24"/>
        </w:rPr>
        <w:t xml:space="preserve"> were </w:t>
      </w:r>
      <w:r w:rsidR="00A4231D" w:rsidRPr="00953EA9">
        <w:rPr>
          <w:color w:val="000000" w:themeColor="text1"/>
          <w:szCs w:val="24"/>
        </w:rPr>
        <w:t xml:space="preserve">included in this </w:t>
      </w:r>
      <w:r w:rsidR="002733CC" w:rsidRPr="00953EA9">
        <w:rPr>
          <w:color w:val="000000" w:themeColor="text1"/>
          <w:szCs w:val="24"/>
        </w:rPr>
        <w:t>review.</w:t>
      </w:r>
      <w:r w:rsidR="007D39D0" w:rsidRPr="00953EA9">
        <w:rPr>
          <w:color w:val="000000" w:themeColor="text1"/>
          <w:szCs w:val="24"/>
        </w:rPr>
        <w:t xml:space="preserve">  </w:t>
      </w:r>
      <w:r w:rsidR="00B7162D" w:rsidRPr="00953EA9">
        <w:rPr>
          <w:color w:val="000000" w:themeColor="text1"/>
          <w:szCs w:val="24"/>
        </w:rPr>
        <w:t xml:space="preserve">Studies included 388 </w:t>
      </w:r>
      <w:r w:rsidR="00560ED7" w:rsidRPr="00953EA9">
        <w:rPr>
          <w:color w:val="000000" w:themeColor="text1"/>
          <w:szCs w:val="24"/>
        </w:rPr>
        <w:t>participants from six countries.</w:t>
      </w:r>
      <w:r w:rsidR="007D39D0" w:rsidRPr="00953EA9">
        <w:rPr>
          <w:color w:val="000000" w:themeColor="text1"/>
          <w:szCs w:val="24"/>
        </w:rPr>
        <w:t xml:space="preserve">  </w:t>
      </w:r>
      <w:r w:rsidR="00E4114B" w:rsidRPr="00953EA9">
        <w:rPr>
          <w:color w:val="000000" w:themeColor="text1"/>
          <w:szCs w:val="24"/>
        </w:rPr>
        <w:t xml:space="preserve">For </w:t>
      </w:r>
      <w:r w:rsidR="0000298D">
        <w:rPr>
          <w:color w:val="000000" w:themeColor="text1"/>
          <w:szCs w:val="24"/>
        </w:rPr>
        <w:t xml:space="preserve">previously active </w:t>
      </w:r>
      <w:r w:rsidR="00E4114B" w:rsidRPr="00953EA9">
        <w:rPr>
          <w:color w:val="000000" w:themeColor="text1"/>
          <w:szCs w:val="24"/>
        </w:rPr>
        <w:t>individual</w:t>
      </w:r>
      <w:r w:rsidR="00584B98" w:rsidRPr="00953EA9">
        <w:rPr>
          <w:color w:val="000000" w:themeColor="text1"/>
          <w:szCs w:val="24"/>
        </w:rPr>
        <w:t>s</w:t>
      </w:r>
      <w:r w:rsidR="00E4114B" w:rsidRPr="00953EA9">
        <w:rPr>
          <w:color w:val="000000" w:themeColor="text1"/>
          <w:szCs w:val="24"/>
        </w:rPr>
        <w:t xml:space="preserve">, </w:t>
      </w:r>
      <w:r w:rsidR="001A7252">
        <w:rPr>
          <w:color w:val="000000" w:themeColor="text1"/>
          <w:szCs w:val="24"/>
        </w:rPr>
        <w:t xml:space="preserve">communication factors, </w:t>
      </w:r>
      <w:r w:rsidR="00E4114B" w:rsidRPr="00953EA9">
        <w:rPr>
          <w:color w:val="000000" w:themeColor="text1"/>
          <w:szCs w:val="24"/>
        </w:rPr>
        <w:t xml:space="preserve">self-perceptions of an </w:t>
      </w:r>
      <w:r w:rsidR="001A7252">
        <w:rPr>
          <w:color w:val="000000" w:themeColor="text1"/>
          <w:szCs w:val="24"/>
        </w:rPr>
        <w:t xml:space="preserve">exercise </w:t>
      </w:r>
      <w:r w:rsidR="001A7252">
        <w:rPr>
          <w:color w:val="000000" w:themeColor="text1"/>
          <w:szCs w:val="24"/>
        </w:rPr>
        <w:lastRenderedPageBreak/>
        <w:t xml:space="preserve">identity and </w:t>
      </w:r>
      <w:r w:rsidR="00C004C6" w:rsidRPr="009837F2">
        <w:rPr>
          <w:color w:val="000000" w:themeColor="text1"/>
          <w:szCs w:val="24"/>
        </w:rPr>
        <w:t>experience</w:t>
      </w:r>
      <w:r w:rsidR="00E4114B" w:rsidRPr="009837F2">
        <w:rPr>
          <w:color w:val="000000" w:themeColor="text1"/>
          <w:szCs w:val="24"/>
        </w:rPr>
        <w:t xml:space="preserve"> </w:t>
      </w:r>
      <w:r w:rsidR="0026412A" w:rsidRPr="009837F2">
        <w:rPr>
          <w:color w:val="000000" w:themeColor="text1"/>
          <w:szCs w:val="24"/>
        </w:rPr>
        <w:t>o</w:t>
      </w:r>
      <w:r w:rsidR="0026412A" w:rsidRPr="00953EA9">
        <w:rPr>
          <w:color w:val="000000" w:themeColor="text1"/>
          <w:szCs w:val="24"/>
        </w:rPr>
        <w:t xml:space="preserve">f </w:t>
      </w:r>
      <w:r w:rsidR="00E4114B" w:rsidRPr="00953EA9">
        <w:rPr>
          <w:color w:val="000000" w:themeColor="text1"/>
          <w:szCs w:val="24"/>
        </w:rPr>
        <w:t>cardia</w:t>
      </w:r>
      <w:r w:rsidR="001A7252">
        <w:rPr>
          <w:color w:val="000000" w:themeColor="text1"/>
          <w:szCs w:val="24"/>
        </w:rPr>
        <w:t xml:space="preserve">c rehabilitation </w:t>
      </w:r>
      <w:r w:rsidR="00E4114B" w:rsidRPr="00953EA9">
        <w:rPr>
          <w:color w:val="000000" w:themeColor="text1"/>
          <w:szCs w:val="24"/>
        </w:rPr>
        <w:t>influence engagement in physical activity during cardiac rehabilitation.</w:t>
      </w:r>
    </w:p>
    <w:p w:rsidR="005919E7" w:rsidRDefault="005919E7" w:rsidP="005919E7">
      <w:pPr>
        <w:pStyle w:val="Heading1"/>
        <w:rPr>
          <w:rFonts w:cs="Arial"/>
        </w:rPr>
      </w:pPr>
      <w:r>
        <w:rPr>
          <w:rFonts w:cs="Arial"/>
        </w:rPr>
        <w:t>Conclusion</w:t>
      </w:r>
    </w:p>
    <w:p w:rsidR="004B2936" w:rsidRPr="00942C25" w:rsidRDefault="004B2936" w:rsidP="00942C25">
      <w:r>
        <w:t>In adults diagnosed with acute coronary syndrome</w:t>
      </w:r>
      <w:r w:rsidRPr="004B2936">
        <w:t>, communication post-even</w:t>
      </w:r>
      <w:r>
        <w:t>t an</w:t>
      </w:r>
      <w:r w:rsidR="009D7418">
        <w:t xml:space="preserve">d during cardiac rehabilitation </w:t>
      </w:r>
      <w:r w:rsidR="00DB3FCD">
        <w:t xml:space="preserve">is a source for self-appraisal and creates expectations of cardiac rehabilitation.  </w:t>
      </w:r>
      <w:r w:rsidRPr="004B2936">
        <w:t>Additionally, perceptions of an exercise identify and</w:t>
      </w:r>
      <w:r w:rsidR="00DB3FCD">
        <w:t xml:space="preserve"> experience of exercise-based cardiac rehabilitation</w:t>
      </w:r>
      <w:r w:rsidRPr="004B2936">
        <w:t xml:space="preserve"> influence de</w:t>
      </w:r>
      <w:r w:rsidR="009D7418">
        <w:t>cisions about engagement</w:t>
      </w:r>
      <w:r w:rsidRPr="004B2936">
        <w:t xml:space="preserve">.  </w:t>
      </w:r>
      <w:r w:rsidR="00DB3FCD">
        <w:t>To improve uptake and adherence</w:t>
      </w:r>
      <w:r w:rsidR="00533554">
        <w:t>, health professionals should consider previous physical activity levels and tailor information to optimise physical activity</w:t>
      </w:r>
      <w:r w:rsidRPr="004B2936">
        <w:t xml:space="preserve"> post-event.  </w:t>
      </w:r>
    </w:p>
    <w:bookmarkEnd w:id="0"/>
    <w:p w:rsidR="00114F89" w:rsidRDefault="005919E7" w:rsidP="005919E7">
      <w:pPr>
        <w:pStyle w:val="Heading1"/>
        <w:rPr>
          <w:rFonts w:cs="Arial"/>
        </w:rPr>
      </w:pPr>
      <w:r>
        <w:rPr>
          <w:rFonts w:cs="Arial"/>
        </w:rPr>
        <w:t>Key words</w:t>
      </w:r>
    </w:p>
    <w:p w:rsidR="00AD4A87" w:rsidRPr="00AD4A87" w:rsidRDefault="00AD4A87" w:rsidP="00AD4A87">
      <w:r>
        <w:t>Cardiac rehabilitation, a</w:t>
      </w:r>
      <w:r w:rsidR="00E46F04">
        <w:t>cute coronary syndrome</w:t>
      </w:r>
      <w:r>
        <w:t>, physic</w:t>
      </w:r>
      <w:r w:rsidR="00B2263B">
        <w:t>al activity, prev</w:t>
      </w:r>
      <w:r w:rsidR="00B41ED6">
        <w:t xml:space="preserve">ious experience, </w:t>
      </w:r>
      <w:r w:rsidR="00B41ED6" w:rsidRPr="009837F2">
        <w:rPr>
          <w:color w:val="000000" w:themeColor="text1"/>
        </w:rPr>
        <w:t>engagement</w:t>
      </w:r>
      <w:r w:rsidR="0000298D" w:rsidRPr="009837F2">
        <w:rPr>
          <w:color w:val="000000" w:themeColor="text1"/>
        </w:rPr>
        <w:t xml:space="preserve">, </w:t>
      </w:r>
      <w:r w:rsidR="0000298D">
        <w:t>self-perceptions</w:t>
      </w:r>
    </w:p>
    <w:p w:rsidR="002C5F1A" w:rsidRPr="002C5F1A" w:rsidRDefault="00B41ED6" w:rsidP="00B41ED6">
      <w:pPr>
        <w:tabs>
          <w:tab w:val="left" w:pos="6330"/>
        </w:tabs>
        <w:rPr>
          <w:szCs w:val="24"/>
        </w:rPr>
      </w:pPr>
      <w:r>
        <w:rPr>
          <w:szCs w:val="24"/>
        </w:rPr>
        <w:tab/>
      </w:r>
    </w:p>
    <w:p w:rsidR="00007E84" w:rsidRDefault="00007E84">
      <w:pPr>
        <w:spacing w:line="259" w:lineRule="auto"/>
        <w:rPr>
          <w:szCs w:val="24"/>
        </w:rPr>
      </w:pPr>
      <w:r>
        <w:rPr>
          <w:szCs w:val="24"/>
        </w:rPr>
        <w:br w:type="page"/>
      </w:r>
    </w:p>
    <w:p w:rsidR="00BE4DCD" w:rsidRDefault="00782F9B" w:rsidP="00782F9B">
      <w:pPr>
        <w:pStyle w:val="Heading1"/>
      </w:pPr>
      <w:r>
        <w:lastRenderedPageBreak/>
        <w:t>Introduction</w:t>
      </w:r>
    </w:p>
    <w:p w:rsidR="007E125F" w:rsidRDefault="00E2041A" w:rsidP="00167081">
      <w:r>
        <w:t>Coronary heart disease (CHD), which frequently presents as acute coronary syndrome (ACS)</w:t>
      </w:r>
      <w:r w:rsidR="007B0336">
        <w:t xml:space="preserve">, </w:t>
      </w:r>
      <w:r w:rsidR="00EE599D" w:rsidRPr="002B2784">
        <w:rPr>
          <w:color w:val="000000" w:themeColor="text1"/>
        </w:rPr>
        <w:t>contributes</w:t>
      </w:r>
      <w:r w:rsidR="007B0336" w:rsidRPr="002B2784">
        <w:rPr>
          <w:color w:val="000000" w:themeColor="text1"/>
        </w:rPr>
        <w:t xml:space="preserve"> to more than 17 million </w:t>
      </w:r>
      <w:r w:rsidR="00EE599D" w:rsidRPr="002B2784">
        <w:rPr>
          <w:color w:val="000000" w:themeColor="text1"/>
        </w:rPr>
        <w:t xml:space="preserve">global </w:t>
      </w:r>
      <w:r w:rsidR="007B0336" w:rsidRPr="002B2784">
        <w:rPr>
          <w:color w:val="000000" w:themeColor="text1"/>
        </w:rPr>
        <w:t>deaths per annum.</w:t>
      </w:r>
      <w:r w:rsidR="00C83883" w:rsidRPr="002B2784">
        <w:rPr>
          <w:color w:val="000000" w:themeColor="text1"/>
        </w:rPr>
        <w:fldChar w:fldCharType="begin"/>
      </w:r>
      <w:r w:rsidR="00C83883" w:rsidRPr="002B2784">
        <w:rPr>
          <w:color w:val="000000" w:themeColor="text1"/>
        </w:rPr>
        <w:instrText xml:space="preserve"> ADDIN EN.CITE &lt;EndNote&gt;&lt;Cite&gt;&lt;Author&gt;World Heart Federation&lt;/Author&gt;&lt;Year&gt;2017&lt;/Year&gt;&lt;RecNum&gt;922&lt;/RecNum&gt;&lt;DisplayText&gt;&lt;style face="superscript"&gt;1&lt;/style&gt;&lt;/DisplayText&gt;&lt;record&gt;&lt;rec-number&gt;922&lt;/rec-number&gt;&lt;foreign-keys&gt;&lt;key app="EN" db-id="9exxtpzaa2r905e5vzppx95x9p9xraapv5rs" timestamp="1547833448"&gt;922&lt;/key&gt;&lt;/foreign-keys&gt;&lt;ref-type name="Web Page"&gt;12&lt;/ref-type&gt;&lt;contributors&gt;&lt;authors&gt;&lt;author&gt;World Heart Federation,&lt;/author&gt;&lt;/authors&gt;&lt;/contributors&gt;&lt;titles&gt;&lt;title&gt;Cardiovascular Diseases (CVD&amp;apos;s) Global Facts and Figures&lt;/title&gt;&lt;/titles&gt;&lt;volume&gt;2019&lt;/volume&gt;&lt;dates&gt;&lt;year&gt;2017&lt;/year&gt;&lt;/dates&gt;&lt;urls&gt;&lt;related-urls&gt;&lt;url&gt;&lt;style face="underline" font="default" size="100%"&gt;https://www.world-heart-federation.org/wp-content/uploads/2017/05/WCC2016_CVDs_infographic-1.pdf&lt;/style&gt;&lt;/url&gt;&lt;/related-urls&gt;&lt;/urls&gt;&lt;/record&gt;&lt;/Cite&gt;&lt;/EndNote&gt;</w:instrText>
      </w:r>
      <w:r w:rsidR="00C83883" w:rsidRPr="002B2784">
        <w:rPr>
          <w:color w:val="000000" w:themeColor="text1"/>
        </w:rPr>
        <w:fldChar w:fldCharType="separate"/>
      </w:r>
      <w:r w:rsidR="00C83883" w:rsidRPr="002B2784">
        <w:rPr>
          <w:noProof/>
          <w:color w:val="000000" w:themeColor="text1"/>
          <w:vertAlign w:val="superscript"/>
        </w:rPr>
        <w:t>1</w:t>
      </w:r>
      <w:r w:rsidR="00C83883" w:rsidRPr="002B2784">
        <w:rPr>
          <w:color w:val="000000" w:themeColor="text1"/>
        </w:rPr>
        <w:fldChar w:fldCharType="end"/>
      </w:r>
      <w:r w:rsidR="007B0336" w:rsidRPr="002B2784">
        <w:rPr>
          <w:color w:val="000000" w:themeColor="text1"/>
        </w:rPr>
        <w:t xml:space="preserve"> </w:t>
      </w:r>
      <w:r w:rsidR="008872C3" w:rsidRPr="002B2784">
        <w:rPr>
          <w:color w:val="000000" w:themeColor="text1"/>
        </w:rPr>
        <w:t xml:space="preserve">  </w:t>
      </w:r>
      <w:r w:rsidR="0051761F" w:rsidRPr="002B2784">
        <w:rPr>
          <w:color w:val="000000" w:themeColor="text1"/>
        </w:rPr>
        <w:t>Survivors of ACS are twice as likely to have a cardiac event compared to people with no history of CHD</w:t>
      </w:r>
      <w:r w:rsidR="002B2784">
        <w:rPr>
          <w:color w:val="000000" w:themeColor="text1"/>
        </w:rPr>
        <w:t>.</w:t>
      </w:r>
      <w:r w:rsidR="008277D2">
        <w:fldChar w:fldCharType="begin">
          <w:fldData xml:space="preserve">PEVuZE5vdGU+PENpdGU+PEF1dGhvcj5CcmllZ2VyPC9BdXRob3I+PFllYXI+MjAxNTwvWWVhcj48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</w:fldData>
        </w:fldChar>
      </w:r>
      <w:r w:rsidR="008277D2">
        <w:instrText xml:space="preserve"> ADDIN EN.CITE </w:instrText>
      </w:r>
      <w:r w:rsidR="008277D2">
        <w:fldChar w:fldCharType="begin">
          <w:fldData xml:space="preserve">PEVuZE5vdGU+PENpdGU+PEF1dGhvcj5CcmllZ2VyPC9BdXRob3I+PFllYXI+MjAxNTwvWWVhcj48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</w:fldData>
        </w:fldChar>
      </w:r>
      <w:r w:rsidR="008277D2">
        <w:instrText xml:space="preserve"> ADDIN EN.CITE.DATA </w:instrText>
      </w:r>
      <w:r w:rsidR="008277D2">
        <w:fldChar w:fldCharType="end"/>
      </w:r>
      <w:r w:rsidR="008277D2">
        <w:fldChar w:fldCharType="separate"/>
      </w:r>
      <w:r w:rsidR="008277D2" w:rsidRPr="008277D2">
        <w:rPr>
          <w:noProof/>
          <w:vertAlign w:val="superscript"/>
        </w:rPr>
        <w:t>2</w:t>
      </w:r>
      <w:r w:rsidR="008277D2">
        <w:fldChar w:fldCharType="end"/>
      </w:r>
      <w:r w:rsidR="0051761F">
        <w:t xml:space="preserve">  Therefore,</w:t>
      </w:r>
      <w:r w:rsidR="006A496F">
        <w:t xml:space="preserve"> p</w:t>
      </w:r>
      <w:r w:rsidR="008872C3">
        <w:t xml:space="preserve">reventing </w:t>
      </w:r>
      <w:r w:rsidR="0051761F">
        <w:t>recurrence</w:t>
      </w:r>
      <w:r w:rsidR="006A496F">
        <w:t xml:space="preserve"> </w:t>
      </w:r>
      <w:r w:rsidR="008872C3">
        <w:t>is a priority</w:t>
      </w:r>
      <w:r w:rsidR="00BD13E3">
        <w:t xml:space="preserve"> </w:t>
      </w:r>
      <w:r w:rsidR="008872C3">
        <w:t xml:space="preserve">focus of </w:t>
      </w:r>
      <w:r w:rsidR="00943CB6" w:rsidRPr="002B2784">
        <w:rPr>
          <w:color w:val="000000" w:themeColor="text1"/>
        </w:rPr>
        <w:t xml:space="preserve">international </w:t>
      </w:r>
      <w:r w:rsidR="00544946" w:rsidRPr="002B2784">
        <w:rPr>
          <w:color w:val="000000" w:themeColor="text1"/>
        </w:rPr>
        <w:t>population approaches</w:t>
      </w:r>
      <w:r w:rsidR="00EC0362" w:rsidRPr="002B2784">
        <w:rPr>
          <w:color w:val="000000" w:themeColor="text1"/>
        </w:rPr>
        <w:t>.</w:t>
      </w:r>
      <w:r w:rsidR="00943CB6" w:rsidRPr="002B2784">
        <w:rPr>
          <w:color w:val="000000" w:themeColor="text1"/>
        </w:rPr>
        <w:fldChar w:fldCharType="begin"/>
      </w:r>
      <w:r w:rsidR="008277D2" w:rsidRPr="002B2784">
        <w:rPr>
          <w:color w:val="000000" w:themeColor="text1"/>
        </w:rPr>
        <w:instrText xml:space="preserve"> ADDIN EN.CITE &lt;EndNote&gt;&lt;Cite&gt;&lt;Author&gt;World Heart Federation&lt;/Author&gt;&lt;Year&gt;2013&lt;/Year&gt;&lt;RecNum&gt;924&lt;/RecNum&gt;&lt;DisplayText&gt;&lt;style face="superscript"&gt;3&lt;/style&gt;&lt;/DisplayText&gt;&lt;record&gt;&lt;rec-number&gt;924&lt;/rec-number&gt;&lt;foreign-keys&gt;&lt;key app="EN" db-id="9exxtpzaa2r905e5vzppx95x9p9xraapv5rs" timestamp="1547987506"&gt;924&lt;/key&gt;&lt;/foreign-keys&gt;&lt;ref-type name="Web Page"&gt;12&lt;/ref-type&gt;&lt;contributors&gt;&lt;authors&gt;&lt;author&gt;World Heart Federation,&lt;/author&gt;&lt;/authors&gt;&lt;/contributors&gt;&lt;titles&gt;&lt;title&gt;WHF 2025 Goal, &lt;/title&gt;&lt;alt-title&gt;WHF our 25 by 25 objective&lt;/alt-title&gt;&lt;/titles&gt;&lt;volume&gt;2019&lt;/volume&gt;&lt;number&gt;January 20, 2019&lt;/number&gt;&lt;dates&gt;&lt;year&gt;2013&lt;/year&gt;&lt;/dates&gt;&lt;urls&gt;&lt;related-urls&gt;&lt;url&gt;&lt;style face="underline" font="default" size="100%"&gt;https://www.world-heart-federation.org/programmes/global-advocacy/25-by-25/&lt;/style&gt;&lt;/url&gt;&lt;/related-urls&gt;&lt;/urls&gt;&lt;/record&gt;&lt;/Cite&gt;&lt;/EndNote&gt;</w:instrText>
      </w:r>
      <w:r w:rsidR="00943CB6" w:rsidRPr="002B2784">
        <w:rPr>
          <w:color w:val="000000" w:themeColor="text1"/>
        </w:rPr>
        <w:fldChar w:fldCharType="separate"/>
      </w:r>
      <w:r w:rsidR="008277D2" w:rsidRPr="002B2784">
        <w:rPr>
          <w:noProof/>
          <w:color w:val="000000" w:themeColor="text1"/>
          <w:vertAlign w:val="superscript"/>
        </w:rPr>
        <w:t>3</w:t>
      </w:r>
      <w:r w:rsidR="00943CB6" w:rsidRPr="002B2784">
        <w:rPr>
          <w:color w:val="000000" w:themeColor="text1"/>
        </w:rPr>
        <w:fldChar w:fldCharType="end"/>
      </w:r>
      <w:r w:rsidR="006A496F" w:rsidRPr="002B2784">
        <w:rPr>
          <w:color w:val="000000" w:themeColor="text1"/>
        </w:rPr>
        <w:t xml:space="preserve"> </w:t>
      </w:r>
      <w:r w:rsidR="00794464" w:rsidRPr="002B2784">
        <w:rPr>
          <w:color w:val="000000" w:themeColor="text1"/>
        </w:rPr>
        <w:t xml:space="preserve"> </w:t>
      </w:r>
      <w:r w:rsidR="005731D9">
        <w:t>G</w:t>
      </w:r>
      <w:r w:rsidR="00794464">
        <w:t>lobally</w:t>
      </w:r>
      <w:r w:rsidR="00BD066E">
        <w:t>,</w:t>
      </w:r>
      <w:r w:rsidR="00794464">
        <w:t xml:space="preserve"> </w:t>
      </w:r>
      <w:r w:rsidR="00267597">
        <w:t>cardiac rehabilitation (</w:t>
      </w:r>
      <w:r w:rsidR="00794464">
        <w:t>CR</w:t>
      </w:r>
      <w:r w:rsidR="00267597">
        <w:t>)</w:t>
      </w:r>
      <w:r w:rsidR="00794464">
        <w:t xml:space="preserve"> is </w:t>
      </w:r>
      <w:r w:rsidR="00A060C5">
        <w:t xml:space="preserve">recognised </w:t>
      </w:r>
      <w:r w:rsidR="00794464">
        <w:t>a</w:t>
      </w:r>
      <w:r w:rsidR="00A060C5">
        <w:t>s a</w:t>
      </w:r>
      <w:r w:rsidR="00794464">
        <w:t xml:space="preserve"> </w:t>
      </w:r>
      <w:r w:rsidR="00BD066E">
        <w:t>cost-</w:t>
      </w:r>
      <w:r w:rsidR="00794464">
        <w:t>effective programme</w:t>
      </w:r>
      <w:r w:rsidR="00BD066E">
        <w:t xml:space="preserve">, which </w:t>
      </w:r>
      <w:r w:rsidR="00794464">
        <w:t>help</w:t>
      </w:r>
      <w:r w:rsidR="00BD066E">
        <w:t>s</w:t>
      </w:r>
      <w:r w:rsidR="00CC61F2">
        <w:t xml:space="preserve"> participants</w:t>
      </w:r>
      <w:r w:rsidR="00BD066E">
        <w:t xml:space="preserve"> reduce cardiovascular risk factors, improve quality of life, </w:t>
      </w:r>
      <w:r w:rsidR="00267597">
        <w:t xml:space="preserve">and </w:t>
      </w:r>
      <w:r w:rsidR="00794464">
        <w:t>reduce</w:t>
      </w:r>
      <w:r w:rsidR="00267597">
        <w:t>s</w:t>
      </w:r>
      <w:r w:rsidR="00794464">
        <w:t xml:space="preserve"> hospital readmis</w:t>
      </w:r>
      <w:r w:rsidR="00BD13E3">
        <w:t>sion</w:t>
      </w:r>
      <w:r w:rsidR="00BD066E">
        <w:t xml:space="preserve"> and mortality</w:t>
      </w:r>
      <w:r w:rsidR="00EC0362">
        <w:t>.</w:t>
      </w:r>
      <w:r w:rsidR="00503B56">
        <w:fldChar w:fldCharType="begin"/>
      </w:r>
      <w:r w:rsidR="008277D2">
        <w:instrText xml:space="preserve"> ADDIN EN.CITE &lt;EndNote&gt;&lt;Cite&gt;&lt;Author&gt;Anderson&lt;/Author&gt;&lt;Year&gt;2014&lt;/Year&gt;&lt;RecNum&gt;219&lt;/RecNum&gt;&lt;DisplayText&gt;&lt;style face="superscript"&gt;4&lt;/style&gt;&lt;/DisplayText&gt;&lt;record&gt;&lt;rec-number&gt;219&lt;/rec-number&gt;&lt;foreign-keys&gt;&lt;key app="EN" db-id="9exxtpzaa2r905e5vzppx95x9p9xraapv5rs" timestamp="0"&gt;219&lt;/key&gt;&lt;/foreign-keys&gt;&lt;ref-type name="Journal Article"&gt;17&lt;/ref-type&gt;&lt;contributors&gt;&lt;authors&gt;&lt;author&gt;Anderson, Lindsey&lt;/author&gt;&lt;author&gt;Taylor, Rod S.&lt;/author&gt;&lt;/authors&gt;&lt;/contributors&gt;&lt;auth-address&gt;Institute of Health Research, University of Exeter edical School, Veysey Building, Salmon Pool Lane, Exeter, EX2 4SG, UK. r.taylor@exeter.ac.uk.&lt;/auth-address&gt;&lt;titles&gt;&lt;title&gt;Cardiac rehabilitation for people with heart disease: an overview of Cochrane systematic reviews&lt;/title&gt;&lt;secondary-title&gt;The Cochrane Database Of Systematic Reviews&lt;/secondary-title&gt;&lt;/titles&gt;&lt;pages&gt;CD011273&lt;/pages&gt;&lt;number&gt;12&lt;/number&gt;&lt;keywords&gt;&lt;keyword&gt;Coronary Disease/*rehabilitation&lt;/keyword&gt;&lt;keyword&gt;Exercise Therapy/*methods&lt;/keyword&gt;&lt;keyword&gt;Heart Failure/*rehabilitation&lt;/keyword&gt;&lt;keyword&gt;Myocardial Infarction/*rehabilitation&lt;/keyword&gt;&lt;keyword&gt;Percutaneous Coronary Intervention/*rehabilitation&lt;/keyword&gt;&lt;keyword&gt;Humans&lt;/keyword&gt;&lt;keyword&gt;Randomized Controlled Trials as Topic&lt;/keyword&gt;&lt;keyword&gt;Review Literature as Topic&lt;/keyword&gt;&lt;/keywords&gt;&lt;dates&gt;&lt;year&gt;2014&lt;/year&gt;&lt;/dates&gt;&lt;pub-location&gt;England&lt;/pub-location&gt;&lt;publisher&gt;Wiley&lt;/publisher&gt;&lt;isbn&gt;1469-493X&lt;/isbn&gt;&lt;accession-num&gt;25503364&lt;/accession-num&gt;&lt;urls&gt;&lt;related-urls&gt;&lt;url&gt;https://login.ezproxy.napier.ac.uk/login?url=http://search.ebscohost.com/login.aspx?direct=true&amp;amp;db=cmedm&amp;amp;AN=25503364&amp;amp;site=ehost-live&lt;/url&gt;&lt;/related-urls&gt;&lt;/urls&gt;&lt;electronic-resource-num&gt;10.1002/14651858.CD011273.pub2&lt;/electronic-resource-num&gt;&lt;remote-database-name&gt;cmedm&lt;/remote-database-name&gt;&lt;remote-database-provider&gt;EBSCOhost&lt;/remote-database-provider&gt;&lt;/record&gt;&lt;/Cite&gt;&lt;/EndNote&gt;</w:instrText>
      </w:r>
      <w:r w:rsidR="00503B56">
        <w:fldChar w:fldCharType="separate"/>
      </w:r>
      <w:r w:rsidR="008277D2" w:rsidRPr="008277D2">
        <w:rPr>
          <w:noProof/>
          <w:vertAlign w:val="superscript"/>
        </w:rPr>
        <w:t>4</w:t>
      </w:r>
      <w:r w:rsidR="00503B56">
        <w:fldChar w:fldCharType="end"/>
      </w:r>
    </w:p>
    <w:p w:rsidR="00B751A0" w:rsidRDefault="00BD066E" w:rsidP="00167081">
      <w:r w:rsidRPr="002B2784">
        <w:rPr>
          <w:color w:val="000000" w:themeColor="text1"/>
        </w:rPr>
        <w:t>Exercise is a central component of CR</w:t>
      </w:r>
      <w:r w:rsidR="00EE43D3" w:rsidRPr="002B2784">
        <w:rPr>
          <w:color w:val="000000" w:themeColor="text1"/>
        </w:rPr>
        <w:fldChar w:fldCharType="begin"/>
      </w:r>
      <w:r w:rsidR="008277D2" w:rsidRPr="002B2784">
        <w:rPr>
          <w:color w:val="000000" w:themeColor="text1"/>
        </w:rPr>
        <w:instrText xml:space="preserve"> ADDIN EN.CITE &lt;EndNote&gt;&lt;Cite&gt;&lt;Author&gt;SIGN 150&lt;/Author&gt;&lt;Year&gt;2017&lt;/Year&gt;&lt;RecNum&gt;278&lt;/RecNum&gt;&lt;DisplayText&gt;&lt;style face="superscript"&gt;5&lt;/style&gt;&lt;/DisplayText&gt;&lt;record&gt;&lt;rec-number&gt;278&lt;/rec-number&gt;&lt;foreign-keys&gt;&lt;key app="EN" db-id="9exxtpzaa2r905e5vzppx95x9p9xraapv5rs" timestamp="1501101409"&gt;278&lt;/key&gt;&lt;/foreign-keys&gt;&lt;ref-type name="Web Page"&gt;12&lt;/ref-type&gt;&lt;contributors&gt;&lt;authors&gt;&lt;author&gt;SIGN 150,&lt;/author&gt;&lt;/authors&gt;&lt;/contributors&gt;&lt;titles&gt;&lt;title&gt;Cardiac Rehabilitation, Scottish Intercollegiate Guidelines Network&lt;/title&gt;&lt;/titles&gt;&lt;dates&gt;&lt;year&gt;2017&lt;/year&gt;&lt;/dates&gt;&lt;isbn&gt;ISBN 978 1 905813 58 0&lt;/isbn&gt;&lt;urls&gt;&lt;related-urls&gt;&lt;url&gt;http://www.sign.ac.uk/sign-150-cardiac-rehabilitation.html&lt;/url&gt;&lt;/related-urls&gt;&lt;/urls&gt;&lt;custom1&gt;2017&lt;/custom1&gt;&lt;/record&gt;&lt;/Cite&gt;&lt;/EndNote&gt;</w:instrText>
      </w:r>
      <w:r w:rsidR="00EE43D3" w:rsidRPr="002B2784">
        <w:rPr>
          <w:color w:val="000000" w:themeColor="text1"/>
        </w:rPr>
        <w:fldChar w:fldCharType="separate"/>
      </w:r>
      <w:r w:rsidR="008277D2" w:rsidRPr="002B2784">
        <w:rPr>
          <w:noProof/>
          <w:color w:val="000000" w:themeColor="text1"/>
          <w:vertAlign w:val="superscript"/>
        </w:rPr>
        <w:t>5</w:t>
      </w:r>
      <w:r w:rsidR="00EE43D3" w:rsidRPr="002B2784">
        <w:rPr>
          <w:color w:val="000000" w:themeColor="text1"/>
        </w:rPr>
        <w:fldChar w:fldCharType="end"/>
      </w:r>
      <w:r w:rsidR="005731D9" w:rsidRPr="002B2784">
        <w:rPr>
          <w:color w:val="000000" w:themeColor="text1"/>
        </w:rPr>
        <w:t xml:space="preserve"> </w:t>
      </w:r>
      <w:r w:rsidR="007E125F" w:rsidRPr="002B2784">
        <w:rPr>
          <w:color w:val="000000" w:themeColor="text1"/>
        </w:rPr>
        <w:t>and a su</w:t>
      </w:r>
      <w:r w:rsidR="00B302E3" w:rsidRPr="002B2784">
        <w:rPr>
          <w:color w:val="000000" w:themeColor="text1"/>
        </w:rPr>
        <w:t>b category of physical activity</w:t>
      </w:r>
      <w:r w:rsidR="0019596B">
        <w:rPr>
          <w:color w:val="000000" w:themeColor="text1"/>
        </w:rPr>
        <w:t xml:space="preserve"> (PA)</w:t>
      </w:r>
      <w:r w:rsidR="002B2784">
        <w:rPr>
          <w:color w:val="000000" w:themeColor="text1"/>
        </w:rPr>
        <w:t>.</w:t>
      </w:r>
      <w:r w:rsidR="000149FE" w:rsidRPr="002B2784">
        <w:rPr>
          <w:color w:val="000000" w:themeColor="text1"/>
        </w:rPr>
        <w:fldChar w:fldCharType="begin"/>
      </w:r>
      <w:r w:rsidR="008277D2" w:rsidRPr="002B2784">
        <w:rPr>
          <w:color w:val="000000" w:themeColor="text1"/>
        </w:rPr>
        <w:instrText xml:space="preserve"> ADDIN EN.CITE &lt;EndNote&gt;&lt;Cite&gt;&lt;Author&gt;World Health Organisation&lt;/Author&gt;&lt;Year&gt;2019&lt;/Year&gt;&lt;RecNum&gt;925&lt;/RecNum&gt;&lt;DisplayText&gt;&lt;style face="superscript"&gt;6&lt;/style&gt;&lt;/DisplayText&gt;&lt;record&gt;&lt;rec-number&gt;925&lt;/rec-number&gt;&lt;foreign-keys&gt;&lt;key app="EN" db-id="9exxtpzaa2r905e5vzppx95x9p9xraapv5rs" timestamp="1547989542"&gt;925&lt;/key&gt;&lt;/foreign-keys&gt;&lt;ref-type name="Web Page"&gt;12&lt;/ref-type&gt;&lt;contributors&gt;&lt;authors&gt;&lt;author&gt;World Health Organisation, &lt;/author&gt;&lt;/authors&gt;&lt;/contributors&gt;&lt;titles&gt;&lt;title&gt;Global Strategy on Diet, Physical Activity and Health &lt;/title&gt;&lt;/titles&gt;&lt;volume&gt;2019&lt;/volume&gt;&lt;number&gt;January 20, 2019&lt;/number&gt;&lt;dates&gt;&lt;year&gt;2019&lt;/year&gt;&lt;/dates&gt;&lt;urls&gt;&lt;related-urls&gt;&lt;url&gt;&lt;style face="underline" font="default" size="100%"&gt;https://www.who.int/dietphysicalactivity/pa/en/&lt;/style&gt;&lt;/url&gt;&lt;/related-urls&gt;&lt;/urls&gt;&lt;/record&gt;&lt;/Cite&gt;&lt;/EndNote&gt;</w:instrText>
      </w:r>
      <w:r w:rsidR="000149FE" w:rsidRPr="002B2784">
        <w:rPr>
          <w:color w:val="000000" w:themeColor="text1"/>
        </w:rPr>
        <w:fldChar w:fldCharType="separate"/>
      </w:r>
      <w:r w:rsidR="008277D2" w:rsidRPr="002B2784">
        <w:rPr>
          <w:noProof/>
          <w:color w:val="000000" w:themeColor="text1"/>
          <w:vertAlign w:val="superscript"/>
        </w:rPr>
        <w:t>6</w:t>
      </w:r>
      <w:r w:rsidR="000149FE" w:rsidRPr="002B2784">
        <w:rPr>
          <w:color w:val="000000" w:themeColor="text1"/>
        </w:rPr>
        <w:fldChar w:fldCharType="end"/>
      </w:r>
      <w:r w:rsidR="002B2784">
        <w:rPr>
          <w:color w:val="000000" w:themeColor="text1"/>
        </w:rPr>
        <w:t xml:space="preserve">  </w:t>
      </w:r>
      <w:r w:rsidR="00B302E3" w:rsidRPr="002B2784">
        <w:rPr>
          <w:color w:val="000000" w:themeColor="text1"/>
        </w:rPr>
        <w:t xml:space="preserve">Exercise is </w:t>
      </w:r>
      <w:r w:rsidR="007E125F" w:rsidRPr="002B2784">
        <w:rPr>
          <w:color w:val="000000" w:themeColor="text1"/>
        </w:rPr>
        <w:t>defined as activity that is planned, structured, repetitive and done for a specific reason</w:t>
      </w:r>
      <w:r w:rsidR="00B302E3" w:rsidRPr="002B2784">
        <w:rPr>
          <w:color w:val="000000" w:themeColor="text1"/>
        </w:rPr>
        <w:t xml:space="preserve">, whereas </w:t>
      </w:r>
      <w:r w:rsidR="0019596B">
        <w:rPr>
          <w:color w:val="000000" w:themeColor="text1"/>
        </w:rPr>
        <w:t>PA</w:t>
      </w:r>
      <w:r w:rsidR="00581570">
        <w:rPr>
          <w:color w:val="000000" w:themeColor="text1"/>
        </w:rPr>
        <w:t xml:space="preserve"> is defined as </w:t>
      </w:r>
      <w:r w:rsidR="00B302E3" w:rsidRPr="002B2784">
        <w:rPr>
          <w:color w:val="000000" w:themeColor="text1"/>
        </w:rPr>
        <w:t>any bodily movement produced by skeletal muscle that requires energy expenditure</w:t>
      </w:r>
      <w:r w:rsidR="007E125F">
        <w:t>.</w:t>
      </w:r>
      <w:r w:rsidR="00001F60">
        <w:fldChar w:fldCharType="begin"/>
      </w:r>
      <w:r w:rsidR="008277D2">
        <w:instrText xml:space="preserve"> ADDIN EN.CITE &lt;EndNote&gt;&lt;Cite&gt;&lt;Author&gt;World Health Organisation&lt;/Author&gt;&lt;Year&gt;2019&lt;/Year&gt;&lt;RecNum&gt;925&lt;/RecNum&gt;&lt;DisplayText&gt;&lt;style face="superscript"&gt;6&lt;/style&gt;&lt;/DisplayText&gt;&lt;record&gt;&lt;rec-number&gt;925&lt;/rec-number&gt;&lt;foreign-keys&gt;&lt;key app="EN" db-id="9exxtpzaa2r905e5vzppx95x9p9xraapv5rs" timestamp="1547989542"&gt;925&lt;/key&gt;&lt;/foreign-keys&gt;&lt;ref-type name="Web Page"&gt;12&lt;/ref-type&gt;&lt;contributors&gt;&lt;authors&gt;&lt;author&gt;World Health Organisation, &lt;/author&gt;&lt;/authors&gt;&lt;/contributors&gt;&lt;titles&gt;&lt;title&gt;Global Strategy on Diet, Physical Activity and Health &lt;/title&gt;&lt;/titles&gt;&lt;volume&gt;2019&lt;/volume&gt;&lt;number&gt;January 20, 2019&lt;/number&gt;&lt;dates&gt;&lt;year&gt;2019&lt;/year&gt;&lt;/dates&gt;&lt;urls&gt;&lt;related-urls&gt;&lt;url&gt;&lt;style face="underline" font="default" size="100%"&gt;https://www.who.int/dietphysicalactivity/pa/en/&lt;/style&gt;&lt;/url&gt;&lt;/related-urls&gt;&lt;/urls&gt;&lt;/record&gt;&lt;/Cite&gt;&lt;/EndNote&gt;</w:instrText>
      </w:r>
      <w:r w:rsidR="00001F60">
        <w:fldChar w:fldCharType="separate"/>
      </w:r>
      <w:r w:rsidR="008277D2" w:rsidRPr="008277D2">
        <w:rPr>
          <w:noProof/>
          <w:vertAlign w:val="superscript"/>
        </w:rPr>
        <w:t>6</w:t>
      </w:r>
      <w:r w:rsidR="00001F60">
        <w:fldChar w:fldCharType="end"/>
      </w:r>
      <w:r w:rsidR="007E125F">
        <w:t xml:space="preserve"> </w:t>
      </w:r>
      <w:r w:rsidR="005731D9">
        <w:t xml:space="preserve"> </w:t>
      </w:r>
      <w:r w:rsidR="000149FE">
        <w:t xml:space="preserve">CR guidance for </w:t>
      </w:r>
      <w:r w:rsidR="0019596B">
        <w:rPr>
          <w:color w:val="000000" w:themeColor="text1"/>
        </w:rPr>
        <w:t>PA</w:t>
      </w:r>
      <w:r w:rsidR="000149FE">
        <w:t xml:space="preserve"> </w:t>
      </w:r>
      <w:r w:rsidR="00722E5E">
        <w:t>is in line with national guidelines</w:t>
      </w:r>
      <w:r w:rsidR="000E2186">
        <w:t xml:space="preserve"> and</w:t>
      </w:r>
      <w:r w:rsidR="000149FE">
        <w:t xml:space="preserve"> individuals diagno</w:t>
      </w:r>
      <w:r w:rsidR="000E2186">
        <w:t>sed with ACS are r</w:t>
      </w:r>
      <w:r w:rsidR="000149FE">
        <w:t>ecomme</w:t>
      </w:r>
      <w:r w:rsidR="000E2186">
        <w:t>nded to achieve a minimum</w:t>
      </w:r>
      <w:r w:rsidR="000149FE">
        <w:t xml:space="preserve"> of 150 minutes per week of moderate intensity exercise</w:t>
      </w:r>
      <w:r w:rsidR="00A712FC">
        <w:t>,</w:t>
      </w:r>
      <w:r w:rsidR="000149FE">
        <w:fldChar w:fldCharType="begin"/>
      </w:r>
      <w:r w:rsidR="008277D2">
        <w:instrText xml:space="preserve"> ADDIN EN.CITE &lt;EndNote&gt;&lt;Cite&gt;&lt;Author&gt;SIGN 150&lt;/Author&gt;&lt;Year&gt;2017&lt;/Year&gt;&lt;RecNum&gt;278&lt;/RecNum&gt;&lt;DisplayText&gt;&lt;style face="superscript"&gt;5&lt;/style&gt;&lt;/DisplayText&gt;&lt;record&gt;&lt;rec-number&gt;278&lt;/rec-number&gt;&lt;foreign-keys&gt;&lt;key app="EN" db-id="9exxtpzaa2r905e5vzppx95x9p9xraapv5rs" timestamp="1501101409"&gt;278&lt;/key&gt;&lt;/foreign-keys&gt;&lt;ref-type name="Web Page"&gt;12&lt;/ref-type&gt;&lt;contributors&gt;&lt;authors&gt;&lt;author&gt;SIGN 150,&lt;/author&gt;&lt;/authors&gt;&lt;/contributors&gt;&lt;titles&gt;&lt;title&gt;Cardiac Rehabilitation, Scottish Intercollegiate Guidelines Network&lt;/title&gt;&lt;/titles&gt;&lt;dates&gt;&lt;year&gt;2017&lt;/year&gt;&lt;/dates&gt;&lt;isbn&gt;ISBN 978 1 905813 58 0&lt;/isbn&gt;&lt;urls&gt;&lt;related-urls&gt;&lt;url&gt;http://www.sign.ac.uk/sign-150-cardiac-rehabilitation.html&lt;/url&gt;&lt;/related-urls&gt;&lt;/urls&gt;&lt;custom1&gt;2017&lt;/custom1&gt;&lt;/record&gt;&lt;/Cite&gt;&lt;/EndNote&gt;</w:instrText>
      </w:r>
      <w:r w:rsidR="000149FE">
        <w:fldChar w:fldCharType="separate"/>
      </w:r>
      <w:r w:rsidR="008277D2" w:rsidRPr="008277D2">
        <w:rPr>
          <w:noProof/>
          <w:vertAlign w:val="superscript"/>
        </w:rPr>
        <w:t>5</w:t>
      </w:r>
      <w:r w:rsidR="000149FE">
        <w:fldChar w:fldCharType="end"/>
      </w:r>
      <w:r w:rsidR="000149FE">
        <w:t xml:space="preserve"> </w:t>
      </w:r>
      <w:r w:rsidR="00244CFB" w:rsidRPr="00181712">
        <w:rPr>
          <w:color w:val="000000" w:themeColor="text1"/>
        </w:rPr>
        <w:t>for example, brisk walking and cycling</w:t>
      </w:r>
      <w:r w:rsidR="00EA3248" w:rsidRPr="00181712">
        <w:rPr>
          <w:color w:val="000000" w:themeColor="text1"/>
        </w:rPr>
        <w:t xml:space="preserve"> at 3-6 Metabolic Equivalent for Tasks</w:t>
      </w:r>
      <w:r w:rsidR="00014841" w:rsidRPr="00181712">
        <w:rPr>
          <w:color w:val="000000" w:themeColor="text1"/>
        </w:rPr>
        <w:t xml:space="preserve"> (METS</w:t>
      </w:r>
      <w:r w:rsidR="00EA3248" w:rsidRPr="00181712">
        <w:rPr>
          <w:color w:val="000000" w:themeColor="text1"/>
        </w:rPr>
        <w:t>)</w:t>
      </w:r>
      <w:r w:rsidR="00A712FC" w:rsidRPr="00181712">
        <w:rPr>
          <w:color w:val="000000" w:themeColor="text1"/>
        </w:rPr>
        <w:t>, or 75 minutes per week of vigorous intensity exerci</w:t>
      </w:r>
      <w:r w:rsidR="00244CFB" w:rsidRPr="00181712">
        <w:rPr>
          <w:color w:val="000000" w:themeColor="text1"/>
        </w:rPr>
        <w:t>se, for example, running or swimming</w:t>
      </w:r>
      <w:r w:rsidR="009B44FF" w:rsidRPr="00181712">
        <w:rPr>
          <w:color w:val="000000" w:themeColor="text1"/>
        </w:rPr>
        <w:t xml:space="preserve"> at </w:t>
      </w:r>
      <w:r w:rsidR="00014841" w:rsidRPr="00181712">
        <w:rPr>
          <w:color w:val="000000" w:themeColor="text1"/>
        </w:rPr>
        <w:t>&gt;</w:t>
      </w:r>
      <w:r w:rsidR="009B44FF" w:rsidRPr="00181712">
        <w:rPr>
          <w:color w:val="000000" w:themeColor="text1"/>
        </w:rPr>
        <w:t>6 METS</w:t>
      </w:r>
      <w:r w:rsidR="00244CFB" w:rsidRPr="00181712">
        <w:rPr>
          <w:color w:val="000000" w:themeColor="text1"/>
        </w:rPr>
        <w:t>.</w:t>
      </w:r>
      <w:r w:rsidR="00244CFB" w:rsidRPr="00181712">
        <w:rPr>
          <w:color w:val="000000" w:themeColor="text1"/>
        </w:rPr>
        <w:fldChar w:fldCharType="begin"/>
      </w:r>
      <w:r w:rsidR="00244CFB" w:rsidRPr="00181712">
        <w:rPr>
          <w:color w:val="000000" w:themeColor="text1"/>
        </w:rPr>
        <w:instrText xml:space="preserve"> ADDIN EN.CITE &lt;EndNote&gt;&lt;Cite&gt;&lt;Author&gt;GOV.UK&lt;/Author&gt;&lt;Year&gt;2011&lt;/Year&gt;&lt;RecNum&gt;955&lt;/RecNum&gt;&lt;DisplayText&gt;&lt;style face="superscript"&gt;7&lt;/style&gt;&lt;/DisplayText&gt;&lt;record&gt;&lt;rec-number&gt;955&lt;/rec-number&gt;&lt;foreign-keys&gt;&lt;key app="EN" db-id="9exxtpzaa2r905e5vzppx95x9p9xraapv5rs" timestamp="1564155260"&gt;955&lt;/key&gt;&lt;/foreign-keys&gt;&lt;ref-type name="Web Page"&gt;12&lt;/ref-type&gt;&lt;contributors&gt;&lt;authors&gt;&lt;author&gt;GOV.UK,&lt;/author&gt;&lt;/authors&gt;&lt;/contributors&gt;&lt;titles&gt;&lt;title&gt;UK physical activity guidelines, Guidance&lt;/title&gt;&lt;/titles&gt;&lt;volume&gt;2019&lt;/volume&gt;&lt;dates&gt;&lt;year&gt;2011&lt;/year&gt;&lt;/dates&gt;&lt;urls&gt;&lt;related-urls&gt;&lt;url&gt;https://assets.publishing.service.gov.uk/government/uploads/system/uploads/attachment_data/file/213740/dh_128145.pdf&lt;/url&gt;&lt;/related-urls&gt;&lt;/urls&gt;&lt;/record&gt;&lt;/Cite&gt;&lt;/EndNote&gt;</w:instrText>
      </w:r>
      <w:r w:rsidR="00244CFB" w:rsidRPr="00181712">
        <w:rPr>
          <w:color w:val="000000" w:themeColor="text1"/>
        </w:rPr>
        <w:fldChar w:fldCharType="separate"/>
      </w:r>
      <w:r w:rsidR="00244CFB" w:rsidRPr="00181712">
        <w:rPr>
          <w:noProof/>
          <w:color w:val="000000" w:themeColor="text1"/>
          <w:vertAlign w:val="superscript"/>
        </w:rPr>
        <w:t>7</w:t>
      </w:r>
      <w:r w:rsidR="00244CFB" w:rsidRPr="00181712">
        <w:rPr>
          <w:color w:val="000000" w:themeColor="text1"/>
        </w:rPr>
        <w:fldChar w:fldCharType="end"/>
      </w:r>
      <w:r w:rsidR="000149FE" w:rsidRPr="00181712">
        <w:rPr>
          <w:color w:val="000000" w:themeColor="text1"/>
        </w:rPr>
        <w:t xml:space="preserve">  </w:t>
      </w:r>
      <w:r w:rsidR="007255CB" w:rsidRPr="00181712">
        <w:rPr>
          <w:color w:val="000000" w:themeColor="text1"/>
        </w:rPr>
        <w:t>Exercise performed</w:t>
      </w:r>
      <w:r w:rsidR="008C37C2" w:rsidRPr="00181712">
        <w:rPr>
          <w:color w:val="000000" w:themeColor="text1"/>
        </w:rPr>
        <w:t xml:space="preserve"> regularly </w:t>
      </w:r>
      <w:r w:rsidR="007255CB" w:rsidRPr="00181712">
        <w:rPr>
          <w:color w:val="000000" w:themeColor="text1"/>
        </w:rPr>
        <w:t>as prescribed b</w:t>
      </w:r>
      <w:r w:rsidR="007255CB">
        <w:t xml:space="preserve">y </w:t>
      </w:r>
      <w:r w:rsidR="000E2186">
        <w:t xml:space="preserve">exercise-based </w:t>
      </w:r>
      <w:r w:rsidR="007255CB">
        <w:t xml:space="preserve">CR </w:t>
      </w:r>
      <w:r w:rsidR="008C37C2">
        <w:t>is</w:t>
      </w:r>
      <w:r w:rsidR="001265F8">
        <w:t xml:space="preserve"> positively as</w:t>
      </w:r>
      <w:r w:rsidR="00EE6B17">
        <w:t xml:space="preserve">sociated </w:t>
      </w:r>
      <w:r w:rsidR="001265F8">
        <w:t xml:space="preserve">with </w:t>
      </w:r>
      <w:r w:rsidR="00EE43D3">
        <w:t xml:space="preserve">improvements in secondary prevention outcomes and </w:t>
      </w:r>
      <w:r w:rsidR="001265F8">
        <w:t>quality of life</w:t>
      </w:r>
      <w:r w:rsidR="00EC0362">
        <w:t>.</w:t>
      </w:r>
      <w:r w:rsidR="00EE6B17">
        <w:fldChar w:fldCharType="begin">
          <w:fldData xml:space="preserve">PEVuZE5vdGU+PENpdGU+PEF1dGhvcj5CSEY8L0F1dGhvcj48WWVhcj4yMDE2PC9ZZWFyPjxSZWNO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</w:fldData>
        </w:fldChar>
      </w:r>
      <w:r w:rsidR="00244CFB">
        <w:instrText xml:space="preserve"> ADDIN EN.CITE </w:instrText>
      </w:r>
      <w:r w:rsidR="00244CFB">
        <w:fldChar w:fldCharType="begin">
          <w:fldData xml:space="preserve">PEVuZE5vdGU+PENpdGU+PEF1dGhvcj5CSEY8L0F1dGhvcj48WWVhcj4yMDE2PC9ZZWFyPjxSZWNO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</w:fldData>
        </w:fldChar>
      </w:r>
      <w:r w:rsidR="00244CFB">
        <w:instrText xml:space="preserve"> ADDIN EN.CITE.DATA </w:instrText>
      </w:r>
      <w:r w:rsidR="00244CFB">
        <w:fldChar w:fldCharType="end"/>
      </w:r>
      <w:r w:rsidR="00EE6B17">
        <w:fldChar w:fldCharType="separate"/>
      </w:r>
      <w:r w:rsidR="00244CFB" w:rsidRPr="00244CFB">
        <w:rPr>
          <w:noProof/>
          <w:vertAlign w:val="superscript"/>
        </w:rPr>
        <w:t>8, 9</w:t>
      </w:r>
      <w:r w:rsidR="00EE6B17">
        <w:fldChar w:fldCharType="end"/>
      </w:r>
      <w:r w:rsidR="009A5F80">
        <w:t xml:space="preserve">  </w:t>
      </w:r>
    </w:p>
    <w:p w:rsidR="006366D0" w:rsidRDefault="007C118A" w:rsidP="005702EE">
      <w:r>
        <w:t xml:space="preserve">The </w:t>
      </w:r>
      <w:r w:rsidRPr="00397B63">
        <w:rPr>
          <w:color w:val="000000" w:themeColor="text1"/>
        </w:rPr>
        <w:t>goal</w:t>
      </w:r>
      <w:r w:rsidR="00B751A0" w:rsidRPr="00397B63">
        <w:rPr>
          <w:color w:val="000000" w:themeColor="text1"/>
        </w:rPr>
        <w:t xml:space="preserve"> </w:t>
      </w:r>
      <w:r w:rsidR="00B751A0">
        <w:t xml:space="preserve">of </w:t>
      </w:r>
      <w:r w:rsidR="00BD066E">
        <w:t>exercise-</w:t>
      </w:r>
      <w:r w:rsidR="00EA3032">
        <w:t xml:space="preserve">based </w:t>
      </w:r>
      <w:r w:rsidR="00B751A0">
        <w:t>CR is</w:t>
      </w:r>
      <w:r w:rsidR="005762CB">
        <w:t xml:space="preserve"> to support participants</w:t>
      </w:r>
      <w:r w:rsidR="00EA3032" w:rsidRPr="00D63BBF">
        <w:t xml:space="preserve"> establishi</w:t>
      </w:r>
      <w:r w:rsidR="00ED03FE">
        <w:t>ng a regular exercise routine</w:t>
      </w:r>
      <w:r w:rsidR="00EA3032" w:rsidRPr="00D63BBF">
        <w:t xml:space="preserve"> and the </w:t>
      </w:r>
      <w:r w:rsidR="00EA3032" w:rsidRPr="00181712">
        <w:rPr>
          <w:color w:val="000000" w:themeColor="text1"/>
        </w:rPr>
        <w:t xml:space="preserve">dose response relationship </w:t>
      </w:r>
      <w:r w:rsidR="00A9219C" w:rsidRPr="00181712">
        <w:rPr>
          <w:color w:val="000000" w:themeColor="text1"/>
        </w:rPr>
        <w:t>bet</w:t>
      </w:r>
      <w:r w:rsidR="002D456C" w:rsidRPr="00181712">
        <w:rPr>
          <w:color w:val="000000" w:themeColor="text1"/>
        </w:rPr>
        <w:t xml:space="preserve">ween the exercise amount and the </w:t>
      </w:r>
      <w:r w:rsidR="009E0187" w:rsidRPr="00181712">
        <w:rPr>
          <w:color w:val="000000" w:themeColor="text1"/>
        </w:rPr>
        <w:t xml:space="preserve">risk of a secondary event </w:t>
      </w:r>
      <w:r w:rsidR="00B751A0">
        <w:t>is central</w:t>
      </w:r>
      <w:r w:rsidR="00EC0362">
        <w:t>.</w:t>
      </w:r>
      <w:r w:rsidR="00EA3032">
        <w:fldChar w:fldCharType="begin"/>
      </w:r>
      <w:r w:rsidR="00244CFB">
        <w:instrText xml:space="preserve"> ADDIN EN.CITE &lt;EndNote&gt;&lt;Cite&gt;&lt;Author&gt;BHF&lt;/Author&gt;&lt;Year&gt;2017&lt;/Year&gt;&lt;RecNum&gt;191&lt;/RecNum&gt;&lt;DisplayText&gt;&lt;style face="superscript"&gt;10&lt;/style&gt;&lt;/DisplayText&gt;&lt;record&gt;&lt;rec-number&gt;191&lt;/rec-number&gt;&lt;foreign-keys&gt;&lt;key app="EN" db-id="9exxtpzaa2r905e5vzppx95x9p9xraapv5rs" timestamp="0"&gt;191&lt;/key&gt;&lt;/foreign-keys&gt;&lt;ref-type name="Web Page"&gt;12&lt;/ref-type&gt;&lt;contributors&gt;&lt;authors&gt;&lt;author&gt;BHF&lt;/author&gt;&lt;/authors&gt;&lt;/contributors&gt;&lt;titles&gt;&lt;title&gt;British Heart Foundation&lt;/title&gt;&lt;/titles&gt;&lt;dates&gt;&lt;year&gt;2017&lt;/year&gt;&lt;/dates&gt;&lt;urls&gt;&lt;related-urls&gt;&lt;url&gt;https://www.bhf.org.uk/heart-health/conditions/coronary-heart-disease&lt;/url&gt;&lt;/related-urls&gt;&lt;/urls&gt;&lt;custom1&gt;2017;&lt;/custom1&gt;&lt;custom2&gt;24/01/2017&lt;/custom2&gt;&lt;/record&gt;&lt;/Cite&gt;&lt;/EndNote&gt;</w:instrText>
      </w:r>
      <w:r w:rsidR="00EA3032">
        <w:fldChar w:fldCharType="separate"/>
      </w:r>
      <w:r w:rsidR="00244CFB" w:rsidRPr="00244CFB">
        <w:rPr>
          <w:noProof/>
          <w:vertAlign w:val="superscript"/>
        </w:rPr>
        <w:t>10</w:t>
      </w:r>
      <w:r w:rsidR="00EA3032">
        <w:fldChar w:fldCharType="end"/>
      </w:r>
      <w:r w:rsidR="00EA3032">
        <w:t xml:space="preserve"> </w:t>
      </w:r>
      <w:r w:rsidR="00B751A0">
        <w:t xml:space="preserve"> Furthermore, </w:t>
      </w:r>
      <w:r w:rsidR="006951D2">
        <w:t>current standards</w:t>
      </w:r>
      <w:r w:rsidR="00ED03FE">
        <w:t xml:space="preserve"> for CR recommend exercise is</w:t>
      </w:r>
      <w:r w:rsidR="00411D1E">
        <w:t xml:space="preserve"> tailored towards the participant</w:t>
      </w:r>
      <w:r w:rsidR="006951D2">
        <w:t xml:space="preserve">’s current exercise </w:t>
      </w:r>
      <w:r w:rsidR="006951D2">
        <w:lastRenderedPageBreak/>
        <w:t>behaviour</w:t>
      </w:r>
      <w:r w:rsidR="00ED03FE">
        <w:t>.</w:t>
      </w:r>
      <w:r w:rsidR="006951D2">
        <w:fldChar w:fldCharType="begin"/>
      </w:r>
      <w:r w:rsidR="00244CFB">
        <w:instrText xml:space="preserve"> ADDIN EN.CITE &lt;EndNote&gt;&lt;Cite&gt;&lt;Author&gt;BACPR&lt;/Author&gt;&lt;Year&gt;2017&lt;/Year&gt;&lt;RecNum&gt;277&lt;/RecNum&gt;&lt;DisplayText&gt;&lt;style face="superscript"&gt;11&lt;/style&gt;&lt;/DisplayText&gt;&lt;record&gt;&lt;rec-number&gt;277&lt;/rec-number&gt;&lt;foreign-keys&gt;&lt;key app="EN" db-id="9exxtpzaa2r905e5vzppx95x9p9xraapv5rs" timestamp="1501100828"&gt;277&lt;/key&gt;&lt;/foreign-keys&gt;&lt;ref-type name="Web Page"&gt;12&lt;/ref-type&gt;&lt;contributors&gt;&lt;authors&gt;&lt;author&gt;BACPR,&lt;/author&gt;&lt;/authors&gt;&lt;/contributors&gt;&lt;titles&gt;&lt;title&gt;BACPR Standards and Core Components for Cardiovascular Disease Prevention and Rehabilitation,&lt;/title&gt;&lt;/titles&gt;&lt;edition&gt;3rd Edition&lt;/edition&gt;&lt;dates&gt;&lt;year&gt;2017&lt;/year&gt;&lt;/dates&gt;&lt;pub-location&gt;London&lt;/pub-location&gt;&lt;urls&gt;&lt;related-urls&gt;&lt;url&gt;http://www.bacpr.com/pages/page_box_contents.asp?pageid=791&lt;/url&gt;&lt;/related-urls&gt;&lt;/urls&gt;&lt;custom1&gt;2017&lt;/custom1&gt;&lt;/record&gt;&lt;/Cite&gt;&lt;/EndNote&gt;</w:instrText>
      </w:r>
      <w:r w:rsidR="006951D2">
        <w:fldChar w:fldCharType="separate"/>
      </w:r>
      <w:r w:rsidR="00244CFB" w:rsidRPr="00244CFB">
        <w:rPr>
          <w:noProof/>
          <w:vertAlign w:val="superscript"/>
        </w:rPr>
        <w:t>11</w:t>
      </w:r>
      <w:r w:rsidR="006951D2">
        <w:fldChar w:fldCharType="end"/>
      </w:r>
      <w:r w:rsidR="00ED03FE">
        <w:t xml:space="preserve">  The</w:t>
      </w:r>
      <w:r w:rsidR="005702EE">
        <w:t xml:space="preserve"> </w:t>
      </w:r>
      <w:r w:rsidR="00095504">
        <w:t xml:space="preserve">process of </w:t>
      </w:r>
      <w:r w:rsidR="005702EE" w:rsidRPr="00C7689C">
        <w:rPr>
          <w:color w:val="000000" w:themeColor="text1"/>
        </w:rPr>
        <w:t>stratifying</w:t>
      </w:r>
      <w:r w:rsidR="001D0D99" w:rsidRPr="00C7689C">
        <w:rPr>
          <w:color w:val="000000" w:themeColor="text1"/>
        </w:rPr>
        <w:t xml:space="preserve"> the risk of a further event during exercise </w:t>
      </w:r>
      <w:r w:rsidR="00B751A0">
        <w:t>prior t</w:t>
      </w:r>
      <w:r w:rsidR="005702EE">
        <w:t xml:space="preserve">o embarking on a structured </w:t>
      </w:r>
      <w:r w:rsidR="00B751A0">
        <w:t xml:space="preserve">exercise </w:t>
      </w:r>
      <w:r w:rsidR="005702EE">
        <w:t xml:space="preserve">regime </w:t>
      </w:r>
      <w:r w:rsidR="00B751A0">
        <w:t xml:space="preserve">ensures the </w:t>
      </w:r>
      <w:r w:rsidR="001D0D99">
        <w:t xml:space="preserve">prescribed intensity of a </w:t>
      </w:r>
      <w:r w:rsidR="00B751A0">
        <w:t>CR progr</w:t>
      </w:r>
      <w:r w:rsidR="00F950A0">
        <w:t>amme is low risk for participants</w:t>
      </w:r>
      <w:r w:rsidR="00B751A0">
        <w:t xml:space="preserve"> </w:t>
      </w:r>
      <w:r w:rsidR="00E445BC">
        <w:t>post</w:t>
      </w:r>
      <w:r w:rsidR="005702EE">
        <w:t xml:space="preserve"> cardiac event</w:t>
      </w:r>
      <w:r w:rsidR="00EC0362">
        <w:t>.</w:t>
      </w:r>
      <w:r w:rsidR="005702EE">
        <w:fldChar w:fldCharType="begin">
          <w:fldData xml:space="preserve">PEVuZE5vdGU+PENpdGU+PEF1dGhvcj5BbmRlcnNvbjwvQXV0aG9yPjxZZWFyPjIwMTY8L1llYXI+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</w:fldData>
        </w:fldChar>
      </w:r>
      <w:r w:rsidR="00244CFB">
        <w:instrText xml:space="preserve"> ADDIN EN.CITE </w:instrText>
      </w:r>
      <w:r w:rsidR="00244CFB">
        <w:fldChar w:fldCharType="begin">
          <w:fldData xml:space="preserve">PEVuZE5vdGU+PENpdGU+PEF1dGhvcj5BbmRlcnNvbjwvQXV0aG9yPjxZZWFyPjIwMTY8L1llYXI+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</w:fldData>
        </w:fldChar>
      </w:r>
      <w:r w:rsidR="00244CFB">
        <w:instrText xml:space="preserve"> ADDIN EN.CITE.DATA </w:instrText>
      </w:r>
      <w:r w:rsidR="00244CFB">
        <w:fldChar w:fldCharType="end"/>
      </w:r>
      <w:r w:rsidR="005702EE">
        <w:fldChar w:fldCharType="separate"/>
      </w:r>
      <w:r w:rsidR="00244CFB" w:rsidRPr="00244CFB">
        <w:rPr>
          <w:noProof/>
          <w:vertAlign w:val="superscript"/>
        </w:rPr>
        <w:t>12</w:t>
      </w:r>
      <w:r w:rsidR="005702EE">
        <w:fldChar w:fldCharType="end"/>
      </w:r>
      <w:r w:rsidR="005702EE">
        <w:t xml:space="preserve">  </w:t>
      </w:r>
    </w:p>
    <w:p w:rsidR="00814187" w:rsidRDefault="006C6830" w:rsidP="005702EE">
      <w:r>
        <w:t>Desp</w:t>
      </w:r>
      <w:r w:rsidR="00325B30">
        <w:t xml:space="preserve">ite the substantial benefits of </w:t>
      </w:r>
      <w:r>
        <w:t>exercise-based CR</w:t>
      </w:r>
      <w:r w:rsidR="00C60894">
        <w:t xml:space="preserve">, </w:t>
      </w:r>
      <w:r w:rsidR="00FF0B65">
        <w:t>contemporary research hig</w:t>
      </w:r>
      <w:r w:rsidR="00AE0C00">
        <w:t>hlights programme factors that</w:t>
      </w:r>
      <w:r w:rsidR="003A3971">
        <w:t xml:space="preserve"> undermine</w:t>
      </w:r>
      <w:r w:rsidR="00FF0B65">
        <w:t xml:space="preserve"> the efficacy of CR</w:t>
      </w:r>
      <w:r w:rsidR="00B83396">
        <w:t>.</w:t>
      </w:r>
      <w:r w:rsidR="00FF0B65">
        <w:fldChar w:fldCharType="begin"/>
      </w:r>
      <w:r w:rsidR="00244CFB">
        <w:instrText xml:space="preserve"> ADDIN EN.CITE &lt;EndNote&gt;&lt;Cite&gt;&lt;Author&gt;Lima de Melo Ghisi&lt;/Author&gt;&lt;Year&gt;2018&lt;/Year&gt;&lt;RecNum&gt;926&lt;/RecNum&gt;&lt;DisplayText&gt;&lt;style face="superscript"&gt;13&lt;/style&gt;&lt;/DisplayText&gt;&lt;record&gt;&lt;rec-number&gt;926&lt;/rec-number&gt;&lt;foreign-keys&gt;&lt;key app="EN" db-id="9exxtpzaa2r905e5vzppx95x9p9xraapv5rs" timestamp="1548024586"&gt;926&lt;/key&gt;&lt;/foreign-keys&gt;&lt;ref-type name="Journal Article"&gt;17&lt;/ref-type&gt;&lt;contributors&gt;&lt;authors&gt;&lt;author&gt;Lima de Melo Ghisi, Gabriela&lt;/author&gt;&lt;author&gt;Pesah, Ella&lt;/author&gt;&lt;author&gt;Turk-Adawi, Karam&lt;/author&gt;&lt;author&gt;Supervia, Marta&lt;/author&gt;&lt;author&gt;Lopez Jimenez, Francisco&lt;/author&gt;&lt;author&gt;Grace, Sherry&lt;/author&gt;&lt;/authors&gt;&lt;/contributors&gt;&lt;titles&gt;&lt;title&gt;Cardiac rehabilitation models around the globe&lt;/title&gt;&lt;secondary-title&gt;Journal of clinical medicine&lt;/secondary-title&gt;&lt;/titles&gt;&lt;periodical&gt;&lt;full-title&gt;Journal of clinical medicine&lt;/full-title&gt;&lt;/periodical&gt;&lt;pages&gt;260&lt;/pages&gt;&lt;volume&gt;7&lt;/volume&gt;&lt;number&gt;9&lt;/number&gt;&lt;dates&gt;&lt;year&gt;2018&lt;/year&gt;&lt;/dates&gt;&lt;urls&gt;&lt;/urls&gt;&lt;/record&gt;&lt;/Cite&gt;&lt;/EndNote&gt;</w:instrText>
      </w:r>
      <w:r w:rsidR="00FF0B65">
        <w:fldChar w:fldCharType="separate"/>
      </w:r>
      <w:r w:rsidR="00244CFB" w:rsidRPr="00244CFB">
        <w:rPr>
          <w:noProof/>
          <w:vertAlign w:val="superscript"/>
        </w:rPr>
        <w:t>13</w:t>
      </w:r>
      <w:r w:rsidR="00FF0B65">
        <w:fldChar w:fldCharType="end"/>
      </w:r>
      <w:r w:rsidR="00FF0B65">
        <w:t xml:space="preserve"> </w:t>
      </w:r>
      <w:r w:rsidR="00FF0B65" w:rsidRPr="00B83396">
        <w:rPr>
          <w:color w:val="000000" w:themeColor="text1"/>
        </w:rPr>
        <w:t>Across Europe</w:t>
      </w:r>
      <w:r w:rsidR="00525706" w:rsidRPr="00B83396">
        <w:rPr>
          <w:color w:val="000000" w:themeColor="text1"/>
        </w:rPr>
        <w:t xml:space="preserve">, </w:t>
      </w:r>
      <w:r w:rsidR="00210238" w:rsidRPr="00B83396">
        <w:rPr>
          <w:color w:val="000000" w:themeColor="text1"/>
        </w:rPr>
        <w:t xml:space="preserve">over </w:t>
      </w:r>
      <w:r w:rsidR="00FF0B65" w:rsidRPr="00B83396">
        <w:rPr>
          <w:color w:val="000000" w:themeColor="text1"/>
        </w:rPr>
        <w:t xml:space="preserve">42% of </w:t>
      </w:r>
      <w:r w:rsidR="00325B30" w:rsidRPr="00B83396">
        <w:rPr>
          <w:color w:val="000000" w:themeColor="text1"/>
        </w:rPr>
        <w:t>CR programmes perceive</w:t>
      </w:r>
      <w:r w:rsidR="0019596B">
        <w:rPr>
          <w:color w:val="000000" w:themeColor="text1"/>
        </w:rPr>
        <w:t>d</w:t>
      </w:r>
      <w:r w:rsidR="00325B30" w:rsidRPr="00B83396">
        <w:rPr>
          <w:color w:val="000000" w:themeColor="text1"/>
        </w:rPr>
        <w:t xml:space="preserve"> they had </w:t>
      </w:r>
      <w:r w:rsidR="0019596B">
        <w:rPr>
          <w:color w:val="000000" w:themeColor="text1"/>
        </w:rPr>
        <w:t>in</w:t>
      </w:r>
      <w:r w:rsidR="00325B30" w:rsidRPr="00B83396">
        <w:rPr>
          <w:color w:val="000000" w:themeColor="text1"/>
        </w:rPr>
        <w:t>sufficient capacity to meet demand</w:t>
      </w:r>
      <w:r w:rsidR="00FF0B65" w:rsidRPr="00B83396">
        <w:rPr>
          <w:color w:val="000000" w:themeColor="text1"/>
        </w:rPr>
        <w:t>, reporting insufficient staffing to be a major issue.</w:t>
      </w:r>
      <w:r w:rsidR="0050287B" w:rsidRPr="00B83396">
        <w:rPr>
          <w:color w:val="000000" w:themeColor="text1"/>
        </w:rPr>
        <w:fldChar w:fldCharType="begin"/>
      </w:r>
      <w:r w:rsidR="00244CFB">
        <w:rPr>
          <w:color w:val="000000" w:themeColor="text1"/>
        </w:rPr>
        <w:instrText xml:space="preserve"> ADDIN EN.CITE &lt;EndNote&gt;&lt;Cite&gt;&lt;Author&gt;Lima de Melo Ghisi&lt;/Author&gt;&lt;Year&gt;2018&lt;/Year&gt;&lt;RecNum&gt;926&lt;/RecNum&gt;&lt;DisplayText&gt;&lt;style face="superscript"&gt;13&lt;/style&gt;&lt;/DisplayText&gt;&lt;record&gt;&lt;rec-number&gt;926&lt;/rec-number&gt;&lt;foreign-keys&gt;&lt;key app="EN" db-id="9exxtpzaa2r905e5vzppx95x9p9xraapv5rs" timestamp="1548024586"&gt;926&lt;/key&gt;&lt;/foreign-keys&gt;&lt;ref-type name="Journal Article"&gt;17&lt;/ref-type&gt;&lt;contributors&gt;&lt;authors&gt;&lt;author&gt;Lima de Melo Ghisi, Gabriela&lt;/author&gt;&lt;author&gt;Pesah, Ella&lt;/author&gt;&lt;author&gt;Turk-Adawi, Karam&lt;/author&gt;&lt;author&gt;Supervia, Marta&lt;/author&gt;&lt;author&gt;Lopez Jimenez, Francisco&lt;/author&gt;&lt;author&gt;Grace, Sherry&lt;/author&gt;&lt;/authors&gt;&lt;/contributors&gt;&lt;titles&gt;&lt;title&gt;Cardiac rehabilitation models around the globe&lt;/title&gt;&lt;secondary-title&gt;Journal of clinical medicine&lt;/secondary-title&gt;&lt;/titles&gt;&lt;periodical&gt;&lt;full-title&gt;Journal of clinical medicine&lt;/full-title&gt;&lt;/periodical&gt;&lt;pages&gt;260&lt;/pages&gt;&lt;volume&gt;7&lt;/volume&gt;&lt;number&gt;9&lt;/number&gt;&lt;dates&gt;&lt;year&gt;2018&lt;/year&gt;&lt;/dates&gt;&lt;urls&gt;&lt;/urls&gt;&lt;/record&gt;&lt;/Cite&gt;&lt;/EndNote&gt;</w:instrText>
      </w:r>
      <w:r w:rsidR="0050287B" w:rsidRPr="00B83396">
        <w:rPr>
          <w:color w:val="000000" w:themeColor="text1"/>
        </w:rPr>
        <w:fldChar w:fldCharType="separate"/>
      </w:r>
      <w:r w:rsidR="00244CFB" w:rsidRPr="00244CFB">
        <w:rPr>
          <w:noProof/>
          <w:color w:val="000000" w:themeColor="text1"/>
          <w:vertAlign w:val="superscript"/>
        </w:rPr>
        <w:t>13</w:t>
      </w:r>
      <w:r w:rsidR="0050287B" w:rsidRPr="00B83396">
        <w:rPr>
          <w:color w:val="000000" w:themeColor="text1"/>
        </w:rPr>
        <w:fldChar w:fldCharType="end"/>
      </w:r>
      <w:r w:rsidR="00FF0B65" w:rsidRPr="00B83396">
        <w:rPr>
          <w:color w:val="000000" w:themeColor="text1"/>
        </w:rPr>
        <w:t xml:space="preserve"> </w:t>
      </w:r>
      <w:r w:rsidR="00BB2A21" w:rsidRPr="00B83396">
        <w:rPr>
          <w:color w:val="000000" w:themeColor="text1"/>
        </w:rPr>
        <w:t xml:space="preserve"> I</w:t>
      </w:r>
      <w:r w:rsidR="00525706" w:rsidRPr="00B83396">
        <w:rPr>
          <w:color w:val="000000" w:themeColor="text1"/>
        </w:rPr>
        <w:t>n the U</w:t>
      </w:r>
      <w:r w:rsidR="00E3102E">
        <w:rPr>
          <w:color w:val="000000" w:themeColor="text1"/>
        </w:rPr>
        <w:t xml:space="preserve">nited </w:t>
      </w:r>
      <w:r w:rsidR="00525706" w:rsidRPr="00B83396">
        <w:rPr>
          <w:color w:val="000000" w:themeColor="text1"/>
        </w:rPr>
        <w:t>K</w:t>
      </w:r>
      <w:r w:rsidR="00E3102E">
        <w:rPr>
          <w:color w:val="000000" w:themeColor="text1"/>
        </w:rPr>
        <w:t>ingdom (UK)</w:t>
      </w:r>
      <w:r w:rsidR="00525706" w:rsidRPr="00B83396">
        <w:rPr>
          <w:color w:val="000000" w:themeColor="text1"/>
        </w:rPr>
        <w:t xml:space="preserve">, </w:t>
      </w:r>
      <w:r w:rsidR="00B84B66" w:rsidRPr="00B83396">
        <w:rPr>
          <w:color w:val="000000" w:themeColor="text1"/>
        </w:rPr>
        <w:t>49%</w:t>
      </w:r>
      <w:r w:rsidR="00393DC5" w:rsidRPr="00B83396">
        <w:rPr>
          <w:color w:val="000000" w:themeColor="text1"/>
        </w:rPr>
        <w:t xml:space="preserve"> of eligible </w:t>
      </w:r>
      <w:r w:rsidR="00CA6268" w:rsidRPr="00B83396">
        <w:rPr>
          <w:color w:val="000000" w:themeColor="text1"/>
        </w:rPr>
        <w:t>individuals choose not access CR services</w:t>
      </w:r>
      <w:r w:rsidR="00E51792" w:rsidRPr="00B83396">
        <w:rPr>
          <w:color w:val="000000" w:themeColor="text1"/>
        </w:rPr>
        <w:t xml:space="preserve">, </w:t>
      </w:r>
      <w:r w:rsidR="00E51792" w:rsidRPr="00C7689C">
        <w:rPr>
          <w:color w:val="000000" w:themeColor="text1"/>
        </w:rPr>
        <w:t xml:space="preserve">and </w:t>
      </w:r>
      <w:r w:rsidR="004E79FB" w:rsidRPr="00C7689C">
        <w:rPr>
          <w:color w:val="000000" w:themeColor="text1"/>
        </w:rPr>
        <w:t>the most common</w:t>
      </w:r>
      <w:r w:rsidR="00465AA7" w:rsidRPr="00C7689C">
        <w:rPr>
          <w:color w:val="000000" w:themeColor="text1"/>
        </w:rPr>
        <w:t xml:space="preserve"> reason </w:t>
      </w:r>
      <w:r w:rsidR="004E79FB" w:rsidRPr="00C7689C">
        <w:rPr>
          <w:color w:val="000000" w:themeColor="text1"/>
        </w:rPr>
        <w:t xml:space="preserve">reported </w:t>
      </w:r>
      <w:r w:rsidR="00465AA7" w:rsidRPr="00C7689C">
        <w:rPr>
          <w:color w:val="000000" w:themeColor="text1"/>
        </w:rPr>
        <w:t>is a lack of interest</w:t>
      </w:r>
      <w:r w:rsidR="00346DD4" w:rsidRPr="00C7689C">
        <w:rPr>
          <w:color w:val="000000" w:themeColor="text1"/>
        </w:rPr>
        <w:t xml:space="preserve"> (31%)</w:t>
      </w:r>
      <w:r w:rsidR="00654C36" w:rsidRPr="00C7689C">
        <w:rPr>
          <w:color w:val="000000" w:themeColor="text1"/>
        </w:rPr>
        <w:t>.</w:t>
      </w:r>
      <w:r w:rsidR="00654C36">
        <w:rPr>
          <w:color w:val="000000" w:themeColor="text1"/>
        </w:rPr>
        <w:fldChar w:fldCharType="begin"/>
      </w:r>
      <w:r w:rsidR="00244CFB">
        <w:rPr>
          <w:color w:val="000000" w:themeColor="text1"/>
        </w:rPr>
        <w:instrText xml:space="preserve"> ADDIN EN.CITE &lt;EndNote&gt;&lt;Cite&gt;&lt;Author&gt;BHF&lt;/Author&gt;&lt;Year&gt;2016&lt;/Year&gt;&lt;RecNum&gt;250&lt;/RecNum&gt;&lt;DisplayText&gt;&lt;style face="superscript"&gt;8&lt;/style&gt;&lt;/DisplayText&gt;&lt;record&gt;&lt;rec-number&gt;250&lt;/rec-number&gt;&lt;foreign-keys&gt;&lt;key app="EN" db-id="9exxtpzaa2r905e5vzppx95x9p9xraapv5rs" timestamp="1492681235"&gt;250&lt;/key&gt;&lt;/foreign-keys&gt;&lt;ref-type name="Web Page"&gt;12&lt;/ref-type&gt;&lt;contributors&gt;&lt;authors&gt;&lt;author&gt;BHF,&lt;/author&gt;&lt;/authors&gt;&lt;/contributors&gt;&lt;titles&gt;&lt;title&gt;National Audit for Cardiac Rehabilitation Annual Statistical Report, British Heart Foundation&lt;/title&gt;&lt;/titles&gt;&lt;volume&gt;2017&lt;/volume&gt;&lt;number&gt;20/04/2017&lt;/number&gt;&lt;dates&gt;&lt;year&gt;2016&lt;/year&gt;&lt;/dates&gt;&lt;urls&gt;&lt;related-urls&gt;&lt;url&gt;https://www.bhf.org.uk/NACR2016&lt;/url&gt;&lt;/related-urls&gt;&lt;/urls&gt;&lt;/record&gt;&lt;/Cite&gt;&lt;/EndNote&gt;</w:instrText>
      </w:r>
      <w:r w:rsidR="00654C36">
        <w:rPr>
          <w:color w:val="000000" w:themeColor="text1"/>
        </w:rPr>
        <w:fldChar w:fldCharType="separate"/>
      </w:r>
      <w:r w:rsidR="00244CFB" w:rsidRPr="00244CFB">
        <w:rPr>
          <w:noProof/>
          <w:color w:val="000000" w:themeColor="text1"/>
          <w:vertAlign w:val="superscript"/>
        </w:rPr>
        <w:t>8</w:t>
      </w:r>
      <w:r w:rsidR="00654C36">
        <w:rPr>
          <w:color w:val="000000" w:themeColor="text1"/>
        </w:rPr>
        <w:fldChar w:fldCharType="end"/>
      </w:r>
      <w:r w:rsidR="00465AA7">
        <w:rPr>
          <w:color w:val="000000" w:themeColor="text1"/>
        </w:rPr>
        <w:t xml:space="preserve">  </w:t>
      </w:r>
      <w:r w:rsidR="002A4CAE">
        <w:rPr>
          <w:color w:val="000000" w:themeColor="text1"/>
        </w:rPr>
        <w:t>O</w:t>
      </w:r>
      <w:r w:rsidR="00465AA7">
        <w:rPr>
          <w:color w:val="000000" w:themeColor="text1"/>
        </w:rPr>
        <w:t>f</w:t>
      </w:r>
      <w:r w:rsidR="00E51792" w:rsidRPr="00B83396">
        <w:rPr>
          <w:color w:val="000000" w:themeColor="text1"/>
        </w:rPr>
        <w:t xml:space="preserve"> those </w:t>
      </w:r>
      <w:r w:rsidR="0019596B">
        <w:rPr>
          <w:color w:val="000000" w:themeColor="text1"/>
        </w:rPr>
        <w:t>who do</w:t>
      </w:r>
      <w:r w:rsidR="00465AA7">
        <w:rPr>
          <w:color w:val="000000" w:themeColor="text1"/>
        </w:rPr>
        <w:t xml:space="preserve"> attend</w:t>
      </w:r>
      <w:r w:rsidR="003C155D">
        <w:rPr>
          <w:color w:val="000000" w:themeColor="text1"/>
        </w:rPr>
        <w:t>, 30% will drop-</w:t>
      </w:r>
      <w:r w:rsidR="00E51792" w:rsidRPr="00B83396">
        <w:rPr>
          <w:color w:val="000000" w:themeColor="text1"/>
        </w:rPr>
        <w:t>out</w:t>
      </w:r>
      <w:r w:rsidR="00EC0362" w:rsidRPr="00B83396">
        <w:rPr>
          <w:color w:val="000000" w:themeColor="text1"/>
        </w:rPr>
        <w:t>.</w:t>
      </w:r>
      <w:r w:rsidR="00CA6268">
        <w:fldChar w:fldCharType="begin"/>
      </w:r>
      <w:r w:rsidR="00244CFB">
        <w:instrText xml:space="preserve"> ADDIN EN.CITE &lt;EndNote&gt;&lt;Cite&gt;&lt;Author&gt;BHF&lt;/Author&gt;&lt;Year&gt;2016&lt;/Year&gt;&lt;RecNum&gt;250&lt;/RecNum&gt;&lt;DisplayText&gt;&lt;style face="superscript"&gt;8&lt;/style&gt;&lt;/DisplayText&gt;&lt;record&gt;&lt;rec-number&gt;250&lt;/rec-number&gt;&lt;foreign-keys&gt;&lt;key app="EN" db-id="9exxtpzaa2r905e5vzppx95x9p9xraapv5rs" timestamp="1492681235"&gt;250&lt;/key&gt;&lt;/foreign-keys&gt;&lt;ref-type name="Web Page"&gt;12&lt;/ref-type&gt;&lt;contributors&gt;&lt;authors&gt;&lt;author&gt;BHF,&lt;/author&gt;&lt;/authors&gt;&lt;/contributors&gt;&lt;titles&gt;&lt;title&gt;National Audit for Cardiac Rehabilitation Annual Statistical Report, British Heart Foundation&lt;/title&gt;&lt;/titles&gt;&lt;volume&gt;2017&lt;/volume&gt;&lt;number&gt;20/04/2017&lt;/number&gt;&lt;dates&gt;&lt;year&gt;2016&lt;/year&gt;&lt;/dates&gt;&lt;urls&gt;&lt;related-urls&gt;&lt;url&gt;https://www.bhf.org.uk/NACR2016&lt;/url&gt;&lt;/related-urls&gt;&lt;/urls&gt;&lt;/record&gt;&lt;/Cite&gt;&lt;/EndNote&gt;</w:instrText>
      </w:r>
      <w:r w:rsidR="00CA6268">
        <w:fldChar w:fldCharType="separate"/>
      </w:r>
      <w:r w:rsidR="00244CFB" w:rsidRPr="00244CFB">
        <w:rPr>
          <w:noProof/>
          <w:vertAlign w:val="superscript"/>
        </w:rPr>
        <w:t>8</w:t>
      </w:r>
      <w:r w:rsidR="00CA6268">
        <w:fldChar w:fldCharType="end"/>
      </w:r>
      <w:r w:rsidR="00393DC5">
        <w:t xml:space="preserve"> </w:t>
      </w:r>
      <w:r w:rsidR="00CA6268">
        <w:t xml:space="preserve"> </w:t>
      </w:r>
      <w:r w:rsidR="00E51792">
        <w:t>Fu</w:t>
      </w:r>
      <w:r w:rsidR="00FF0B65">
        <w:t xml:space="preserve">rthermore, </w:t>
      </w:r>
      <w:r w:rsidR="00E51792">
        <w:t>45% of programmes do not meet the national target of starting patients within 3</w:t>
      </w:r>
      <w:r w:rsidR="006366D0">
        <w:t>3 days of their cardiac event</w:t>
      </w:r>
      <w:r w:rsidR="00FF0B65">
        <w:t>.</w:t>
      </w:r>
      <w:r w:rsidR="00FF0B65">
        <w:fldChar w:fldCharType="begin"/>
      </w:r>
      <w:r w:rsidR="00244CFB">
        <w:instrText xml:space="preserve"> ADDIN EN.CITE &lt;EndNote&gt;&lt;Cite&gt;&lt;Author&gt;BHF&lt;/Author&gt;&lt;Year&gt;2016&lt;/Year&gt;&lt;RecNum&gt;250&lt;/RecNum&gt;&lt;DisplayText&gt;&lt;style face="superscript"&gt;8&lt;/style&gt;&lt;/DisplayText&gt;&lt;record&gt;&lt;rec-number&gt;250&lt;/rec-number&gt;&lt;foreign-keys&gt;&lt;key app="EN" db-id="9exxtpzaa2r905e5vzppx95x9p9xraapv5rs" timestamp="1492681235"&gt;250&lt;/key&gt;&lt;/foreign-keys&gt;&lt;ref-type name="Web Page"&gt;12&lt;/ref-type&gt;&lt;contributors&gt;&lt;authors&gt;&lt;author&gt;BHF,&lt;/author&gt;&lt;/authors&gt;&lt;/contributors&gt;&lt;titles&gt;&lt;title&gt;National Audit for Cardiac Rehabilitation Annual Statistical Report, British Heart Foundation&lt;/title&gt;&lt;/titles&gt;&lt;volume&gt;2017&lt;/volume&gt;&lt;number&gt;20/04/2017&lt;/number&gt;&lt;dates&gt;&lt;year&gt;2016&lt;/year&gt;&lt;/dates&gt;&lt;urls&gt;&lt;related-urls&gt;&lt;url&gt;https://www.bhf.org.uk/NACR2016&lt;/url&gt;&lt;/related-urls&gt;&lt;/urls&gt;&lt;/record&gt;&lt;/Cite&gt;&lt;/EndNote&gt;</w:instrText>
      </w:r>
      <w:r w:rsidR="00FF0B65">
        <w:fldChar w:fldCharType="separate"/>
      </w:r>
      <w:r w:rsidR="00244CFB" w:rsidRPr="00244CFB">
        <w:rPr>
          <w:noProof/>
          <w:vertAlign w:val="superscript"/>
        </w:rPr>
        <w:t>8</w:t>
      </w:r>
      <w:r w:rsidR="00FF0B65">
        <w:fldChar w:fldCharType="end"/>
      </w:r>
      <w:r w:rsidR="00814187">
        <w:t xml:space="preserve">  D</w:t>
      </w:r>
      <w:r w:rsidR="00E51792">
        <w:t xml:space="preserve">uring this time delay, patients may return to their regular daily activities.  </w:t>
      </w:r>
      <w:r w:rsidR="00814187">
        <w:t>A review includ</w:t>
      </w:r>
      <w:r w:rsidR="0019596B">
        <w:t>ing 26 randomised control trial</w:t>
      </w:r>
      <w:r w:rsidR="00814187">
        <w:t>s (n=</w:t>
      </w:r>
      <w:r w:rsidR="002E1EB0">
        <w:t>9239</w:t>
      </w:r>
      <w:r w:rsidR="00A70426">
        <w:t xml:space="preserve">), investigating the effects of CR to alter daily </w:t>
      </w:r>
      <w:r w:rsidR="0019596B">
        <w:rPr>
          <w:color w:val="000000" w:themeColor="text1"/>
        </w:rPr>
        <w:t>PA</w:t>
      </w:r>
      <w:r w:rsidR="00A70426">
        <w:t xml:space="preserve"> habits after a diagnosis of ACS, confirm</w:t>
      </w:r>
      <w:r w:rsidR="00B63DBD">
        <w:t>s</w:t>
      </w:r>
      <w:r w:rsidR="00A70426">
        <w:t xml:space="preserve"> centre-based CR is </w:t>
      </w:r>
      <w:r w:rsidR="0019596B">
        <w:t>in</w:t>
      </w:r>
      <w:r w:rsidR="00A70426">
        <w:t>sufficient to affect improvement, or maintenance, of an active lifes</w:t>
      </w:r>
      <w:r w:rsidR="00EC0362">
        <w:t>tyle.</w:t>
      </w:r>
      <w:r w:rsidR="00A70426">
        <w:fldChar w:fldCharType="begin">
          <w:fldData xml:space="preserve">PEVuZE5vdGU+PENpdGU+PEF1dGhvcj50ZXIgSG9ldmU8L0F1dGhvcj48WWVhcj4yMDE1PC9ZZWFy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</w:fldData>
        </w:fldChar>
      </w:r>
      <w:r w:rsidR="00244CFB">
        <w:instrText xml:space="preserve"> ADDIN EN.CITE </w:instrText>
      </w:r>
      <w:r w:rsidR="00244CFB">
        <w:fldChar w:fldCharType="begin">
          <w:fldData xml:space="preserve">PEVuZE5vdGU+PENpdGU+PEF1dGhvcj50ZXIgSG9ldmU8L0F1dGhvcj48WWVhcj4yMDE1PC9ZZWFy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</w:fldData>
        </w:fldChar>
      </w:r>
      <w:r w:rsidR="00244CFB">
        <w:instrText xml:space="preserve"> ADDIN EN.CITE.DATA </w:instrText>
      </w:r>
      <w:r w:rsidR="00244CFB">
        <w:fldChar w:fldCharType="end"/>
      </w:r>
      <w:r w:rsidR="00A70426">
        <w:fldChar w:fldCharType="separate"/>
      </w:r>
      <w:r w:rsidR="00244CFB" w:rsidRPr="00244CFB">
        <w:rPr>
          <w:noProof/>
          <w:vertAlign w:val="superscript"/>
        </w:rPr>
        <w:t>14</w:t>
      </w:r>
      <w:r w:rsidR="00A70426">
        <w:fldChar w:fldCharType="end"/>
      </w:r>
      <w:r w:rsidR="00095504">
        <w:t xml:space="preserve">  The findings of </w:t>
      </w:r>
      <w:r w:rsidR="00095504" w:rsidRPr="00C7689C">
        <w:rPr>
          <w:color w:val="000000" w:themeColor="text1"/>
        </w:rPr>
        <w:t xml:space="preserve">Ter Hoeve et al. (2015) </w:t>
      </w:r>
      <w:r w:rsidR="00A70426">
        <w:t xml:space="preserve">suggest CR programmes have varied protocols, resulting in </w:t>
      </w:r>
      <w:r w:rsidR="0019596B">
        <w:t>an</w:t>
      </w:r>
      <w:r w:rsidR="00A70426">
        <w:t xml:space="preserve"> inability to understand what CR </w:t>
      </w:r>
      <w:r w:rsidR="0019596B">
        <w:t xml:space="preserve">elements </w:t>
      </w:r>
      <w:r w:rsidR="00A70426">
        <w:t xml:space="preserve">impact </w:t>
      </w:r>
      <w:r w:rsidR="0019596B">
        <w:rPr>
          <w:color w:val="000000" w:themeColor="text1"/>
        </w:rPr>
        <w:t>PA</w:t>
      </w:r>
      <w:r w:rsidR="00A70426">
        <w:t xml:space="preserve">.  Understanding these components is essential to improve interventions aimed at addressing </w:t>
      </w:r>
      <w:r w:rsidR="0019596B">
        <w:rPr>
          <w:color w:val="000000" w:themeColor="text1"/>
        </w:rPr>
        <w:t>PA</w:t>
      </w:r>
      <w:r w:rsidR="00A70426">
        <w:t xml:space="preserve"> habits</w:t>
      </w:r>
      <w:r w:rsidR="00EC0362">
        <w:t>.</w:t>
      </w:r>
      <w:r w:rsidR="00A70426">
        <w:fldChar w:fldCharType="begin">
          <w:fldData xml:space="preserve">PEVuZE5vdGU+PENpdGU+PEF1dGhvcj50ZXIgSG9ldmU8L0F1dGhvcj48WWVhcj4yMDE1PC9ZZWFy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</w:fldData>
        </w:fldChar>
      </w:r>
      <w:r w:rsidR="00244CFB">
        <w:instrText xml:space="preserve"> ADDIN EN.CITE </w:instrText>
      </w:r>
      <w:r w:rsidR="00244CFB">
        <w:fldChar w:fldCharType="begin">
          <w:fldData xml:space="preserve">PEVuZE5vdGU+PENpdGU+PEF1dGhvcj50ZXIgSG9ldmU8L0F1dGhvcj48WWVhcj4yMDE1PC9ZZWFy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</w:fldData>
        </w:fldChar>
      </w:r>
      <w:r w:rsidR="00244CFB">
        <w:instrText xml:space="preserve"> ADDIN EN.CITE.DATA </w:instrText>
      </w:r>
      <w:r w:rsidR="00244CFB">
        <w:fldChar w:fldCharType="end"/>
      </w:r>
      <w:r w:rsidR="00A70426">
        <w:fldChar w:fldCharType="separate"/>
      </w:r>
      <w:r w:rsidR="00244CFB" w:rsidRPr="00244CFB">
        <w:rPr>
          <w:noProof/>
          <w:vertAlign w:val="superscript"/>
        </w:rPr>
        <w:t>14</w:t>
      </w:r>
      <w:r w:rsidR="00A70426">
        <w:fldChar w:fldCharType="end"/>
      </w:r>
      <w:r w:rsidR="00A70426">
        <w:t xml:space="preserve"> </w:t>
      </w:r>
    </w:p>
    <w:p w:rsidR="00DB102F" w:rsidRPr="00397B63" w:rsidRDefault="00210238" w:rsidP="003D24BF">
      <w:pPr>
        <w:rPr>
          <w:color w:val="000000" w:themeColor="text1"/>
        </w:rPr>
      </w:pPr>
      <w:r>
        <w:t xml:space="preserve">Several factors influence an individual’s engagement with exercise and </w:t>
      </w:r>
      <w:r w:rsidR="0019596B">
        <w:rPr>
          <w:color w:val="000000" w:themeColor="text1"/>
        </w:rPr>
        <w:t>PA</w:t>
      </w:r>
      <w:r>
        <w:t>.  These are</w:t>
      </w:r>
      <w:r w:rsidR="0083538F">
        <w:t xml:space="preserve"> socioeconomic characteristics, </w:t>
      </w:r>
      <w:r>
        <w:t>opportuni</w:t>
      </w:r>
      <w:r w:rsidR="00535D7B">
        <w:t>ties/constraints and individual</w:t>
      </w:r>
      <w:r w:rsidR="00DA6347">
        <w:t xml:space="preserve"> </w:t>
      </w:r>
      <w:r w:rsidR="005D6BBD">
        <w:t>attitudes, preferences</w:t>
      </w:r>
      <w:r>
        <w:t>, motivation</w:t>
      </w:r>
      <w:r w:rsidR="005A0879">
        <w:t xml:space="preserve">, </w:t>
      </w:r>
      <w:r w:rsidR="000C7077">
        <w:t xml:space="preserve">and </w:t>
      </w:r>
      <w:r w:rsidR="00535D7B" w:rsidRPr="003239C8">
        <w:t>s</w:t>
      </w:r>
      <w:r w:rsidR="003239C8" w:rsidRPr="003239C8">
        <w:t>kills</w:t>
      </w:r>
      <w:r>
        <w:t>.</w:t>
      </w:r>
      <w:r w:rsidR="00FF1A9F">
        <w:fldChar w:fldCharType="begin">
          <w:fldData xml:space="preserve">PEVuZE5vdGU+PENpdGU+PEF1dGhvcj5NaWNoaWU8L0F1dGhvcj48WWVhcj4yMDExPC9ZZWFyPjxS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</w:fldData>
        </w:fldChar>
      </w:r>
      <w:r w:rsidR="00244CFB">
        <w:instrText xml:space="preserve"> ADDIN EN.CITE </w:instrText>
      </w:r>
      <w:r w:rsidR="00244CFB">
        <w:fldChar w:fldCharType="begin">
          <w:fldData xml:space="preserve">PEVuZE5vdGU+PENpdGU+PEF1dGhvcj5NaWNoaWU8L0F1dGhvcj48WWVhcj4yMDExPC9ZZWFyPjxS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</w:fldData>
        </w:fldChar>
      </w:r>
      <w:r w:rsidR="00244CFB">
        <w:instrText xml:space="preserve"> ADDIN EN.CITE.DATA </w:instrText>
      </w:r>
      <w:r w:rsidR="00244CFB">
        <w:fldChar w:fldCharType="end"/>
      </w:r>
      <w:r w:rsidR="00FF1A9F">
        <w:fldChar w:fldCharType="separate"/>
      </w:r>
      <w:r w:rsidR="00244CFB" w:rsidRPr="00244CFB">
        <w:rPr>
          <w:noProof/>
          <w:vertAlign w:val="superscript"/>
        </w:rPr>
        <w:t>15</w:t>
      </w:r>
      <w:r w:rsidR="00FF1A9F">
        <w:fldChar w:fldCharType="end"/>
      </w:r>
      <w:r>
        <w:t xml:space="preserve">  </w:t>
      </w:r>
      <w:r w:rsidR="00DE1D27" w:rsidRPr="00F7586E">
        <w:rPr>
          <w:color w:val="000000" w:themeColor="text1"/>
        </w:rPr>
        <w:t xml:space="preserve">Further influences relate to </w:t>
      </w:r>
      <w:r w:rsidR="001B793C" w:rsidRPr="00F7586E">
        <w:rPr>
          <w:color w:val="000000" w:themeColor="text1"/>
        </w:rPr>
        <w:t>p</w:t>
      </w:r>
      <w:r w:rsidR="000C7077" w:rsidRPr="00F7586E">
        <w:rPr>
          <w:color w:val="000000" w:themeColor="text1"/>
        </w:rPr>
        <w:t>sychological correlates of the ‘self’, for ex</w:t>
      </w:r>
      <w:r w:rsidR="001B793C" w:rsidRPr="00F7586E">
        <w:rPr>
          <w:color w:val="000000" w:themeColor="text1"/>
        </w:rPr>
        <w:t xml:space="preserve">ample, the </w:t>
      </w:r>
      <w:r w:rsidR="00067D3E" w:rsidRPr="00F7586E">
        <w:rPr>
          <w:color w:val="000000" w:themeColor="text1"/>
        </w:rPr>
        <w:t xml:space="preserve">meanings a person attributes to themselves within </w:t>
      </w:r>
      <w:r w:rsidR="00DE1D27" w:rsidRPr="00F7586E">
        <w:rPr>
          <w:color w:val="000000" w:themeColor="text1"/>
        </w:rPr>
        <w:t>a situation.</w:t>
      </w:r>
      <w:r w:rsidR="00CF53A1" w:rsidRPr="00F7586E">
        <w:rPr>
          <w:color w:val="000000" w:themeColor="text1"/>
        </w:rPr>
        <w:fldChar w:fldCharType="begin"/>
      </w:r>
      <w:r w:rsidR="00244CFB" w:rsidRPr="00F7586E">
        <w:rPr>
          <w:color w:val="000000" w:themeColor="text1"/>
        </w:rPr>
        <w:instrText xml:space="preserve"> ADDIN EN.CITE &lt;EndNote&gt;&lt;Cite&gt;&lt;Author&gt;Biddle&lt;/Author&gt;&lt;Year&gt;2015&lt;/Year&gt;&lt;RecNum&gt;954&lt;/RecNum&gt;&lt;DisplayText&gt;&lt;style face="superscript"&gt;16&lt;/style&gt;&lt;/DisplayText&gt;&lt;record&gt;&lt;rec-number&gt;954&lt;/rec-number&gt;&lt;foreign-keys&gt;&lt;key app="EN" db-id="9exxtpzaa2r905e5vzppx95x9p9xraapv5rs" timestamp="1564149466"&gt;954&lt;/key&gt;&lt;/foreign-keys&gt;&lt;ref-type name="Journal Article"&gt;17&lt;/ref-type&gt;&lt;contributors&gt;&lt;authors&gt;&lt;author&gt;Biddle, Stuart JH&lt;/author&gt;&lt;author&gt;Mutrie, Nanette&lt;/author&gt;&lt;author&gt;Gorely, Trish&lt;/author&gt;&lt;/authors&gt;&lt;/contributors&gt;&lt;titles&gt;&lt;title&gt;Psychology of Physical Activity: Determinants, Well-Being and Interventions&lt;/title&gt;&lt;/titles&gt;&lt;dates&gt;&lt;year&gt;2015&lt;/year&gt;&lt;/dates&gt;&lt;isbn&gt;1136339566&lt;/isbn&gt;&lt;urls&gt;&lt;/urls&gt;&lt;/record&gt;&lt;/Cite&gt;&lt;/EndNote&gt;</w:instrText>
      </w:r>
      <w:r w:rsidR="00CF53A1" w:rsidRPr="00F7586E">
        <w:rPr>
          <w:color w:val="000000" w:themeColor="text1"/>
        </w:rPr>
        <w:fldChar w:fldCharType="separate"/>
      </w:r>
      <w:r w:rsidR="00244CFB" w:rsidRPr="00F7586E">
        <w:rPr>
          <w:noProof/>
          <w:color w:val="000000" w:themeColor="text1"/>
          <w:vertAlign w:val="superscript"/>
        </w:rPr>
        <w:t>16</w:t>
      </w:r>
      <w:r w:rsidR="00CF53A1" w:rsidRPr="00F7586E">
        <w:rPr>
          <w:color w:val="000000" w:themeColor="text1"/>
        </w:rPr>
        <w:fldChar w:fldCharType="end"/>
      </w:r>
      <w:r w:rsidR="00067D3E" w:rsidRPr="00F7586E">
        <w:rPr>
          <w:color w:val="000000" w:themeColor="text1"/>
        </w:rPr>
        <w:t xml:space="preserve">  </w:t>
      </w:r>
      <w:r w:rsidR="003A72EB" w:rsidRPr="00F7586E">
        <w:rPr>
          <w:color w:val="000000" w:themeColor="text1"/>
        </w:rPr>
        <w:t xml:space="preserve">These personal constructs influence individual exercise and PA decisions, contributing to an exercise identity.  </w:t>
      </w:r>
      <w:r w:rsidR="00F73DBF">
        <w:t>An individual’s</w:t>
      </w:r>
      <w:r>
        <w:t xml:space="preserve"> level of </w:t>
      </w:r>
      <w:r w:rsidR="0019596B">
        <w:rPr>
          <w:color w:val="000000" w:themeColor="text1"/>
        </w:rPr>
        <w:t>PA</w:t>
      </w:r>
      <w:r>
        <w:t xml:space="preserve"> prior </w:t>
      </w:r>
      <w:r w:rsidR="00A85C6C">
        <w:t xml:space="preserve">to </w:t>
      </w:r>
      <w:r>
        <w:t xml:space="preserve">a cardiac event is likely to be an important factor, but to date, has received little </w:t>
      </w:r>
      <w:r>
        <w:lastRenderedPageBreak/>
        <w:t xml:space="preserve">attention in the research literature. </w:t>
      </w:r>
      <w:r w:rsidR="003F5296">
        <w:t xml:space="preserve"> U</w:t>
      </w:r>
      <w:r>
        <w:t xml:space="preserve">p to </w:t>
      </w:r>
      <w:r w:rsidR="00E51792">
        <w:t>40</w:t>
      </w:r>
      <w:r w:rsidR="00FB725C">
        <w:t xml:space="preserve">% of eligible patients report </w:t>
      </w:r>
      <w:r w:rsidR="00287367">
        <w:t>already</w:t>
      </w:r>
      <w:r w:rsidR="00E51792">
        <w:t xml:space="preserve"> achieving</w:t>
      </w:r>
      <w:r w:rsidR="00287367">
        <w:t xml:space="preserve"> the recommended</w:t>
      </w:r>
      <w:r w:rsidR="00E51792">
        <w:t xml:space="preserve"> level of </w:t>
      </w:r>
      <w:r w:rsidR="0019596B">
        <w:rPr>
          <w:color w:val="000000" w:themeColor="text1"/>
        </w:rPr>
        <w:t>PA</w:t>
      </w:r>
      <w:r w:rsidR="00E51792">
        <w:t xml:space="preserve"> </w:t>
      </w:r>
      <w:r w:rsidR="00F136B9">
        <w:t xml:space="preserve">prior to staring </w:t>
      </w:r>
      <w:r w:rsidR="00F73DBF">
        <w:t>exercise-based</w:t>
      </w:r>
      <w:r w:rsidR="00287367">
        <w:t xml:space="preserve"> </w:t>
      </w:r>
      <w:r w:rsidR="00F136B9">
        <w:t>CR</w:t>
      </w:r>
      <w:r w:rsidR="00FF1A9F">
        <w:t>;</w:t>
      </w:r>
      <w:r w:rsidR="00FF1A9F">
        <w:fldChar w:fldCharType="begin"/>
      </w:r>
      <w:r w:rsidR="00244CFB">
        <w:instrText xml:space="preserve"> ADDIN EN.CITE &lt;EndNote&gt;&lt;Cite&gt;&lt;Author&gt;BHF&lt;/Author&gt;&lt;Year&gt;2016&lt;/Year&gt;&lt;RecNum&gt;250&lt;/RecNum&gt;&lt;DisplayText&gt;&lt;style face="superscript"&gt;8&lt;/style&gt;&lt;/DisplayText&gt;&lt;record&gt;&lt;rec-number&gt;250&lt;/rec-number&gt;&lt;foreign-keys&gt;&lt;key app="EN" db-id="9exxtpzaa2r905e5vzppx95x9p9xraapv5rs" timestamp="1492681235"&gt;250&lt;/key&gt;&lt;/foreign-keys&gt;&lt;ref-type name="Web Page"&gt;12&lt;/ref-type&gt;&lt;contributors&gt;&lt;authors&gt;&lt;author&gt;BHF,&lt;/author&gt;&lt;/authors&gt;&lt;/contributors&gt;&lt;titles&gt;&lt;title&gt;National Audit for Cardiac Rehabilitation Annual Statistical Report, British Heart Foundation&lt;/title&gt;&lt;/titles&gt;&lt;volume&gt;2017&lt;/volume&gt;&lt;number&gt;20/04/2017&lt;/number&gt;&lt;dates&gt;&lt;year&gt;2016&lt;/year&gt;&lt;/dates&gt;&lt;urls&gt;&lt;related-urls&gt;&lt;url&gt;https://www.bhf.org.uk/NACR2016&lt;/url&gt;&lt;/related-urls&gt;&lt;/urls&gt;&lt;/record&gt;&lt;/Cite&gt;&lt;/EndNote&gt;</w:instrText>
      </w:r>
      <w:r w:rsidR="00FF1A9F">
        <w:fldChar w:fldCharType="separate"/>
      </w:r>
      <w:r w:rsidR="00244CFB" w:rsidRPr="00244CFB">
        <w:rPr>
          <w:noProof/>
          <w:vertAlign w:val="superscript"/>
        </w:rPr>
        <w:t>8</w:t>
      </w:r>
      <w:r w:rsidR="00FF1A9F">
        <w:fldChar w:fldCharType="end"/>
      </w:r>
      <w:r w:rsidR="00636C41">
        <w:t xml:space="preserve"> however, it is unclear how this influences engagement with CR services.  Q</w:t>
      </w:r>
      <w:r w:rsidR="00287367">
        <w:t>ualitative findings from a systematic review</w:t>
      </w:r>
      <w:r w:rsidR="001F7577">
        <w:t xml:space="preserve"> (n=</w:t>
      </w:r>
      <w:r w:rsidR="001F4F96">
        <w:t>1213</w:t>
      </w:r>
      <w:r w:rsidR="001F7577">
        <w:t>)</w:t>
      </w:r>
      <w:r w:rsidR="001F4F96">
        <w:t xml:space="preserve">, </w:t>
      </w:r>
      <w:r w:rsidR="00287367">
        <w:t xml:space="preserve">confirm individual barriers affecting attendance include beliefs related to </w:t>
      </w:r>
      <w:r w:rsidR="0019596B">
        <w:rPr>
          <w:color w:val="000000" w:themeColor="text1"/>
        </w:rPr>
        <w:t>PA</w:t>
      </w:r>
      <w:r w:rsidR="00287367">
        <w:t>, for example, believing themselves to be already active</w:t>
      </w:r>
      <w:r w:rsidR="00EC0362">
        <w:t>.</w:t>
      </w:r>
      <w:r w:rsidR="00287367">
        <w:fldChar w:fldCharType="begin">
          <w:fldData xml:space="preserve">PEVuZE5vdGU+PENpdGU+PEF1dGhvcj5OZXViZWNrPC9BdXRob3I+PFllYXI+MjAxMjwvWWVhcj48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</w:fldData>
        </w:fldChar>
      </w:r>
      <w:r w:rsidR="00244CFB">
        <w:instrText xml:space="preserve"> ADDIN EN.CITE </w:instrText>
      </w:r>
      <w:r w:rsidR="00244CFB">
        <w:fldChar w:fldCharType="begin">
          <w:fldData xml:space="preserve">PEVuZE5vdGU+PENpdGU+PEF1dGhvcj5OZXViZWNrPC9BdXRob3I+PFllYXI+MjAxMjwvWWVhcj48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</w:fldData>
        </w:fldChar>
      </w:r>
      <w:r w:rsidR="00244CFB">
        <w:instrText xml:space="preserve"> ADDIN EN.CITE.DATA </w:instrText>
      </w:r>
      <w:r w:rsidR="00244CFB">
        <w:fldChar w:fldCharType="end"/>
      </w:r>
      <w:r w:rsidR="00287367">
        <w:fldChar w:fldCharType="separate"/>
      </w:r>
      <w:r w:rsidR="00244CFB" w:rsidRPr="00244CFB">
        <w:rPr>
          <w:noProof/>
          <w:vertAlign w:val="superscript"/>
        </w:rPr>
        <w:t>17</w:t>
      </w:r>
      <w:r w:rsidR="00287367">
        <w:fldChar w:fldCharType="end"/>
      </w:r>
      <w:r w:rsidR="00AD7EAF">
        <w:t xml:space="preserve"> </w:t>
      </w:r>
      <w:r w:rsidR="002E1EB0">
        <w:t xml:space="preserve"> </w:t>
      </w:r>
      <w:r w:rsidR="008C33FD" w:rsidRPr="00397B63">
        <w:rPr>
          <w:color w:val="000000" w:themeColor="text1"/>
        </w:rPr>
        <w:t>T</w:t>
      </w:r>
      <w:r w:rsidR="002E1EB0" w:rsidRPr="00397B63">
        <w:rPr>
          <w:color w:val="000000" w:themeColor="text1"/>
        </w:rPr>
        <w:t xml:space="preserve">herefore, the aim of this review is to </w:t>
      </w:r>
      <w:r w:rsidR="003D24BF" w:rsidRPr="00397B63">
        <w:rPr>
          <w:color w:val="000000" w:themeColor="text1"/>
        </w:rPr>
        <w:t>systematically examine qualitative evidence</w:t>
      </w:r>
      <w:r w:rsidR="00DB102F" w:rsidRPr="00397B63">
        <w:rPr>
          <w:color w:val="000000" w:themeColor="text1"/>
        </w:rPr>
        <w:t xml:space="preserve"> describing</w:t>
      </w:r>
      <w:r w:rsidR="00F91E07" w:rsidRPr="00397B63">
        <w:rPr>
          <w:color w:val="000000" w:themeColor="text1"/>
        </w:rPr>
        <w:t xml:space="preserve"> patient’s perceptions and experiences,</w:t>
      </w:r>
      <w:r w:rsidR="003D24BF" w:rsidRPr="00397B63">
        <w:rPr>
          <w:color w:val="000000" w:themeColor="text1"/>
        </w:rPr>
        <w:t xml:space="preserve"> an</w:t>
      </w:r>
      <w:r w:rsidR="005D63FE" w:rsidRPr="00397B63">
        <w:rPr>
          <w:color w:val="000000" w:themeColor="text1"/>
        </w:rPr>
        <w:t>d s</w:t>
      </w:r>
      <w:r w:rsidR="004F6C56" w:rsidRPr="00397B63">
        <w:rPr>
          <w:color w:val="000000" w:themeColor="text1"/>
        </w:rPr>
        <w:t>ynthesis</w:t>
      </w:r>
      <w:r w:rsidR="00A16FFE" w:rsidRPr="00397B63">
        <w:rPr>
          <w:color w:val="000000" w:themeColor="text1"/>
        </w:rPr>
        <w:t>e</w:t>
      </w:r>
      <w:r w:rsidR="004F6C56" w:rsidRPr="00397B63">
        <w:rPr>
          <w:color w:val="000000" w:themeColor="text1"/>
        </w:rPr>
        <w:t xml:space="preserve"> what is known about</w:t>
      </w:r>
      <w:r w:rsidR="00FE6AD9" w:rsidRPr="00397B63">
        <w:rPr>
          <w:color w:val="000000" w:themeColor="text1"/>
        </w:rPr>
        <w:t xml:space="preserve"> how a previous experience</w:t>
      </w:r>
      <w:r w:rsidR="005D63FE" w:rsidRPr="00397B63">
        <w:rPr>
          <w:color w:val="000000" w:themeColor="text1"/>
        </w:rPr>
        <w:t xml:space="preserve"> of </w:t>
      </w:r>
      <w:r w:rsidR="0019596B" w:rsidRPr="00397B63">
        <w:rPr>
          <w:color w:val="000000" w:themeColor="text1"/>
        </w:rPr>
        <w:t>PA</w:t>
      </w:r>
      <w:r w:rsidR="005D63FE" w:rsidRPr="00397B63">
        <w:rPr>
          <w:color w:val="000000" w:themeColor="text1"/>
        </w:rPr>
        <w:t xml:space="preserve"> in adults diagnosed with ACS influences engagement with </w:t>
      </w:r>
      <w:r w:rsidR="0019596B" w:rsidRPr="00397B63">
        <w:rPr>
          <w:color w:val="000000" w:themeColor="text1"/>
        </w:rPr>
        <w:t>PA</w:t>
      </w:r>
      <w:r w:rsidR="005D63FE" w:rsidRPr="00397B63">
        <w:rPr>
          <w:color w:val="000000" w:themeColor="text1"/>
        </w:rPr>
        <w:t xml:space="preserve"> during CR. </w:t>
      </w:r>
    </w:p>
    <w:p w:rsidR="008C37C2" w:rsidRDefault="00F9282C" w:rsidP="00F9282C">
      <w:pPr>
        <w:pStyle w:val="Heading1"/>
      </w:pPr>
      <w:r>
        <w:t>Methods</w:t>
      </w:r>
    </w:p>
    <w:p w:rsidR="00B57011" w:rsidRPr="00397B63" w:rsidRDefault="00B52BAF" w:rsidP="00B57011">
      <w:pPr>
        <w:rPr>
          <w:color w:val="000000" w:themeColor="text1"/>
        </w:rPr>
      </w:pPr>
      <w:r w:rsidRPr="00397B63">
        <w:rPr>
          <w:color w:val="000000" w:themeColor="text1"/>
        </w:rPr>
        <w:t>T</w:t>
      </w:r>
      <w:r w:rsidR="00047431" w:rsidRPr="00397B63">
        <w:rPr>
          <w:color w:val="000000" w:themeColor="text1"/>
        </w:rPr>
        <w:t>he study incorporated a syste</w:t>
      </w:r>
      <w:r w:rsidR="00B67ADC" w:rsidRPr="00397B63">
        <w:rPr>
          <w:color w:val="000000" w:themeColor="text1"/>
        </w:rPr>
        <w:t xml:space="preserve">matic review protocol to identify </w:t>
      </w:r>
      <w:r w:rsidR="00047431" w:rsidRPr="00397B63">
        <w:rPr>
          <w:color w:val="000000" w:themeColor="text1"/>
        </w:rPr>
        <w:t>empirical</w:t>
      </w:r>
      <w:r w:rsidR="006F4422" w:rsidRPr="00397B63">
        <w:rPr>
          <w:color w:val="000000" w:themeColor="text1"/>
        </w:rPr>
        <w:t xml:space="preserve"> evidence</w:t>
      </w:r>
      <w:r w:rsidR="00C97339" w:rsidRPr="00397B63">
        <w:rPr>
          <w:color w:val="000000" w:themeColor="text1"/>
        </w:rPr>
        <w:t>.</w:t>
      </w:r>
      <w:r w:rsidR="006F4422" w:rsidRPr="00397B63">
        <w:rPr>
          <w:color w:val="000000" w:themeColor="text1"/>
        </w:rPr>
        <w:fldChar w:fldCharType="begin"/>
      </w:r>
      <w:r w:rsidR="00244CFB">
        <w:rPr>
          <w:color w:val="000000" w:themeColor="text1"/>
        </w:rPr>
        <w:instrText xml:space="preserve"> ADDIN EN.CITE &lt;EndNote&gt;&lt;Cite&gt;&lt;Author&gt;Green&lt;/Author&gt;&lt;Year&gt;2008&lt;/Year&gt;&lt;RecNum&gt;935&lt;/RecNum&gt;&lt;DisplayText&gt;&lt;style face="superscript"&gt;18&lt;/style&gt;&lt;/DisplayText&gt;&lt;record&gt;&lt;rec-number&gt;935&lt;/rec-number&gt;&lt;foreign-keys&gt;&lt;key app="EN" db-id="9exxtpzaa2r905e5vzppx95x9p9xraapv5rs" timestamp="1555279445"&gt;935&lt;/key&gt;&lt;/foreign-keys&gt;&lt;ref-type name="Book"&gt;6&lt;/ref-type&gt;&lt;contributors&gt;&lt;authors&gt;&lt;author&gt;Green, Sally&lt;/author&gt;&lt;author&gt;Higgins, Julian PT&lt;/author&gt;&lt;author&gt;Alderson, Philip&lt;/author&gt;&lt;author&gt;Clarke, Mike&lt;/author&gt;&lt;author&gt;Mulrow, Cynthia D&lt;/author&gt;&lt;author&gt;Oxman, Andrew D&lt;/author&gt;&lt;/authors&gt;&lt;/contributors&gt;&lt;titles&gt;&lt;title&gt;Cochrane handbook for systematic reviews of interventions&lt;/title&gt;&lt;/titles&gt;&lt;dates&gt;&lt;year&gt;2008&lt;/year&gt;&lt;/dates&gt;&lt;publisher&gt;John Wiley &amp;amp; Sons Chichester, UK&lt;/publisher&gt;&lt;isbn&gt;0470699515&lt;/isbn&gt;&lt;urls&gt;&lt;/urls&gt;&lt;/record&gt;&lt;/Cite&gt;&lt;/EndNote&gt;</w:instrText>
      </w:r>
      <w:r w:rsidR="006F4422" w:rsidRPr="00397B63">
        <w:rPr>
          <w:color w:val="000000" w:themeColor="text1"/>
        </w:rPr>
        <w:fldChar w:fldCharType="separate"/>
      </w:r>
      <w:r w:rsidR="00244CFB" w:rsidRPr="00244CFB">
        <w:rPr>
          <w:noProof/>
          <w:color w:val="000000" w:themeColor="text1"/>
          <w:vertAlign w:val="superscript"/>
        </w:rPr>
        <w:t>18</w:t>
      </w:r>
      <w:r w:rsidR="006F4422" w:rsidRPr="00397B63">
        <w:rPr>
          <w:color w:val="000000" w:themeColor="text1"/>
        </w:rPr>
        <w:fldChar w:fldCharType="end"/>
      </w:r>
      <w:r w:rsidR="00047431" w:rsidRPr="00397B63">
        <w:rPr>
          <w:color w:val="000000" w:themeColor="text1"/>
        </w:rPr>
        <w:t xml:space="preserve"> </w:t>
      </w:r>
      <w:r w:rsidR="00C97339" w:rsidRPr="00397B63">
        <w:rPr>
          <w:color w:val="000000" w:themeColor="text1"/>
        </w:rPr>
        <w:t>This</w:t>
      </w:r>
      <w:r w:rsidR="00B67ADC" w:rsidRPr="00397B63">
        <w:rPr>
          <w:color w:val="000000" w:themeColor="text1"/>
        </w:rPr>
        <w:t xml:space="preserve"> has then been thematically synthesised</w:t>
      </w:r>
      <w:r w:rsidR="00047431" w:rsidRPr="00397B63">
        <w:rPr>
          <w:color w:val="000000" w:themeColor="text1"/>
        </w:rPr>
        <w:fldChar w:fldCharType="begin"/>
      </w:r>
      <w:r w:rsidR="00244CFB">
        <w:rPr>
          <w:color w:val="000000" w:themeColor="text1"/>
        </w:rPr>
        <w:instrText xml:space="preserve"> ADDIN EN.CITE &lt;EndNote&gt;&lt;Cite&gt;&lt;Author&gt;Thomas&lt;/Author&gt;&lt;Year&gt;2008&lt;/Year&gt;&lt;RecNum&gt;812&lt;/RecNum&gt;&lt;DisplayText&gt;&lt;style face="superscript"&gt;19&lt;/style&gt;&lt;/DisplayText&gt;&lt;record&gt;&lt;rec-number&gt;812&lt;/rec-number&gt;&lt;foreign-keys&gt;&lt;key app="EN" db-id="9exxtpzaa2r905e5vzppx95x9p9xraapv5rs" timestamp="1514397839"&gt;812&lt;/key&gt;&lt;/foreign-keys&gt;&lt;ref-type name="Journal Article"&gt;17&lt;/ref-type&gt;&lt;contributors&gt;&lt;authors&gt;&lt;author&gt;Thomas, J.&lt;/author&gt;&lt;author&gt;Harden, A.&lt;/author&gt;&lt;/authors&gt;&lt;/contributors&gt;&lt;auth-address&gt;EPPI-Centre, Social Science Research Unit, Institute of Education, University of London, UK&amp;#xD;EPPI-Centre, Social Science Research Unit, Institute of Education, University of London, UK. j.thomas@ioe.ac.uk&lt;/auth-addres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45&lt;/pages&gt;&lt;volume&gt;8&lt;/volume&gt;&lt;keywords&gt;&lt;keyword&gt;Qualitative Studies&lt;/keyword&gt;&lt;keyword&gt;Literature&lt;/keyword&gt;&lt;keyword&gt;Human&lt;/keyword&gt;&lt;keyword&gt;Methodological Research&lt;/keyword&gt;&lt;keyword&gt;Statistics&lt;/keyword&gt;&lt;/keywords&gt;&lt;dates&gt;&lt;year&gt;2008&lt;/year&gt;&lt;/dates&gt;&lt;publisher&gt;BioMed Central&lt;/publisher&gt;&lt;isbn&gt;1471-2288&lt;/isbn&gt;&lt;accession-num&gt;105218759. Language: English. Entry Date: 20100709. Revision Date: 20161115. Publication Type: journal article&lt;/accession-num&gt;&lt;urls&gt;&lt;related-urls&gt;&lt;url&gt;&lt;style face="underline" font="default" size="100%"&gt;https://login.ezproxy.napier.ac.uk/login?url=https://search.ebscohost.com/login.aspx?direct=true&amp;amp;db=rzh&amp;amp;AN=105218759&amp;amp;site=ehost-live&lt;/style&gt;&lt;/url&gt;&lt;/related-urls&gt;&lt;/urls&gt;&lt;electronic-resource-num&gt;10.1186/1471-2288-8-45&lt;/electronic-resource-num&gt;&lt;remote-database-name&gt;rzh&lt;/remote-database-name&gt;&lt;remote-database-provider&gt;EBSCOhost&lt;/remote-database-provider&gt;&lt;/record&gt;&lt;/Cite&gt;&lt;/EndNote&gt;</w:instrText>
      </w:r>
      <w:r w:rsidR="00047431" w:rsidRPr="00397B63">
        <w:rPr>
          <w:color w:val="000000" w:themeColor="text1"/>
        </w:rPr>
        <w:fldChar w:fldCharType="separate"/>
      </w:r>
      <w:r w:rsidR="00244CFB" w:rsidRPr="00244CFB">
        <w:rPr>
          <w:noProof/>
          <w:color w:val="000000" w:themeColor="text1"/>
          <w:vertAlign w:val="superscript"/>
        </w:rPr>
        <w:t>19</w:t>
      </w:r>
      <w:r w:rsidR="00047431" w:rsidRPr="00397B63">
        <w:rPr>
          <w:color w:val="000000" w:themeColor="text1"/>
        </w:rPr>
        <w:fldChar w:fldCharType="end"/>
      </w:r>
      <w:r w:rsidR="00047431" w:rsidRPr="00397B63">
        <w:rPr>
          <w:color w:val="000000" w:themeColor="text1"/>
        </w:rPr>
        <w:t xml:space="preserve"> to e</w:t>
      </w:r>
      <w:r w:rsidR="00C97339" w:rsidRPr="00397B63">
        <w:rPr>
          <w:color w:val="000000" w:themeColor="text1"/>
        </w:rPr>
        <w:t xml:space="preserve">xplore how being previously active </w:t>
      </w:r>
      <w:r w:rsidR="00047431" w:rsidRPr="00397B63">
        <w:rPr>
          <w:color w:val="000000" w:themeColor="text1"/>
        </w:rPr>
        <w:t xml:space="preserve">influences engagement with CR.   </w:t>
      </w:r>
      <w:r w:rsidR="00C97339" w:rsidRPr="00397B63">
        <w:rPr>
          <w:color w:val="000000" w:themeColor="text1"/>
        </w:rPr>
        <w:t>T</w:t>
      </w:r>
      <w:r w:rsidR="0084386C" w:rsidRPr="00397B63">
        <w:rPr>
          <w:color w:val="000000" w:themeColor="text1"/>
        </w:rPr>
        <w:t>he systematic review protocol followed the ENTREQ framework for reporting and synthesising qualitative research</w:t>
      </w:r>
      <w:r w:rsidR="00C97339" w:rsidRPr="00397B63">
        <w:rPr>
          <w:color w:val="000000" w:themeColor="text1"/>
        </w:rPr>
        <w:t>.</w:t>
      </w:r>
      <w:r w:rsidR="0084386C" w:rsidRPr="00397B63">
        <w:rPr>
          <w:color w:val="000000" w:themeColor="text1"/>
        </w:rPr>
        <w:fldChar w:fldCharType="begin"/>
      </w:r>
      <w:r w:rsidR="00244CFB">
        <w:rPr>
          <w:color w:val="000000" w:themeColor="text1"/>
        </w:rPr>
        <w:instrText xml:space="preserve"> ADDIN EN.CITE &lt;EndNote&gt;&lt;Cite&gt;&lt;Author&gt;Tong&lt;/Author&gt;&lt;Year&gt;2012&lt;/Year&gt;&lt;RecNum&gt;800&lt;/RecNum&gt;&lt;DisplayText&gt;&lt;style face="superscript"&gt;20&lt;/style&gt;&lt;/DisplayText&gt;&lt;record&gt;&lt;rec-number&gt;800&lt;/rec-number&gt;&lt;foreign-keys&gt;&lt;key app="EN" db-id="9exxtpzaa2r905e5vzppx95x9p9xraapv5rs" timestamp="1508700479"&gt;800&lt;/key&gt;&lt;/foreign-keys&gt;&lt;ref-type name="Journal Article"&gt;17&lt;/ref-type&gt;&lt;contributors&gt;&lt;authors&gt;&lt;author&gt;Tong, Allison&lt;/author&gt;&lt;author&gt;Flemming, Kate&lt;/author&gt;&lt;author&gt;McInnes, Elizabeth&lt;/author&gt;&lt;author&gt;Oliver, Sandy&lt;/author&gt;&lt;author&gt;Craig, Jonathan&lt;/author&gt;&lt;/authors&gt;&lt;/contributors&gt;&lt;auth-address&gt;Sydney School of Public Health, University of Sydney, Sydney, NSW, 2006, Australia. allison.tong@sydney.edu.au.&lt;/auth-address&gt;&lt;titles&gt;&lt;title&gt;Enhancing transparency in reporting the synthesis of qualitative research: ENTREQ&lt;/title&gt;&lt;secondary-title&gt;BMC Medical Research Methodology&lt;/secondary-title&gt;&lt;/titles&gt;&lt;periodical&gt;&lt;full-title&gt;BMC Medical Research Methodology&lt;/full-title&gt;&lt;/periodical&gt;&lt;pages&gt;181-181&lt;/pages&gt;&lt;volume&gt;12&lt;/volume&gt;&lt;number&gt;1&lt;/number&gt;&lt;keywords&gt;&lt;keyword&gt;Research, Medical&lt;/keyword&gt;&lt;keyword&gt;Qualitative Studies&lt;/keyword&gt;&lt;keyword&gt;Study Design&lt;/keyword&gt;&lt;keyword&gt;Human&lt;/keyword&gt;&lt;/keywords&gt;&lt;dates&gt;&lt;year&gt;2012&lt;/year&gt;&lt;/dates&gt;&lt;publisher&gt;BioMed Central&lt;/publisher&gt;&lt;isbn&gt;1471-2288&lt;/isbn&gt;&lt;accession-num&gt;104307926. Language: English. Entry Date: 20130607. Revision Date: 20150711. Publication Type: Journal Article&lt;/accession-num&gt;&lt;urls&gt;&lt;related-urls&gt;&lt;url&gt;https://login.ezproxy.napier.ac.uk/login?url=http://search.ebscohost.com/login.aspx?direct=true&amp;amp;db=rzh&amp;amp;AN=104307926&amp;amp;site=ehost-live&lt;/url&gt;&lt;/related-urls&gt;&lt;/urls&gt;&lt;electronic-resource-num&gt;10.1186/1471-2288-12-181&lt;/electronic-resource-num&gt;&lt;remote-database-name&gt;rzh&lt;/remote-database-name&gt;&lt;remote-database-provider&gt;EBSCOhost&lt;/remote-database-provider&gt;&lt;/record&gt;&lt;/Cite&gt;&lt;/EndNote&gt;</w:instrText>
      </w:r>
      <w:r w:rsidR="0084386C" w:rsidRPr="00397B63">
        <w:rPr>
          <w:color w:val="000000" w:themeColor="text1"/>
        </w:rPr>
        <w:fldChar w:fldCharType="separate"/>
      </w:r>
      <w:r w:rsidR="00244CFB" w:rsidRPr="00244CFB">
        <w:rPr>
          <w:noProof/>
          <w:color w:val="000000" w:themeColor="text1"/>
          <w:vertAlign w:val="superscript"/>
        </w:rPr>
        <w:t>20</w:t>
      </w:r>
      <w:r w:rsidR="0084386C" w:rsidRPr="00397B63">
        <w:rPr>
          <w:color w:val="000000" w:themeColor="text1"/>
        </w:rPr>
        <w:fldChar w:fldCharType="end"/>
      </w:r>
      <w:r w:rsidR="00C97339" w:rsidRPr="00397B63">
        <w:rPr>
          <w:color w:val="000000" w:themeColor="text1"/>
        </w:rPr>
        <w:t xml:space="preserve">  T</w:t>
      </w:r>
      <w:r w:rsidR="002B2A16" w:rsidRPr="00397B63">
        <w:rPr>
          <w:color w:val="000000" w:themeColor="text1"/>
        </w:rPr>
        <w:t>he review</w:t>
      </w:r>
      <w:r w:rsidR="00B57011" w:rsidRPr="00397B63">
        <w:rPr>
          <w:color w:val="000000" w:themeColor="text1"/>
        </w:rPr>
        <w:t xml:space="preserve"> </w:t>
      </w:r>
      <w:r w:rsidR="002B2A16" w:rsidRPr="00397B63">
        <w:rPr>
          <w:color w:val="000000" w:themeColor="text1"/>
        </w:rPr>
        <w:t>was pre-</w:t>
      </w:r>
      <w:r w:rsidR="00B57011" w:rsidRPr="00397B63">
        <w:rPr>
          <w:color w:val="000000" w:themeColor="text1"/>
        </w:rPr>
        <w:t xml:space="preserve">registered with PROSPERO </w:t>
      </w:r>
      <w:r w:rsidR="002E1EB0" w:rsidRPr="00397B63">
        <w:rPr>
          <w:color w:val="000000" w:themeColor="text1"/>
        </w:rPr>
        <w:t>(no.</w:t>
      </w:r>
      <w:r w:rsidR="00B57011" w:rsidRPr="00397B63">
        <w:rPr>
          <w:color w:val="000000" w:themeColor="text1"/>
        </w:rPr>
        <w:t>CRD42018096573</w:t>
      </w:r>
      <w:r w:rsidR="002E1EB0" w:rsidRPr="00397B63">
        <w:rPr>
          <w:color w:val="000000" w:themeColor="text1"/>
        </w:rPr>
        <w:t>)</w:t>
      </w:r>
      <w:r w:rsidR="00B57011" w:rsidRPr="00397B63">
        <w:rPr>
          <w:color w:val="000000" w:themeColor="text1"/>
        </w:rPr>
        <w:t xml:space="preserve">. </w:t>
      </w:r>
      <w:r w:rsidR="0084386C" w:rsidRPr="00397B63">
        <w:rPr>
          <w:color w:val="000000" w:themeColor="text1"/>
        </w:rPr>
        <w:t xml:space="preserve"> </w:t>
      </w:r>
      <w:r w:rsidR="00B57011" w:rsidRPr="00397B63">
        <w:rPr>
          <w:color w:val="000000" w:themeColor="text1"/>
        </w:rPr>
        <w:t xml:space="preserve"> </w:t>
      </w:r>
    </w:p>
    <w:p w:rsidR="00034514" w:rsidRPr="00397B63" w:rsidRDefault="00146D5A" w:rsidP="00034514">
      <w:pPr>
        <w:pStyle w:val="Heading2"/>
        <w:rPr>
          <w:color w:val="000000" w:themeColor="text1"/>
        </w:rPr>
      </w:pPr>
      <w:r w:rsidRPr="00397B63">
        <w:rPr>
          <w:color w:val="000000" w:themeColor="text1"/>
        </w:rPr>
        <w:t xml:space="preserve">Systematic review </w:t>
      </w:r>
      <w:r w:rsidR="00BE4F02" w:rsidRPr="00397B63">
        <w:rPr>
          <w:color w:val="000000" w:themeColor="text1"/>
        </w:rPr>
        <w:t>protocol</w:t>
      </w:r>
      <w:r w:rsidRPr="00397B63">
        <w:rPr>
          <w:color w:val="000000" w:themeColor="text1"/>
        </w:rPr>
        <w:t xml:space="preserve"> </w:t>
      </w:r>
    </w:p>
    <w:p w:rsidR="00AA5017" w:rsidRPr="00397B63" w:rsidRDefault="00D40D76" w:rsidP="00AA5017">
      <w:pPr>
        <w:rPr>
          <w:color w:val="000000" w:themeColor="text1"/>
        </w:rPr>
      </w:pPr>
      <w:r w:rsidRPr="00397B63">
        <w:rPr>
          <w:color w:val="000000" w:themeColor="text1"/>
          <w:szCs w:val="24"/>
        </w:rPr>
        <w:t xml:space="preserve">The review comprehensively searched </w:t>
      </w:r>
      <w:r w:rsidR="00047431" w:rsidRPr="00397B63">
        <w:rPr>
          <w:color w:val="000000" w:themeColor="text1"/>
          <w:szCs w:val="24"/>
        </w:rPr>
        <w:t xml:space="preserve">peer-reviewed </w:t>
      </w:r>
      <w:r w:rsidRPr="00397B63">
        <w:rPr>
          <w:color w:val="000000" w:themeColor="text1"/>
          <w:szCs w:val="24"/>
        </w:rPr>
        <w:t xml:space="preserve">literature accessed from database searches of MEDLINE, CINHAL, PsycINFO and Embase </w:t>
      </w:r>
      <w:r w:rsidR="003B17A1" w:rsidRPr="00397B63">
        <w:rPr>
          <w:color w:val="000000" w:themeColor="text1"/>
        </w:rPr>
        <w:t xml:space="preserve">using </w:t>
      </w:r>
      <w:r w:rsidR="003B17A1">
        <w:t xml:space="preserve">a pre-piloted search strategy </w:t>
      </w:r>
      <w:r w:rsidR="00AA5017">
        <w:t>to identify</w:t>
      </w:r>
      <w:r>
        <w:t xml:space="preserve"> relevant </w:t>
      </w:r>
      <w:r w:rsidR="00AA5017">
        <w:t xml:space="preserve">qualitative evidence published in English between </w:t>
      </w:r>
      <w:r w:rsidR="006C5A3A">
        <w:t xml:space="preserve">January </w:t>
      </w:r>
      <w:r w:rsidR="00AA5017">
        <w:t xml:space="preserve">1990 and </w:t>
      </w:r>
      <w:r w:rsidR="006C5A3A">
        <w:t xml:space="preserve">December </w:t>
      </w:r>
      <w:r w:rsidR="00AA5017">
        <w:t>2017</w:t>
      </w:r>
      <w:r w:rsidR="001C3D64">
        <w:t xml:space="preserve">.  </w:t>
      </w:r>
      <w:r w:rsidR="001C3D64" w:rsidRPr="00A15F80">
        <w:rPr>
          <w:color w:val="000000" w:themeColor="text1"/>
        </w:rPr>
        <w:t>This time period represents</w:t>
      </w:r>
      <w:r w:rsidR="00050EB7" w:rsidRPr="00A15F80">
        <w:rPr>
          <w:color w:val="000000" w:themeColor="text1"/>
        </w:rPr>
        <w:t xml:space="preserve"> the</w:t>
      </w:r>
      <w:r w:rsidR="001C3D64" w:rsidRPr="00A15F80">
        <w:rPr>
          <w:color w:val="000000" w:themeColor="text1"/>
        </w:rPr>
        <w:t xml:space="preserve"> introd</w:t>
      </w:r>
      <w:r w:rsidR="007E5B25" w:rsidRPr="00A15F80">
        <w:rPr>
          <w:color w:val="000000" w:themeColor="text1"/>
        </w:rPr>
        <w:t xml:space="preserve">uction of </w:t>
      </w:r>
      <w:r w:rsidR="008C2909" w:rsidRPr="00A15F80">
        <w:rPr>
          <w:color w:val="000000" w:themeColor="text1"/>
        </w:rPr>
        <w:t>exercise-</w:t>
      </w:r>
      <w:r w:rsidR="002640C3">
        <w:rPr>
          <w:color w:val="000000" w:themeColor="text1"/>
        </w:rPr>
        <w:t>based CR</w:t>
      </w:r>
      <w:r w:rsidR="001C3D64" w:rsidRPr="00A15F80">
        <w:rPr>
          <w:color w:val="000000" w:themeColor="text1"/>
        </w:rPr>
        <w:t xml:space="preserve"> to recent</w:t>
      </w:r>
      <w:r w:rsidR="008C2909" w:rsidRPr="00A15F80">
        <w:rPr>
          <w:color w:val="000000" w:themeColor="text1"/>
        </w:rPr>
        <w:t xml:space="preserve"> clinical guidelines</w:t>
      </w:r>
      <w:r w:rsidR="004729EC">
        <w:rPr>
          <w:color w:val="000000" w:themeColor="text1"/>
        </w:rPr>
        <w:t>,</w:t>
      </w:r>
      <w:r w:rsidR="00050EB7" w:rsidRPr="00A15F80">
        <w:rPr>
          <w:color w:val="000000" w:themeColor="text1"/>
        </w:rPr>
        <w:t xml:space="preserve"> advoc</w:t>
      </w:r>
      <w:r w:rsidR="001C3D64" w:rsidRPr="00A15F80">
        <w:rPr>
          <w:color w:val="000000" w:themeColor="text1"/>
        </w:rPr>
        <w:t>ating</w:t>
      </w:r>
      <w:r w:rsidR="006358BA" w:rsidRPr="00A15F80">
        <w:rPr>
          <w:color w:val="000000" w:themeColor="text1"/>
        </w:rPr>
        <w:t xml:space="preserve"> a move </w:t>
      </w:r>
      <w:r w:rsidR="007E5B25" w:rsidRPr="00A15F80">
        <w:rPr>
          <w:color w:val="000000" w:themeColor="text1"/>
        </w:rPr>
        <w:t xml:space="preserve">from traditional </w:t>
      </w:r>
      <w:r w:rsidR="006358BA" w:rsidRPr="00A15F80">
        <w:rPr>
          <w:color w:val="000000" w:themeColor="text1"/>
        </w:rPr>
        <w:t>to individualised models of delivery</w:t>
      </w:r>
      <w:r w:rsidR="001C3D64" w:rsidRPr="00A15F80">
        <w:rPr>
          <w:color w:val="000000" w:themeColor="text1"/>
        </w:rPr>
        <w:t>.</w:t>
      </w:r>
      <w:r w:rsidR="007E5B25" w:rsidRPr="00A15F80">
        <w:rPr>
          <w:color w:val="000000" w:themeColor="text1"/>
        </w:rPr>
        <w:fldChar w:fldCharType="begin"/>
      </w:r>
      <w:r w:rsidR="007E5B25" w:rsidRPr="00A15F80">
        <w:rPr>
          <w:color w:val="000000" w:themeColor="text1"/>
        </w:rPr>
        <w:instrText xml:space="preserve"> ADDIN EN.CITE &lt;EndNote&gt;&lt;Cite&gt;&lt;Author&gt;SIGN 150&lt;/Author&gt;&lt;Year&gt;2017&lt;/Year&gt;&lt;RecNum&gt;278&lt;/RecNum&gt;&lt;DisplayText&gt;&lt;style face="superscript"&gt;5&lt;/style&gt;&lt;/DisplayText&gt;&lt;record&gt;&lt;rec-number&gt;278&lt;/rec-number&gt;&lt;foreign-keys&gt;&lt;key app="EN" db-id="9exxtpzaa2r905e5vzppx95x9p9xraapv5rs" timestamp="1501101409"&gt;278&lt;/key&gt;&lt;/foreign-keys&gt;&lt;ref-type name="Web Page"&gt;12&lt;/ref-type&gt;&lt;contributors&gt;&lt;authors&gt;&lt;author&gt;SIGN 150,&lt;/author&gt;&lt;/authors&gt;&lt;/contributors&gt;&lt;titles&gt;&lt;title&gt;Cardiac Rehabilitation, Scottish Intercollegiate Guidelines Network&lt;/title&gt;&lt;/titles&gt;&lt;dates&gt;&lt;year&gt;2017&lt;/year&gt;&lt;/dates&gt;&lt;isbn&gt;ISBN 978 1 905813 58 0&lt;/isbn&gt;&lt;urls&gt;&lt;related-urls&gt;&lt;url&gt;http://www.sign.ac.uk/sign-150-cardiac-rehabilitation.html&lt;/url&gt;&lt;/related-urls&gt;&lt;/urls&gt;&lt;custom1&gt;2017&lt;/custom1&gt;&lt;/record&gt;&lt;/Cite&gt;&lt;/EndNote&gt;</w:instrText>
      </w:r>
      <w:r w:rsidR="007E5B25" w:rsidRPr="00A15F80">
        <w:rPr>
          <w:color w:val="000000" w:themeColor="text1"/>
        </w:rPr>
        <w:fldChar w:fldCharType="separate"/>
      </w:r>
      <w:r w:rsidR="007E5B25" w:rsidRPr="00A15F80">
        <w:rPr>
          <w:noProof/>
          <w:color w:val="000000" w:themeColor="text1"/>
          <w:vertAlign w:val="superscript"/>
        </w:rPr>
        <w:t>5</w:t>
      </w:r>
      <w:r w:rsidR="007E5B25" w:rsidRPr="00A15F80">
        <w:rPr>
          <w:color w:val="000000" w:themeColor="text1"/>
        </w:rPr>
        <w:fldChar w:fldCharType="end"/>
      </w:r>
      <w:r w:rsidR="001C3D64" w:rsidRPr="00A15F80">
        <w:rPr>
          <w:color w:val="000000" w:themeColor="text1"/>
        </w:rPr>
        <w:t xml:space="preserve"> </w:t>
      </w:r>
      <w:r w:rsidR="00E92123" w:rsidRPr="00A15F80">
        <w:rPr>
          <w:color w:val="000000" w:themeColor="text1"/>
        </w:rPr>
        <w:t xml:space="preserve">  </w:t>
      </w:r>
      <w:r w:rsidR="002B4C09">
        <w:t>To support the robust approach to the search strategy, c</w:t>
      </w:r>
      <w:r w:rsidR="00AA5017">
        <w:t>rosschecking with supplementary methods, such as reference lists, citat</w:t>
      </w:r>
      <w:r w:rsidR="00795A00">
        <w:t>ion tracking and hand searching</w:t>
      </w:r>
      <w:r w:rsidR="00C433B8">
        <w:t xml:space="preserve"> was also completed</w:t>
      </w:r>
      <w:r w:rsidR="00AA5017">
        <w:t xml:space="preserve">.  </w:t>
      </w:r>
      <w:r w:rsidR="0055484E">
        <w:t xml:space="preserve">With </w:t>
      </w:r>
      <w:r w:rsidR="0055484E">
        <w:lastRenderedPageBreak/>
        <w:t>input from an information technician, t</w:t>
      </w:r>
      <w:r w:rsidR="00CA58E5">
        <w:t>he following s</w:t>
      </w:r>
      <w:r w:rsidR="00FA67C6">
        <w:t>earch terms and key words were modi</w:t>
      </w:r>
      <w:r w:rsidR="00B90375">
        <w:t>fied</w:t>
      </w:r>
      <w:r w:rsidR="00CA58E5">
        <w:t xml:space="preserve"> to</w:t>
      </w:r>
      <w:r w:rsidR="00B35628">
        <w:t xml:space="preserve"> suit each database,</w:t>
      </w:r>
      <w:r w:rsidR="00795A00">
        <w:t xml:space="preserve"> </w:t>
      </w:r>
      <w:r w:rsidR="00B35628">
        <w:t>‘acute c</w:t>
      </w:r>
      <w:r w:rsidR="00CA58E5">
        <w:t>or</w:t>
      </w:r>
      <w:r w:rsidR="00B35628">
        <w:t xml:space="preserve">onary syndrome’, </w:t>
      </w:r>
      <w:r w:rsidR="00795A00">
        <w:t xml:space="preserve">‘myocardial revascularisation’, </w:t>
      </w:r>
      <w:r w:rsidR="00C91948">
        <w:t>‘</w:t>
      </w:r>
      <w:r w:rsidR="00795A00">
        <w:t>heart diseases</w:t>
      </w:r>
      <w:r w:rsidR="00C91948">
        <w:t>’</w:t>
      </w:r>
      <w:r w:rsidR="00795A00">
        <w:t xml:space="preserve">, </w:t>
      </w:r>
      <w:r w:rsidR="00B35628">
        <w:t xml:space="preserve">‘rehabilitation’, ‘exercise’, </w:t>
      </w:r>
      <w:r w:rsidR="00795A00">
        <w:t xml:space="preserve">‘exercise therapy’, </w:t>
      </w:r>
      <w:r w:rsidR="00B35628">
        <w:t>‘q</w:t>
      </w:r>
      <w:r w:rsidR="00CA58E5">
        <w:t>ualitative studies’, ‘grounded theory’, ‘focus gro</w:t>
      </w:r>
      <w:r w:rsidR="00B35628">
        <w:t>ups’, ‘interviews’, ‘narration’.</w:t>
      </w:r>
      <w:r w:rsidR="00CA58E5">
        <w:t xml:space="preserve"> </w:t>
      </w:r>
      <w:r w:rsidR="00B90375">
        <w:t xml:space="preserve"> </w:t>
      </w:r>
      <w:r w:rsidR="00AA5017">
        <w:t xml:space="preserve">Inclusion criteria </w:t>
      </w:r>
      <w:r w:rsidR="00F15667">
        <w:t xml:space="preserve">stipulated all primary research related to adults diagnosed with ACS aged 18 years or older, eligible to attend CR, </w:t>
      </w:r>
      <w:r w:rsidR="00473F4E">
        <w:t>and excluded all</w:t>
      </w:r>
      <w:r w:rsidR="00473F4E" w:rsidRPr="00473F4E">
        <w:t xml:space="preserve"> </w:t>
      </w:r>
      <w:r w:rsidR="00473F4E" w:rsidRPr="00397B63">
        <w:rPr>
          <w:color w:val="000000" w:themeColor="text1"/>
        </w:rPr>
        <w:t>letters, commentaries, reviews and discussion papers.</w:t>
      </w:r>
    </w:p>
    <w:p w:rsidR="00E81E85" w:rsidRDefault="00E81E85" w:rsidP="00E81E85">
      <w:pPr>
        <w:pStyle w:val="Heading2"/>
      </w:pPr>
      <w:r>
        <w:t>Quality appraisal</w:t>
      </w:r>
    </w:p>
    <w:p w:rsidR="00E81E85" w:rsidRPr="004C3B73" w:rsidRDefault="00E81E85" w:rsidP="00E81E85">
      <w:pPr>
        <w:rPr>
          <w:color w:val="FF0000"/>
        </w:rPr>
      </w:pPr>
      <w:r>
        <w:t>The consolidated criteria for reporting qualitative research (COREQ),</w:t>
      </w:r>
      <w:r>
        <w:fldChar w:fldCharType="begin"/>
      </w:r>
      <w:r w:rsidR="00244CFB">
        <w:instrText xml:space="preserve"> ADDIN EN.CITE &lt;EndNote&gt;&lt;Cite&gt;&lt;Author&gt;Tong&lt;/Author&gt;&lt;Year&gt;2007&lt;/Year&gt;&lt;RecNum&gt;820&lt;/RecNum&gt;&lt;DisplayText&gt;&lt;style face="superscript"&gt;21&lt;/style&gt;&lt;/DisplayText&gt;&lt;record&gt;&lt;rec-number&gt;820&lt;/rec-number&gt;&lt;foreign-keys&gt;&lt;key app="EN" db-id="9exxtpzaa2r905e5vzppx95x9p9xraapv5rs" timestamp="1517588366"&gt;820&lt;/key&gt;&lt;/foreign-keys&gt;&lt;ref-type name="Journal Article"&gt;17&lt;/ref-type&gt;&lt;contributors&gt;&lt;authors&gt;&lt;author&gt;Tong, Allison&lt;/author&gt;&lt;author&gt;Sainsbury, Peter&lt;/author&gt;&lt;author&gt;Craig, Jonathan&lt;/author&gt;&lt;/authors&gt;&lt;/contributors&gt;&lt;auth-address&gt;School of Public Health, University of Sydney, NSW, Australia. allisont@health.usyd.edu.au&lt;/auth-addres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keywords&gt;&lt;keyword&gt;Focus Groups -- Methods&lt;/keyword&gt;&lt;keyword&gt;Interviews -- Methods&lt;/keyword&gt;&lt;keyword&gt;Qualitative Studies&lt;/keyword&gt;&lt;keyword&gt;Data Collection&lt;/keyword&gt;&lt;keyword&gt;Data Analysis, Statistical&lt;/keyword&gt;&lt;keyword&gt;Practice Guidelines&lt;/keyword&gt;&lt;keyword&gt;Health Services Research -- Standards&lt;/keyword&gt;&lt;keyword&gt;Health Services Research&lt;/keyword&gt;&lt;keyword&gt;Human&lt;/keyword&gt;&lt;/keywords&gt;&lt;dates&gt;&lt;year&gt;2007&lt;/year&gt;&lt;/dates&gt;&lt;publisher&gt;Oxford University Press / USA&lt;/publisher&gt;&lt;isbn&gt;1353-4505&lt;/isbn&gt;&lt;accession-num&gt;104747477. Language: English. Entry Date: 20110610. Revision Date: 20161117. Publication Type: journal article&lt;/accession-num&gt;&lt;urls&gt;&lt;related-urls&gt;&lt;url&gt;https://login.ezproxy.napier.ac.uk/login?url=https://search.ebscohost.com/login.aspx?direct=true&amp;amp;db=rzh&amp;amp;AN=104747477&amp;amp;site=ehost-live&lt;/url&gt;&lt;/related-urls&gt;&lt;/urls&gt;&lt;electronic-resource-num&gt;intqhc/mzm042&lt;/electronic-resource-num&gt;&lt;remote-database-name&gt;rzh&lt;/remote-database-name&gt;&lt;remote-database-provider&gt;EBSCOhost&lt;/remote-database-provider&gt;&lt;/record&gt;&lt;/Cite&gt;&lt;/EndNote&gt;</w:instrText>
      </w:r>
      <w:r>
        <w:fldChar w:fldCharType="separate"/>
      </w:r>
      <w:r w:rsidR="00244CFB" w:rsidRPr="00244CFB">
        <w:rPr>
          <w:noProof/>
          <w:vertAlign w:val="superscript"/>
        </w:rPr>
        <w:t>21</w:t>
      </w:r>
      <w:r>
        <w:fldChar w:fldCharType="end"/>
      </w:r>
      <w:r>
        <w:t xml:space="preserve"> was used to evaluate included studies; this 32 item checklist was designed to promote the explicit and comprehensive reporting of qualitative studies addressing domains that align with trustworthiness in qualitative research studies, such as reflexivity.</w:t>
      </w:r>
      <w:r>
        <w:fldChar w:fldCharType="begin"/>
      </w:r>
      <w:r w:rsidR="00244CFB">
        <w:instrText xml:space="preserve"> ADDIN EN.CITE &lt;EndNote&gt;&lt;Cite&gt;&lt;Author&gt;Tong&lt;/Author&gt;&lt;Year&gt;2007&lt;/Year&gt;&lt;RecNum&gt;820&lt;/RecNum&gt;&lt;DisplayText&gt;&lt;style face="superscript"&gt;21&lt;/style&gt;&lt;/DisplayText&gt;&lt;record&gt;&lt;rec-number&gt;820&lt;/rec-number&gt;&lt;foreign-keys&gt;&lt;key app="EN" db-id="9exxtpzaa2r905e5vzppx95x9p9xraapv5rs" timestamp="1517588366"&gt;820&lt;/key&gt;&lt;/foreign-keys&gt;&lt;ref-type name="Journal Article"&gt;17&lt;/ref-type&gt;&lt;contributors&gt;&lt;authors&gt;&lt;author&gt;Tong, Allison&lt;/author&gt;&lt;author&gt;Sainsbury, Peter&lt;/author&gt;&lt;author&gt;Craig, Jonathan&lt;/author&gt;&lt;/authors&gt;&lt;/contributors&gt;&lt;auth-address&gt;School of Public Health, University of Sydney, NSW, Australia. allisont@health.usyd.edu.au&lt;/auth-addres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keywords&gt;&lt;keyword&gt;Focus Groups -- Methods&lt;/keyword&gt;&lt;keyword&gt;Interviews -- Methods&lt;/keyword&gt;&lt;keyword&gt;Qualitative Studies&lt;/keyword&gt;&lt;keyword&gt;Data Collection&lt;/keyword&gt;&lt;keyword&gt;Data Analysis, Statistical&lt;/keyword&gt;&lt;keyword&gt;Practice Guidelines&lt;/keyword&gt;&lt;keyword&gt;Health Services Research -- Standards&lt;/keyword&gt;&lt;keyword&gt;Health Services Research&lt;/keyword&gt;&lt;keyword&gt;Human&lt;/keyword&gt;&lt;/keywords&gt;&lt;dates&gt;&lt;year&gt;2007&lt;/year&gt;&lt;/dates&gt;&lt;publisher&gt;Oxford University Press / USA&lt;/publisher&gt;&lt;isbn&gt;1353-4505&lt;/isbn&gt;&lt;accession-num&gt;104747477. Language: English. Entry Date: 20110610. Revision Date: 20161117. Publication Type: journal article&lt;/accession-num&gt;&lt;urls&gt;&lt;related-urls&gt;&lt;url&gt;https://login.ezproxy.napier.ac.uk/login?url=https://search.ebscohost.com/login.aspx?direct=true&amp;amp;db=rzh&amp;amp;AN=104747477&amp;amp;site=ehost-live&lt;/url&gt;&lt;/related-urls&gt;&lt;/urls&gt;&lt;electronic-resource-num&gt;intqhc/mzm042&lt;/electronic-resource-num&gt;&lt;remote-database-name&gt;rzh&lt;/remote-database-name&gt;&lt;remote-database-provider&gt;EBSCOhost&lt;/remote-database-provider&gt;&lt;/record&gt;&lt;/Cite&gt;&lt;/EndNote&gt;</w:instrText>
      </w:r>
      <w:r>
        <w:fldChar w:fldCharType="separate"/>
      </w:r>
      <w:r w:rsidR="00244CFB" w:rsidRPr="00244CFB">
        <w:rPr>
          <w:noProof/>
          <w:vertAlign w:val="superscript"/>
        </w:rPr>
        <w:t>21</w:t>
      </w:r>
      <w:r>
        <w:fldChar w:fldCharType="end"/>
      </w:r>
      <w:r>
        <w:t xml:space="preserve">  One reviewer (SMcH) evaluated each study against COREQ items.  To support the robustness of this process a sample of three studies were evaluated by a second reviewer (CH) and comparisons found to be similar.  </w:t>
      </w:r>
    </w:p>
    <w:p w:rsidR="009B1674" w:rsidRDefault="009B1674" w:rsidP="009B1674">
      <w:pPr>
        <w:pStyle w:val="Heading2"/>
      </w:pPr>
      <w:r>
        <w:t>Study selection</w:t>
      </w:r>
    </w:p>
    <w:p w:rsidR="00244117" w:rsidRDefault="003E0547" w:rsidP="00034514">
      <w:r>
        <w:t xml:space="preserve">From </w:t>
      </w:r>
      <w:r w:rsidR="001E506F">
        <w:t>486</w:t>
      </w:r>
      <w:r>
        <w:t xml:space="preserve"> search results, two reviewers</w:t>
      </w:r>
      <w:r w:rsidR="002A6CF1">
        <w:t>, (SMcH &amp; CH)</w:t>
      </w:r>
      <w:r>
        <w:t xml:space="preserve"> independently screened </w:t>
      </w:r>
      <w:r w:rsidR="002A6CF1">
        <w:t>titles and abstracts</w:t>
      </w:r>
      <w:r w:rsidR="00EB1FF1">
        <w:t xml:space="preserve"> (F</w:t>
      </w:r>
      <w:r w:rsidR="003B6062">
        <w:t>igure 1)</w:t>
      </w:r>
      <w:r>
        <w:t xml:space="preserve">.  </w:t>
      </w:r>
      <w:r w:rsidR="00CE6679">
        <w:t>After applying the selection criteria and includ</w:t>
      </w:r>
      <w:r w:rsidR="00C57394">
        <w:t xml:space="preserve">ing only papers where </w:t>
      </w:r>
      <w:r w:rsidR="00C57394" w:rsidRPr="005C5206">
        <w:rPr>
          <w:color w:val="000000" w:themeColor="text1"/>
        </w:rPr>
        <w:t>participant</w:t>
      </w:r>
      <w:r w:rsidR="00CE6679" w:rsidRPr="005C5206">
        <w:rPr>
          <w:color w:val="000000" w:themeColor="text1"/>
        </w:rPr>
        <w:t xml:space="preserve">s </w:t>
      </w:r>
      <w:r w:rsidR="00CE6679">
        <w:t>were e</w:t>
      </w:r>
      <w:r w:rsidR="003B6062">
        <w:t>xposed to CR</w:t>
      </w:r>
      <w:r w:rsidR="00CE6679">
        <w:t xml:space="preserve"> or secondary prevention advice, f</w:t>
      </w:r>
      <w:r>
        <w:t>ull texts were obtained</w:t>
      </w:r>
      <w:r w:rsidR="001E506F">
        <w:t xml:space="preserve"> for 34</w:t>
      </w:r>
      <w:r w:rsidR="00CE6679">
        <w:t xml:space="preserve"> papers.  The articles were </w:t>
      </w:r>
      <w:r>
        <w:t xml:space="preserve">crosschecked </w:t>
      </w:r>
      <w:r w:rsidR="00EB1FF1">
        <w:t xml:space="preserve">to ensure there were themes or categories that provided data on </w:t>
      </w:r>
      <w:r w:rsidR="00CE6679">
        <w:t>participant</w:t>
      </w:r>
      <w:r w:rsidR="00440610">
        <w:t xml:space="preserve"> views, experiences and perceptions </w:t>
      </w:r>
      <w:r w:rsidR="00CE6679">
        <w:t xml:space="preserve">of </w:t>
      </w:r>
      <w:r w:rsidR="0019596B">
        <w:rPr>
          <w:color w:val="000000" w:themeColor="text1"/>
        </w:rPr>
        <w:t>PA</w:t>
      </w:r>
      <w:r w:rsidR="00CE6679">
        <w:t xml:space="preserve">, </w:t>
      </w:r>
      <w:r w:rsidR="00CF1261">
        <w:t>fitness, exercise or exertion</w:t>
      </w:r>
      <w:r w:rsidR="00EB1FF1">
        <w:t>.</w:t>
      </w:r>
      <w:r w:rsidR="005E4C9C">
        <w:t xml:space="preserve"> </w:t>
      </w:r>
      <w:r w:rsidR="00EB1FF1">
        <w:t xml:space="preserve"> A</w:t>
      </w:r>
      <w:r>
        <w:t xml:space="preserve">ny disagreements </w:t>
      </w:r>
      <w:r w:rsidR="00C35796">
        <w:t xml:space="preserve">were </w:t>
      </w:r>
      <w:r>
        <w:t>recorded</w:t>
      </w:r>
      <w:r w:rsidR="00CE6679">
        <w:t xml:space="preserve"> and </w:t>
      </w:r>
      <w:r w:rsidR="00EB1FF1">
        <w:t xml:space="preserve">a consensus reached through </w:t>
      </w:r>
      <w:r w:rsidR="00CE6679">
        <w:t>discussion</w:t>
      </w:r>
      <w:r w:rsidR="00CF1261">
        <w:t>.  Twelve qualitative papers met the criteria for inclusion</w:t>
      </w:r>
      <w:r w:rsidR="004F0DAE">
        <w:t xml:space="preserve">. </w:t>
      </w:r>
      <w:r w:rsidR="008B42AF">
        <w:t xml:space="preserve"> </w:t>
      </w:r>
    </w:p>
    <w:p w:rsidR="0029791D" w:rsidRDefault="00A24444" w:rsidP="00034514">
      <w:r>
        <w:rPr>
          <w:noProof/>
          <w:lang w:eastAsia="en-GB"/>
        </w:rPr>
        <w:lastRenderedPageBreak/>
        <w:drawing>
          <wp:inline distT="0" distB="0" distL="0" distR="0" wp14:anchorId="020651D5" wp14:editId="477E0DBA">
            <wp:extent cx="5731510" cy="596138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5961380"/>
                    </a:xfrm>
                    <a:prstGeom prst="rect">
                      <a:avLst/>
                    </a:prstGeom>
                  </pic:spPr>
                </pic:pic>
              </a:graphicData>
            </a:graphic>
          </wp:inline>
        </w:drawing>
      </w:r>
      <w:r w:rsidR="00545A4C" w:rsidRPr="00545A4C">
        <w:rPr>
          <w:b/>
        </w:rPr>
        <w:t>Figure 1</w:t>
      </w:r>
      <w:r w:rsidR="00545A4C">
        <w:rPr>
          <w:b/>
        </w:rPr>
        <w:t xml:space="preserve">. </w:t>
      </w:r>
      <w:r w:rsidR="001E506F">
        <w:rPr>
          <w:b/>
        </w:rPr>
        <w:t xml:space="preserve"> </w:t>
      </w:r>
      <w:r w:rsidR="001E506F" w:rsidRPr="00D811DC">
        <w:rPr>
          <w:b/>
        </w:rPr>
        <w:t>PRISMA diagram: Flow of studies included in the systematic review</w:t>
      </w:r>
      <w:r w:rsidR="000B7DAB">
        <w:t>.</w:t>
      </w:r>
      <w:r w:rsidR="000B7DAB">
        <w:fldChar w:fldCharType="begin">
          <w:fldData xml:space="preserve">PEVuZE5vdGU+PENpdGU+PEF1dGhvcj5Nb2hlcjwvQXV0aG9yPjxZZWFyPjIwMDk8L1llYXI+PFJl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</w:fldData>
        </w:fldChar>
      </w:r>
      <w:r w:rsidR="00244CFB">
        <w:instrText xml:space="preserve"> ADDIN EN.CITE </w:instrText>
      </w:r>
      <w:r w:rsidR="00244CFB">
        <w:fldChar w:fldCharType="begin">
          <w:fldData xml:space="preserve">PEVuZE5vdGU+PENpdGU+PEF1dGhvcj5Nb2hlcjwvQXV0aG9yPjxZZWFyPjIwMDk8L1llYXI+PFJl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</w:fldData>
        </w:fldChar>
      </w:r>
      <w:r w:rsidR="00244CFB">
        <w:instrText xml:space="preserve"> ADDIN EN.CITE.DATA </w:instrText>
      </w:r>
      <w:r w:rsidR="00244CFB">
        <w:fldChar w:fldCharType="end"/>
      </w:r>
      <w:r w:rsidR="000B7DAB">
        <w:fldChar w:fldCharType="separate"/>
      </w:r>
      <w:r w:rsidR="00244CFB" w:rsidRPr="00244CFB">
        <w:rPr>
          <w:noProof/>
          <w:vertAlign w:val="superscript"/>
        </w:rPr>
        <w:t>22</w:t>
      </w:r>
      <w:r w:rsidR="000B7DAB">
        <w:fldChar w:fldCharType="end"/>
      </w:r>
    </w:p>
    <w:p w:rsidR="00A24444" w:rsidRDefault="00A24444" w:rsidP="00034514"/>
    <w:p w:rsidR="009279EF" w:rsidRPr="00EA5B1B" w:rsidRDefault="009279EF" w:rsidP="00EA5B1B">
      <w:pPr>
        <w:pStyle w:val="Heading2"/>
      </w:pPr>
      <w:r w:rsidRPr="00EA5B1B">
        <w:t>Synthesis methodology</w:t>
      </w:r>
    </w:p>
    <w:p w:rsidR="009279EF" w:rsidRPr="00397B63" w:rsidRDefault="009279EF" w:rsidP="009279EF">
      <w:pPr>
        <w:rPr>
          <w:color w:val="000000" w:themeColor="text1"/>
        </w:rPr>
      </w:pPr>
      <w:r>
        <w:t>To generate new insights from the primary studies, the thematic synthesis methodology by Thomas and Harden (2008)</w:t>
      </w:r>
      <w:r>
        <w:fldChar w:fldCharType="begin"/>
      </w:r>
      <w:r w:rsidR="00244CFB">
        <w:instrText xml:space="preserve"> ADDIN EN.CITE &lt;EndNote&gt;&lt;Cite&gt;&lt;Author&gt;Thomas&lt;/Author&gt;&lt;Year&gt;2008&lt;/Year&gt;&lt;RecNum&gt;812&lt;/RecNum&gt;&lt;DisplayText&gt;&lt;style face="superscript"&gt;19&lt;/style&gt;&lt;/DisplayText&gt;&lt;record&gt;&lt;rec-number&gt;812&lt;/rec-number&gt;&lt;foreign-keys&gt;&lt;key app="EN" db-id="9exxtpzaa2r905e5vzppx95x9p9xraapv5rs" timestamp="1514397839"&gt;812&lt;/key&gt;&lt;/foreign-keys&gt;&lt;ref-type name="Journal Article"&gt;17&lt;/ref-type&gt;&lt;contributors&gt;&lt;authors&gt;&lt;author&gt;Thomas, J.&lt;/author&gt;&lt;author&gt;Harden, A.&lt;/author&gt;&lt;/authors&gt;&lt;/contributors&gt;&lt;auth-address&gt;EPPI-Centre, Social Science Research Unit, Institute of Education, University of London, UK&amp;#xD;EPPI-Centre, Social Science Research Unit, Institute of Education, University of London, UK. j.thomas@ioe.ac.uk&lt;/auth-addres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45&lt;/pages&gt;&lt;volume&gt;8&lt;/volume&gt;&lt;keywords&gt;&lt;keyword&gt;Qualitative Studies&lt;/keyword&gt;&lt;keyword&gt;Literature&lt;/keyword&gt;&lt;keyword&gt;Human&lt;/keyword&gt;&lt;keyword&gt;Methodological Research&lt;/keyword&gt;&lt;keyword&gt;Statistics&lt;/keyword&gt;&lt;/keywords&gt;&lt;dates&gt;&lt;year&gt;2008&lt;/year&gt;&lt;/dates&gt;&lt;publisher&gt;BioMed Central&lt;/publisher&gt;&lt;isbn&gt;1471-2288&lt;/isbn&gt;&lt;accession-num&gt;105218759. Language: English. Entry Date: 20100709. Revision Date: 20161115. Publication Type: journal article&lt;/accession-num&gt;&lt;urls&gt;&lt;related-urls&gt;&lt;url&gt;&lt;style face="underline" font="default" size="100%"&gt;https://login.ezproxy.napier.ac.uk/login?url=https://search.ebscohost.com/login.aspx?direct=true&amp;amp;db=rzh&amp;amp;AN=105218759&amp;amp;site=ehost-live&lt;/style&gt;&lt;/url&gt;&lt;/related-urls&gt;&lt;/urls&gt;&lt;electronic-resource-num&gt;10.1186/1471-2288-8-45&lt;/electronic-resource-num&gt;&lt;remote-database-name&gt;rzh&lt;/remote-database-name&gt;&lt;remote-database-provider&gt;EBSCOhost&lt;/remote-database-provider&gt;&lt;/record&gt;&lt;/Cite&gt;&lt;/EndNote&gt;</w:instrText>
      </w:r>
      <w:r>
        <w:fldChar w:fldCharType="separate"/>
      </w:r>
      <w:r w:rsidR="00244CFB" w:rsidRPr="00244CFB">
        <w:rPr>
          <w:noProof/>
          <w:vertAlign w:val="superscript"/>
        </w:rPr>
        <w:t>19</w:t>
      </w:r>
      <w:r>
        <w:fldChar w:fldCharType="end"/>
      </w:r>
      <w:r>
        <w:t xml:space="preserve"> was selected because it provides an explicit and transparent process to reducing qualitative data with varying reporting </w:t>
      </w:r>
      <w:r>
        <w:lastRenderedPageBreak/>
        <w:t xml:space="preserve">styles, including thin description and multiple quotations.  </w:t>
      </w:r>
      <w:r w:rsidRPr="00397B63">
        <w:rPr>
          <w:color w:val="000000" w:themeColor="text1"/>
        </w:rPr>
        <w:t>This approach to data synthesis has three stages: Free line-by-line coding, organisation of ‘free codes’ to construct ‘descriptive’ themes and the development of ‘analytical’ themes</w:t>
      </w:r>
      <w:r w:rsidR="002171BE" w:rsidRPr="00397B63">
        <w:rPr>
          <w:color w:val="000000" w:themeColor="text1"/>
        </w:rPr>
        <w:t>.</w:t>
      </w:r>
      <w:r w:rsidRPr="00397B63">
        <w:rPr>
          <w:color w:val="000000" w:themeColor="text1"/>
        </w:rPr>
        <w:fldChar w:fldCharType="begin"/>
      </w:r>
      <w:r w:rsidR="00244CFB">
        <w:rPr>
          <w:color w:val="000000" w:themeColor="text1"/>
        </w:rPr>
        <w:instrText xml:space="preserve"> ADDIN EN.CITE &lt;EndNote&gt;&lt;Cite&gt;&lt;Author&gt;Thomas&lt;/Author&gt;&lt;Year&gt;2008&lt;/Year&gt;&lt;RecNum&gt;812&lt;/RecNum&gt;&lt;DisplayText&gt;&lt;style face="superscript"&gt;19&lt;/style&gt;&lt;/DisplayText&gt;&lt;record&gt;&lt;rec-number&gt;812&lt;/rec-number&gt;&lt;foreign-keys&gt;&lt;key app="EN" db-id="9exxtpzaa2r905e5vzppx95x9p9xraapv5rs" timestamp="1514397839"&gt;812&lt;/key&gt;&lt;/foreign-keys&gt;&lt;ref-type name="Journal Article"&gt;17&lt;/ref-type&gt;&lt;contributors&gt;&lt;authors&gt;&lt;author&gt;Thomas, J.&lt;/author&gt;&lt;author&gt;Harden, A.&lt;/author&gt;&lt;/authors&gt;&lt;/contributors&gt;&lt;auth-address&gt;EPPI-Centre, Social Science Research Unit, Institute of Education, University of London, UK&amp;#xD;EPPI-Centre, Social Science Research Unit, Institute of Education, University of London, UK. j.thomas@ioe.ac.uk&lt;/auth-addres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45&lt;/pages&gt;&lt;volume&gt;8&lt;/volume&gt;&lt;keywords&gt;&lt;keyword&gt;Qualitative Studies&lt;/keyword&gt;&lt;keyword&gt;Literature&lt;/keyword&gt;&lt;keyword&gt;Human&lt;/keyword&gt;&lt;keyword&gt;Methodological Research&lt;/keyword&gt;&lt;keyword&gt;Statistics&lt;/keyword&gt;&lt;/keywords&gt;&lt;dates&gt;&lt;year&gt;2008&lt;/year&gt;&lt;/dates&gt;&lt;publisher&gt;BioMed Central&lt;/publisher&gt;&lt;isbn&gt;1471-2288&lt;/isbn&gt;&lt;accession-num&gt;105218759. Language: English. Entry Date: 20100709. Revision Date: 20161115. Publication Type: journal article&lt;/accession-num&gt;&lt;urls&gt;&lt;related-urls&gt;&lt;url&gt;&lt;style face="underline" font="default" size="100%"&gt;https://login.ezproxy.napier.ac.uk/login?url=https://search.ebscohost.com/login.aspx?direct=true&amp;amp;db=rzh&amp;amp;AN=105218759&amp;amp;site=ehost-live&lt;/style&gt;&lt;/url&gt;&lt;/related-urls&gt;&lt;/urls&gt;&lt;electronic-resource-num&gt;10.1186/1471-2288-8-45&lt;/electronic-resource-num&gt;&lt;remote-database-name&gt;rzh&lt;/remote-database-name&gt;&lt;remote-database-provider&gt;EBSCOhost&lt;/remote-database-provider&gt;&lt;/record&gt;&lt;/Cite&gt;&lt;/EndNote&gt;</w:instrText>
      </w:r>
      <w:r w:rsidRPr="00397B63">
        <w:rPr>
          <w:color w:val="000000" w:themeColor="text1"/>
        </w:rPr>
        <w:fldChar w:fldCharType="separate"/>
      </w:r>
      <w:r w:rsidR="00244CFB" w:rsidRPr="00244CFB">
        <w:rPr>
          <w:noProof/>
          <w:color w:val="000000" w:themeColor="text1"/>
          <w:vertAlign w:val="superscript"/>
        </w:rPr>
        <w:t>19</w:t>
      </w:r>
      <w:r w:rsidRPr="00397B63">
        <w:rPr>
          <w:color w:val="000000" w:themeColor="text1"/>
        </w:rPr>
        <w:fldChar w:fldCharType="end"/>
      </w:r>
    </w:p>
    <w:p w:rsidR="009279EF" w:rsidRDefault="009279EF" w:rsidP="009279EF">
      <w:r w:rsidRPr="00397B63">
        <w:rPr>
          <w:color w:val="000000" w:themeColor="text1"/>
        </w:rPr>
        <w:t xml:space="preserve">One reviewer (SMcH) coded each line of verbatim text labelled ‘results’ or ‘findings’ within the twelve studies.  The text included participant quotations, themes, sub-themes and findings of the original authors.  Remaining close to the original text, free codes were created inductively to form a bank of codes and further systematically organised into descriptive themes.  </w:t>
      </w:r>
      <w:r w:rsidR="00E35C18" w:rsidRPr="00E35C18">
        <w:rPr>
          <w:color w:val="000000" w:themeColor="text1"/>
        </w:rPr>
        <w:t xml:space="preserve">The </w:t>
      </w:r>
      <w:r w:rsidR="00E35C18" w:rsidRPr="00417374">
        <w:rPr>
          <w:color w:val="000000" w:themeColor="text1"/>
        </w:rPr>
        <w:t>descriptive</w:t>
      </w:r>
      <w:r w:rsidRPr="00417374">
        <w:rPr>
          <w:color w:val="000000" w:themeColor="text1"/>
        </w:rPr>
        <w:t xml:space="preserve"> themes </w:t>
      </w:r>
      <w:r w:rsidRPr="00E35C18">
        <w:rPr>
          <w:color w:val="000000" w:themeColor="text1"/>
        </w:rPr>
        <w:t xml:space="preserve">were re-interpreted inductively, developing analytical themes to answer the review question.  </w:t>
      </w:r>
      <w:r>
        <w:t xml:space="preserve">To support the robustness of the analytical approach two reviewers, (SMcH &amp; CH), crosschecked themes in relation to the review question. </w:t>
      </w:r>
    </w:p>
    <w:p w:rsidR="009279EF" w:rsidRDefault="009279EF" w:rsidP="009279EF">
      <w:pPr>
        <w:pStyle w:val="Heading1"/>
      </w:pPr>
      <w:r>
        <w:t>Results</w:t>
      </w:r>
      <w:r w:rsidR="008A4B80">
        <w:t xml:space="preserve"> of systematic review</w:t>
      </w:r>
    </w:p>
    <w:p w:rsidR="00044D88" w:rsidRPr="008200C7" w:rsidRDefault="00044D88" w:rsidP="00044D88">
      <w:pPr>
        <w:pStyle w:val="Heading2"/>
      </w:pPr>
      <w:r>
        <w:t>Study characteristics</w:t>
      </w:r>
    </w:p>
    <w:p w:rsidR="00044D88" w:rsidRPr="00397B63" w:rsidRDefault="00044D88" w:rsidP="00044D88">
      <w:pPr>
        <w:rPr>
          <w:color w:val="000000" w:themeColor="text1"/>
        </w:rPr>
      </w:pPr>
      <w:r w:rsidRPr="00397B63">
        <w:rPr>
          <w:color w:val="000000" w:themeColor="text1"/>
        </w:rPr>
        <w:t>Twelve international studies from Canada (n=2), USA (n=1), Sweden (n=1) and the UK (n=8), rep</w:t>
      </w:r>
      <w:r w:rsidR="004F489E">
        <w:rPr>
          <w:color w:val="000000" w:themeColor="text1"/>
        </w:rPr>
        <w:t>resent 388 participants (female</w:t>
      </w:r>
      <w:r w:rsidRPr="00397B63">
        <w:rPr>
          <w:color w:val="000000" w:themeColor="text1"/>
        </w:rPr>
        <w:t xml:space="preserve"> n=</w:t>
      </w:r>
      <w:r w:rsidRPr="00FE4210">
        <w:rPr>
          <w:color w:val="000000" w:themeColor="text1"/>
        </w:rPr>
        <w:t>118</w:t>
      </w:r>
      <w:r w:rsidR="004F489E" w:rsidRPr="00FE4210">
        <w:rPr>
          <w:color w:val="000000" w:themeColor="text1"/>
        </w:rPr>
        <w:t>, male</w:t>
      </w:r>
      <w:r w:rsidR="008638A3" w:rsidRPr="00FE4210">
        <w:rPr>
          <w:color w:val="000000" w:themeColor="text1"/>
        </w:rPr>
        <w:t>s</w:t>
      </w:r>
      <w:r w:rsidR="004F489E" w:rsidRPr="00FE4210">
        <w:rPr>
          <w:color w:val="000000" w:themeColor="text1"/>
        </w:rPr>
        <w:t xml:space="preserve"> n=270</w:t>
      </w:r>
      <w:r w:rsidRPr="00FE4210">
        <w:rPr>
          <w:color w:val="000000" w:themeColor="text1"/>
        </w:rPr>
        <w:t>), age range 56 to 73 years, who were diagnosed with ACS</w:t>
      </w:r>
      <w:r w:rsidR="00C57394" w:rsidRPr="00FE4210">
        <w:rPr>
          <w:color w:val="000000" w:themeColor="text1"/>
        </w:rPr>
        <w:t xml:space="preserve"> (n=3), MI (n=7), and participant</w:t>
      </w:r>
      <w:r w:rsidRPr="00FE4210">
        <w:rPr>
          <w:color w:val="000000" w:themeColor="text1"/>
        </w:rPr>
        <w:t xml:space="preserve">s </w:t>
      </w:r>
      <w:r w:rsidRPr="00397B63">
        <w:rPr>
          <w:color w:val="000000" w:themeColor="text1"/>
        </w:rPr>
        <w:t>post MI and coronary artery bypass surgery (CABG) (n=1), and Type 2 diabetes (n=1) (</w:t>
      </w:r>
      <w:r w:rsidR="00E25829" w:rsidRPr="00397B63">
        <w:rPr>
          <w:color w:val="000000" w:themeColor="text1"/>
        </w:rPr>
        <w:t>Table 1</w:t>
      </w:r>
      <w:r w:rsidRPr="00397B63">
        <w:rPr>
          <w:color w:val="000000" w:themeColor="text1"/>
        </w:rPr>
        <w:t xml:space="preserve">). </w:t>
      </w:r>
    </w:p>
    <w:p w:rsidR="00044D88" w:rsidRDefault="00044D88" w:rsidP="00044D88">
      <w:pPr>
        <w:rPr>
          <w:b/>
        </w:rPr>
      </w:pPr>
      <w:r>
        <w:rPr>
          <w:b/>
        </w:rPr>
        <w:t xml:space="preserve">Table 1. Summary of included qualitative papers and </w:t>
      </w:r>
      <w:r w:rsidRPr="00397B63">
        <w:rPr>
          <w:b/>
          <w:color w:val="000000" w:themeColor="text1"/>
        </w:rPr>
        <w:t xml:space="preserve">participant </w:t>
      </w:r>
      <w:r>
        <w:rPr>
          <w:b/>
        </w:rPr>
        <w:t>characteristics</w:t>
      </w:r>
    </w:p>
    <w:p w:rsidR="00044D88" w:rsidRDefault="00044D88" w:rsidP="00034514"/>
    <w:p w:rsidR="00435982" w:rsidRDefault="00435982" w:rsidP="00A32738">
      <w:pPr>
        <w:rPr>
          <w:b/>
        </w:rPr>
        <w:sectPr w:rsidR="00435982" w:rsidSect="003E0C40">
          <w:footerReference w:type="default" r:id="rId14"/>
          <w:pgSz w:w="11906" w:h="16838"/>
          <w:pgMar w:top="1440" w:right="1440" w:bottom="1440" w:left="1440" w:header="709" w:footer="709" w:gutter="0"/>
          <w:cols w:space="708"/>
          <w:docGrid w:linePitch="360"/>
        </w:sectPr>
      </w:pPr>
    </w:p>
    <w:tbl>
      <w:tblPr>
        <w:tblStyle w:val="TableGrid1"/>
        <w:tblW w:w="14034" w:type="dxa"/>
        <w:tblInd w:w="-147" w:type="dxa"/>
        <w:tblLayout w:type="fixed"/>
        <w:tblLook w:val="04A0" w:firstRow="1" w:lastRow="0" w:firstColumn="1" w:lastColumn="0" w:noHBand="0" w:noVBand="1"/>
      </w:tblPr>
      <w:tblGrid>
        <w:gridCol w:w="1276"/>
        <w:gridCol w:w="2694"/>
        <w:gridCol w:w="1842"/>
        <w:gridCol w:w="1134"/>
        <w:gridCol w:w="1276"/>
        <w:gridCol w:w="851"/>
        <w:gridCol w:w="1275"/>
        <w:gridCol w:w="3686"/>
      </w:tblGrid>
      <w:tr w:rsidR="00174781" w:rsidRPr="00E3575A" w:rsidTr="00174781">
        <w:trPr>
          <w:cantSplit/>
          <w:trHeight w:val="558"/>
        </w:trPr>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174781" w:rsidRPr="00E3575A" w:rsidRDefault="00174781" w:rsidP="00E3575A">
            <w:pPr>
              <w:spacing w:line="240" w:lineRule="auto"/>
              <w:rPr>
                <w:b/>
                <w:bCs/>
                <w:sz w:val="18"/>
                <w:szCs w:val="18"/>
              </w:rPr>
            </w:pPr>
            <w:bookmarkStart w:id="1" w:name="RANGE!B2:M14"/>
            <w:r w:rsidRPr="00E3575A">
              <w:rPr>
                <w:b/>
                <w:bCs/>
                <w:sz w:val="18"/>
                <w:szCs w:val="18"/>
              </w:rPr>
              <w:lastRenderedPageBreak/>
              <w:t>Author /Year</w:t>
            </w:r>
            <w:bookmarkEnd w:id="1"/>
            <w:r w:rsidRPr="00E3575A">
              <w:rPr>
                <w:b/>
                <w:bCs/>
                <w:sz w:val="18"/>
                <w:szCs w:val="18"/>
              </w:rPr>
              <w:t>/</w:t>
            </w:r>
          </w:p>
          <w:p w:rsidR="00174781" w:rsidRPr="00E3575A" w:rsidRDefault="00174781" w:rsidP="00E3575A">
            <w:pPr>
              <w:spacing w:line="240" w:lineRule="auto"/>
              <w:rPr>
                <w:b/>
                <w:bCs/>
                <w:sz w:val="18"/>
                <w:szCs w:val="18"/>
              </w:rPr>
            </w:pPr>
            <w:r w:rsidRPr="00E3575A">
              <w:rPr>
                <w:b/>
                <w:bCs/>
                <w:sz w:val="18"/>
                <w:szCs w:val="18"/>
              </w:rPr>
              <w:t>Country</w:t>
            </w:r>
          </w:p>
        </w:tc>
        <w:tc>
          <w:tcPr>
            <w:tcW w:w="269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174781" w:rsidRPr="00E3575A" w:rsidRDefault="00174781" w:rsidP="00E3575A">
            <w:pPr>
              <w:spacing w:line="240" w:lineRule="auto"/>
              <w:rPr>
                <w:b/>
                <w:bCs/>
                <w:sz w:val="18"/>
                <w:szCs w:val="18"/>
              </w:rPr>
            </w:pPr>
            <w:r w:rsidRPr="00E3575A">
              <w:rPr>
                <w:b/>
                <w:bCs/>
                <w:sz w:val="18"/>
                <w:szCs w:val="18"/>
              </w:rPr>
              <w:t>Title</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174781" w:rsidRPr="00E3575A" w:rsidRDefault="00174781" w:rsidP="00E3575A">
            <w:pPr>
              <w:spacing w:line="240" w:lineRule="auto"/>
              <w:rPr>
                <w:b/>
                <w:bCs/>
                <w:sz w:val="18"/>
                <w:szCs w:val="18"/>
              </w:rPr>
            </w:pPr>
            <w:r w:rsidRPr="00E3575A">
              <w:rPr>
                <w:b/>
                <w:bCs/>
                <w:sz w:val="18"/>
                <w:szCs w:val="18"/>
              </w:rPr>
              <w:t>Research question /Aim</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174781" w:rsidRPr="00E3575A" w:rsidRDefault="00174781" w:rsidP="00E3575A">
            <w:pPr>
              <w:spacing w:line="240" w:lineRule="auto"/>
              <w:rPr>
                <w:b/>
                <w:bCs/>
                <w:sz w:val="18"/>
                <w:szCs w:val="18"/>
              </w:rPr>
            </w:pPr>
            <w:r w:rsidRPr="00E3575A">
              <w:rPr>
                <w:b/>
                <w:bCs/>
                <w:sz w:val="18"/>
                <w:szCs w:val="18"/>
              </w:rPr>
              <w:t>Source of participants</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174781" w:rsidRPr="00E3575A" w:rsidRDefault="00174781" w:rsidP="00E3575A">
            <w:pPr>
              <w:spacing w:line="240" w:lineRule="auto"/>
              <w:rPr>
                <w:b/>
                <w:bCs/>
                <w:sz w:val="18"/>
                <w:szCs w:val="18"/>
              </w:rPr>
            </w:pPr>
            <w:r w:rsidRPr="00E3575A">
              <w:rPr>
                <w:b/>
                <w:bCs/>
                <w:sz w:val="18"/>
                <w:szCs w:val="18"/>
              </w:rPr>
              <w:t>Participants (Including number)</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174781" w:rsidRPr="00E3575A" w:rsidRDefault="00174781" w:rsidP="00E3575A">
            <w:pPr>
              <w:spacing w:line="240" w:lineRule="auto"/>
              <w:rPr>
                <w:b/>
                <w:bCs/>
                <w:sz w:val="18"/>
                <w:szCs w:val="18"/>
              </w:rPr>
            </w:pPr>
            <w:r w:rsidRPr="00E3575A">
              <w:rPr>
                <w:b/>
                <w:bCs/>
                <w:sz w:val="18"/>
                <w:szCs w:val="18"/>
              </w:rPr>
              <w:t>Sex (n)</w:t>
            </w:r>
          </w:p>
        </w:tc>
        <w:tc>
          <w:tcPr>
            <w:tcW w:w="127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174781" w:rsidRPr="00E3575A" w:rsidRDefault="00174781" w:rsidP="00E3575A">
            <w:pPr>
              <w:spacing w:line="240" w:lineRule="auto"/>
              <w:rPr>
                <w:b/>
                <w:bCs/>
                <w:sz w:val="18"/>
                <w:szCs w:val="18"/>
              </w:rPr>
            </w:pPr>
            <w:r w:rsidRPr="00E3575A">
              <w:rPr>
                <w:b/>
                <w:bCs/>
                <w:sz w:val="18"/>
                <w:szCs w:val="18"/>
              </w:rPr>
              <w:t>Method</w:t>
            </w:r>
          </w:p>
        </w:tc>
        <w:tc>
          <w:tcPr>
            <w:tcW w:w="368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174781" w:rsidRPr="00E3575A" w:rsidRDefault="00174781" w:rsidP="00E3575A">
            <w:pPr>
              <w:spacing w:line="240" w:lineRule="auto"/>
              <w:rPr>
                <w:b/>
                <w:bCs/>
                <w:sz w:val="18"/>
                <w:szCs w:val="18"/>
              </w:rPr>
            </w:pPr>
            <w:r w:rsidRPr="00E3575A">
              <w:rPr>
                <w:b/>
                <w:bCs/>
                <w:sz w:val="18"/>
                <w:szCs w:val="18"/>
              </w:rPr>
              <w:t>Results</w:t>
            </w:r>
          </w:p>
        </w:tc>
      </w:tr>
      <w:tr w:rsidR="00174781" w:rsidRPr="00E3575A" w:rsidTr="00174781">
        <w:trPr>
          <w:trHeight w:val="1985"/>
        </w:trPr>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t>Back et. al. (2017)</w:t>
            </w:r>
          </w:p>
          <w:p w:rsidR="00174781" w:rsidRPr="00E3575A" w:rsidRDefault="00174781" w:rsidP="00E3575A">
            <w:pPr>
              <w:spacing w:line="240" w:lineRule="auto"/>
              <w:rPr>
                <w:sz w:val="18"/>
                <w:szCs w:val="18"/>
              </w:rPr>
            </w:pPr>
            <w:r w:rsidRPr="00E3575A">
              <w:rPr>
                <w:rFonts w:eastAsia="Times New Roman"/>
                <w:color w:val="000000"/>
                <w:sz w:val="18"/>
                <w:szCs w:val="18"/>
                <w:lang w:eastAsia="en-GB"/>
              </w:rPr>
              <w:t>Sweden</w:t>
            </w:r>
          </w:p>
        </w:tc>
        <w:tc>
          <w:tcPr>
            <w:tcW w:w="269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Important aspects in relation to patients' attendance at exercise-based cardiac rehabilitation - facilitators, barriers and physiotherapist's role: a qualitative study</w:t>
            </w:r>
          </w:p>
        </w:tc>
        <w:tc>
          <w:tcPr>
            <w:tcW w:w="1842"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To explore aspects that influence patients' attendance at exercise-based CR after acute CAD and the role of the physiotherapist in patients' attendance</w:t>
            </w:r>
          </w:p>
        </w:tc>
        <w:tc>
          <w:tcPr>
            <w:tcW w:w="113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Both at inpatient CCU phase 1 and at CR programme phase II</w:t>
            </w:r>
          </w:p>
        </w:tc>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STEMI, NSTEMI, unstable angina, PCI (n=16) mean age 64.5 yrs.</w:t>
            </w:r>
          </w:p>
        </w:tc>
        <w:tc>
          <w:tcPr>
            <w:tcW w:w="851"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M(11)  F (5)</w:t>
            </w:r>
          </w:p>
        </w:tc>
        <w:tc>
          <w:tcPr>
            <w:tcW w:w="1275"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Content analysis</w:t>
            </w:r>
          </w:p>
        </w:tc>
        <w:tc>
          <w:tcPr>
            <w:tcW w:w="368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The results of the analysis identify four main categories influencing the patients’ ability or will to attend exercise-based CR.  (i) The patients’ previous experience of exercise influenced attitudes to exercise during exercise-based CR. (ii) How well the CR staff during the acute phase met the patients’ needs in relation to exercise-based CR. (iii) Important prerequisites for attending exercise- based CR include the physiotherapists role, patients’ self-image, self-efficacy and practical factors. (iv) The patients’ future ambitions with regard to exercise.   Increased awareness of mortality and fear related to exercise influence attendance at exercise-based CR. </w:t>
            </w:r>
          </w:p>
        </w:tc>
      </w:tr>
      <w:tr w:rsidR="00174781" w:rsidRPr="00E3575A" w:rsidTr="00174781">
        <w:trPr>
          <w:trHeight w:val="1687"/>
        </w:trPr>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t>Clark et. al. (2004)</w:t>
            </w:r>
          </w:p>
          <w:p w:rsidR="00174781" w:rsidRPr="00E3575A" w:rsidRDefault="00174781" w:rsidP="00E3575A">
            <w:pPr>
              <w:spacing w:line="240" w:lineRule="auto"/>
              <w:rPr>
                <w:sz w:val="18"/>
                <w:szCs w:val="18"/>
              </w:rPr>
            </w:pPr>
            <w:r w:rsidRPr="00E3575A">
              <w:rPr>
                <w:rFonts w:eastAsia="Times New Roman"/>
                <w:color w:val="000000"/>
                <w:sz w:val="18"/>
                <w:szCs w:val="18"/>
                <w:lang w:eastAsia="en-GB"/>
              </w:rPr>
              <w:t>Scotland</w:t>
            </w:r>
          </w:p>
        </w:tc>
        <w:tc>
          <w:tcPr>
            <w:tcW w:w="269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Promoting participation in cardiac rehabilitation: patient choices and experience</w:t>
            </w:r>
          </w:p>
        </w:tc>
        <w:tc>
          <w:tcPr>
            <w:tcW w:w="1842"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To compare decision making in relation to cardiac rehabilitation attendance in users, non-users and patients with high attrition rates</w:t>
            </w:r>
          </w:p>
        </w:tc>
        <w:tc>
          <w:tcPr>
            <w:tcW w:w="113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CR programme</w:t>
            </w:r>
          </w:p>
        </w:tc>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MI, CABG</w:t>
            </w:r>
          </w:p>
          <w:p w:rsidR="00174781" w:rsidRPr="00E3575A" w:rsidRDefault="00174781" w:rsidP="00E3575A">
            <w:pPr>
              <w:spacing w:line="240" w:lineRule="auto"/>
              <w:rPr>
                <w:sz w:val="18"/>
                <w:szCs w:val="18"/>
              </w:rPr>
            </w:pPr>
            <w:r w:rsidRPr="00E3575A">
              <w:rPr>
                <w:sz w:val="18"/>
                <w:szCs w:val="18"/>
              </w:rPr>
              <w:t xml:space="preserve">(n = 44) </w:t>
            </w:r>
          </w:p>
          <w:p w:rsidR="00174781" w:rsidRPr="00E3575A" w:rsidRDefault="00174781" w:rsidP="00E3575A">
            <w:pPr>
              <w:spacing w:line="240" w:lineRule="auto"/>
              <w:rPr>
                <w:sz w:val="18"/>
                <w:szCs w:val="18"/>
              </w:rPr>
            </w:pPr>
            <w:r w:rsidRPr="00E3575A">
              <w:rPr>
                <w:sz w:val="18"/>
                <w:szCs w:val="18"/>
              </w:rPr>
              <w:t>66 yrs.</w:t>
            </w:r>
          </w:p>
        </w:tc>
        <w:tc>
          <w:tcPr>
            <w:tcW w:w="851"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M(33) </w:t>
            </w:r>
          </w:p>
          <w:p w:rsidR="00174781" w:rsidRPr="00E3575A" w:rsidRDefault="00174781" w:rsidP="00E3575A">
            <w:pPr>
              <w:spacing w:line="240" w:lineRule="auto"/>
              <w:rPr>
                <w:sz w:val="18"/>
                <w:szCs w:val="18"/>
              </w:rPr>
            </w:pPr>
            <w:r w:rsidRPr="00E3575A">
              <w:rPr>
                <w:sz w:val="18"/>
                <w:szCs w:val="18"/>
              </w:rPr>
              <w:t>F(11)</w:t>
            </w:r>
          </w:p>
        </w:tc>
        <w:tc>
          <w:tcPr>
            <w:tcW w:w="1275"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Framework method of analysis </w:t>
            </w:r>
          </w:p>
        </w:tc>
        <w:tc>
          <w:tcPr>
            <w:tcW w:w="368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Participants reported beliefs that influenced attendance decisions related to self, CHD, CR, other attending patients and health professionals’ knowledge. </w:t>
            </w:r>
          </w:p>
          <w:p w:rsidR="00174781" w:rsidRPr="00E3575A" w:rsidRDefault="00174781" w:rsidP="00E3575A">
            <w:pPr>
              <w:spacing w:line="240" w:lineRule="auto"/>
              <w:rPr>
                <w:sz w:val="18"/>
                <w:szCs w:val="18"/>
              </w:rPr>
            </w:pPr>
            <w:r w:rsidRPr="00E3575A">
              <w:rPr>
                <w:sz w:val="18"/>
                <w:szCs w:val="18"/>
              </w:rPr>
              <w:t>Embarrassment about group or public exercise negatively influenced attendance.  Those who attended reported increased faith in their bodies, a heightened sense of fitness and a willingness to support new patients who attended</w:t>
            </w:r>
          </w:p>
        </w:tc>
      </w:tr>
      <w:tr w:rsidR="00174781" w:rsidRPr="00E3575A" w:rsidTr="00174781">
        <w:trPr>
          <w:trHeight w:val="1980"/>
        </w:trPr>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t xml:space="preserve">Cleary et. al. </w:t>
            </w:r>
          </w:p>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t>(2015)</w:t>
            </w:r>
          </w:p>
          <w:p w:rsidR="00174781" w:rsidRPr="00E3575A" w:rsidRDefault="00174781" w:rsidP="00E3575A">
            <w:pPr>
              <w:spacing w:line="240" w:lineRule="auto"/>
              <w:rPr>
                <w:sz w:val="18"/>
                <w:szCs w:val="18"/>
              </w:rPr>
            </w:pPr>
            <w:r w:rsidRPr="00E3575A">
              <w:rPr>
                <w:rFonts w:eastAsia="Times New Roman"/>
                <w:color w:val="000000"/>
                <w:sz w:val="18"/>
                <w:szCs w:val="18"/>
                <w:lang w:eastAsia="en-GB"/>
              </w:rPr>
              <w:t>USA</w:t>
            </w:r>
          </w:p>
        </w:tc>
        <w:tc>
          <w:tcPr>
            <w:tcW w:w="269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Perceptions of exercise and quality of life in older patients in the United States during the first year following coronary artery bypass surgery </w:t>
            </w:r>
          </w:p>
        </w:tc>
        <w:tc>
          <w:tcPr>
            <w:tcW w:w="1842"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To describe factors that influenced adherence to exercise, and perceptions of activity limitations and health-related quality of life</w:t>
            </w:r>
          </w:p>
        </w:tc>
        <w:tc>
          <w:tcPr>
            <w:tcW w:w="113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Phase 1 CR inpatient </w:t>
            </w:r>
          </w:p>
        </w:tc>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MI, CABG (n=28) mean age 73 yrs. </w:t>
            </w:r>
          </w:p>
        </w:tc>
        <w:tc>
          <w:tcPr>
            <w:tcW w:w="851"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M(23) F(5)</w:t>
            </w:r>
          </w:p>
        </w:tc>
        <w:tc>
          <w:tcPr>
            <w:tcW w:w="1275"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Descriptive  content analysis</w:t>
            </w:r>
          </w:p>
        </w:tc>
        <w:tc>
          <w:tcPr>
            <w:tcW w:w="368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Influences varied across time points. Motivators included that it felt good to exercise and the belief that exercise improves physical health.  Barriers to exercise included time, weather and pain/injury/illness.</w:t>
            </w:r>
          </w:p>
        </w:tc>
      </w:tr>
      <w:tr w:rsidR="00174781" w:rsidRPr="00E3575A" w:rsidTr="00174781">
        <w:trPr>
          <w:trHeight w:val="1266"/>
        </w:trPr>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lastRenderedPageBreak/>
              <w:t xml:space="preserve">Cooper et. al. </w:t>
            </w:r>
          </w:p>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t>(2005)</w:t>
            </w:r>
          </w:p>
          <w:p w:rsidR="00174781" w:rsidRPr="00E3575A" w:rsidRDefault="00174781" w:rsidP="00E3575A">
            <w:pPr>
              <w:spacing w:line="240" w:lineRule="auto"/>
              <w:rPr>
                <w:sz w:val="18"/>
                <w:szCs w:val="18"/>
              </w:rPr>
            </w:pPr>
            <w:r w:rsidRPr="00E3575A">
              <w:rPr>
                <w:rFonts w:eastAsia="Times New Roman"/>
                <w:color w:val="000000"/>
                <w:sz w:val="18"/>
                <w:szCs w:val="18"/>
                <w:lang w:eastAsia="en-GB"/>
              </w:rPr>
              <w:t>England</w:t>
            </w:r>
          </w:p>
        </w:tc>
        <w:tc>
          <w:tcPr>
            <w:tcW w:w="269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A qualitative study investigating patients' beliefs about cardiac rehabilitation</w:t>
            </w:r>
          </w:p>
        </w:tc>
        <w:tc>
          <w:tcPr>
            <w:tcW w:w="1842"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To elicit patients' beliefs about the role of the cardiac rehabilitation course following myocardial infarction</w:t>
            </w:r>
          </w:p>
        </w:tc>
        <w:tc>
          <w:tcPr>
            <w:tcW w:w="113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Phase 1 CR</w:t>
            </w:r>
          </w:p>
        </w:tc>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AMI (n=13) mean age 56 yrs.</w:t>
            </w:r>
          </w:p>
        </w:tc>
        <w:tc>
          <w:tcPr>
            <w:tcW w:w="851"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M(9) F(4)</w:t>
            </w:r>
          </w:p>
        </w:tc>
        <w:tc>
          <w:tcPr>
            <w:tcW w:w="1275"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Phenomen-ology  IPA</w:t>
            </w:r>
          </w:p>
        </w:tc>
        <w:tc>
          <w:tcPr>
            <w:tcW w:w="368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Beliefs about course content, perceptions of exercise, the benefits of CR and CR knowledge influenced attendance decisions. Some viewed CR as important to recovery, others misunderstood the role of exercise.  Cardiac misconceptions were present and negatively influenced attendance.</w:t>
            </w:r>
          </w:p>
        </w:tc>
      </w:tr>
      <w:tr w:rsidR="00174781" w:rsidRPr="00E3575A" w:rsidTr="00174781">
        <w:trPr>
          <w:trHeight w:val="1691"/>
        </w:trPr>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t>Dale et. al. (2015)</w:t>
            </w:r>
          </w:p>
          <w:p w:rsidR="00174781" w:rsidRPr="00E3575A" w:rsidRDefault="00174781" w:rsidP="00E3575A">
            <w:pPr>
              <w:spacing w:line="240" w:lineRule="auto"/>
              <w:rPr>
                <w:sz w:val="18"/>
                <w:szCs w:val="18"/>
              </w:rPr>
            </w:pPr>
            <w:r w:rsidRPr="00E3575A">
              <w:rPr>
                <w:rFonts w:eastAsia="Times New Roman"/>
                <w:color w:val="000000"/>
                <w:sz w:val="18"/>
                <w:szCs w:val="18"/>
                <w:lang w:eastAsia="en-GB"/>
              </w:rPr>
              <w:t>Canada</w:t>
            </w:r>
          </w:p>
        </w:tc>
        <w:tc>
          <w:tcPr>
            <w:tcW w:w="269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I'm No Superman": Understanding Diabetic Men, Masculinity, and Cardiac Rehabilitation</w:t>
            </w:r>
          </w:p>
        </w:tc>
        <w:tc>
          <w:tcPr>
            <w:tcW w:w="1842"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The research question is unclear. This papers reports findings from study of gender and co-morbidity in male CR participants</w:t>
            </w:r>
          </w:p>
        </w:tc>
        <w:tc>
          <w:tcPr>
            <w:tcW w:w="113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CR</w:t>
            </w:r>
          </w:p>
        </w:tc>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CHD and Type 2 Diabetic (n=16) mean age 66 yrs.</w:t>
            </w:r>
          </w:p>
        </w:tc>
        <w:tc>
          <w:tcPr>
            <w:tcW w:w="851"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M(16)</w:t>
            </w:r>
          </w:p>
        </w:tc>
        <w:tc>
          <w:tcPr>
            <w:tcW w:w="1275"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Ethnography </w:t>
            </w:r>
          </w:p>
        </w:tc>
        <w:tc>
          <w:tcPr>
            <w:tcW w:w="368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Men assumed two positions to regain a sense of competency lost in illness: (a) working with the experts and (b) rejection of biomedical knowledge.  The findings emphasize the priority given by the participants to the rehabilitation of a positive masculine identity. </w:t>
            </w:r>
          </w:p>
        </w:tc>
      </w:tr>
      <w:tr w:rsidR="00174781" w:rsidRPr="00E3575A" w:rsidTr="00174781">
        <w:trPr>
          <w:trHeight w:val="2400"/>
        </w:trPr>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t>Galdas et. al.</w:t>
            </w:r>
          </w:p>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t>(2012)</w:t>
            </w:r>
          </w:p>
          <w:p w:rsidR="00174781" w:rsidRPr="00E3575A" w:rsidRDefault="00174781" w:rsidP="00E3575A">
            <w:pPr>
              <w:spacing w:line="240" w:lineRule="auto"/>
              <w:rPr>
                <w:sz w:val="18"/>
                <w:szCs w:val="18"/>
              </w:rPr>
            </w:pPr>
            <w:r w:rsidRPr="00E3575A">
              <w:rPr>
                <w:rFonts w:eastAsia="Times New Roman"/>
                <w:color w:val="000000"/>
                <w:sz w:val="18"/>
                <w:szCs w:val="18"/>
                <w:lang w:eastAsia="en-GB"/>
              </w:rPr>
              <w:t>Canada</w:t>
            </w:r>
          </w:p>
        </w:tc>
        <w:tc>
          <w:tcPr>
            <w:tcW w:w="269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Punjabi Sikh patients' perceived barriers to engaging in physical exercise following myocardial infarction</w:t>
            </w:r>
          </w:p>
        </w:tc>
        <w:tc>
          <w:tcPr>
            <w:tcW w:w="1842"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To explore the perceived barriers to engaging in physical activity among Canadian Punjabi Sikh individuals who have suffered an MI</w:t>
            </w:r>
          </w:p>
        </w:tc>
        <w:tc>
          <w:tcPr>
            <w:tcW w:w="113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CR</w:t>
            </w:r>
          </w:p>
          <w:p w:rsidR="00174781" w:rsidRPr="00E3575A" w:rsidRDefault="00174781" w:rsidP="00E3575A">
            <w:pPr>
              <w:spacing w:line="240" w:lineRule="auto"/>
              <w:rPr>
                <w:sz w:val="18"/>
                <w:szCs w:val="18"/>
              </w:rPr>
            </w:pPr>
            <w:r w:rsidRPr="00E3575A">
              <w:rPr>
                <w:sz w:val="18"/>
                <w:szCs w:val="18"/>
              </w:rPr>
              <w:t>programme</w:t>
            </w:r>
          </w:p>
        </w:tc>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MI within past 6 months (n=15) mean age 65.6 yrs.</w:t>
            </w:r>
          </w:p>
        </w:tc>
        <w:tc>
          <w:tcPr>
            <w:tcW w:w="851"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M(10) F (5)</w:t>
            </w:r>
          </w:p>
          <w:p w:rsidR="00174781" w:rsidRPr="00E3575A" w:rsidRDefault="00174781" w:rsidP="00E3575A">
            <w:pPr>
              <w:rPr>
                <w:sz w:val="18"/>
                <w:szCs w:val="18"/>
              </w:rPr>
            </w:pPr>
          </w:p>
          <w:p w:rsidR="00174781" w:rsidRPr="00E3575A" w:rsidRDefault="00174781" w:rsidP="00E3575A">
            <w:pPr>
              <w:rPr>
                <w:sz w:val="18"/>
                <w:szCs w:val="18"/>
              </w:rPr>
            </w:pPr>
          </w:p>
        </w:tc>
        <w:tc>
          <w:tcPr>
            <w:tcW w:w="1275"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Phenomen-ology  </w:t>
            </w:r>
          </w:p>
        </w:tc>
        <w:tc>
          <w:tcPr>
            <w:tcW w:w="368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Perceived barriers to engagement in physical activity included difficulty in determining safe exertion levels independently; fatigue and weakness; preference for informal exercise; and migration related challenges.</w:t>
            </w:r>
          </w:p>
        </w:tc>
      </w:tr>
      <w:tr w:rsidR="00174781" w:rsidRPr="00E3575A" w:rsidTr="00174781">
        <w:trPr>
          <w:trHeight w:val="1687"/>
        </w:trPr>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t xml:space="preserve">Herber et. al. </w:t>
            </w:r>
          </w:p>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t>(2017)</w:t>
            </w:r>
          </w:p>
          <w:p w:rsidR="00174781" w:rsidRPr="00E3575A" w:rsidRDefault="00174781" w:rsidP="00E3575A">
            <w:pPr>
              <w:spacing w:line="240" w:lineRule="auto"/>
              <w:rPr>
                <w:sz w:val="18"/>
                <w:szCs w:val="18"/>
              </w:rPr>
            </w:pPr>
            <w:r w:rsidRPr="00E3575A">
              <w:rPr>
                <w:rFonts w:eastAsia="Times New Roman"/>
                <w:color w:val="000000"/>
                <w:sz w:val="18"/>
                <w:szCs w:val="18"/>
                <w:lang w:eastAsia="en-GB"/>
              </w:rPr>
              <w:t>Scotland</w:t>
            </w:r>
          </w:p>
        </w:tc>
        <w:tc>
          <w:tcPr>
            <w:tcW w:w="269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Just not for me' - contributing factors to nonattendance/</w:t>
            </w:r>
          </w:p>
          <w:p w:rsidR="00174781" w:rsidRPr="00E3575A" w:rsidRDefault="00174781" w:rsidP="00E3575A">
            <w:pPr>
              <w:spacing w:line="240" w:lineRule="auto"/>
              <w:rPr>
                <w:sz w:val="18"/>
                <w:szCs w:val="18"/>
              </w:rPr>
            </w:pPr>
            <w:r w:rsidRPr="00E3575A">
              <w:rPr>
                <w:sz w:val="18"/>
                <w:szCs w:val="18"/>
              </w:rPr>
              <w:t>non-completion at phase III cardiac rehabilitation in acute coronary syndrome patients: a</w:t>
            </w:r>
          </w:p>
          <w:p w:rsidR="00174781" w:rsidRPr="00E3575A" w:rsidRDefault="00174781" w:rsidP="00E3575A">
            <w:pPr>
              <w:spacing w:line="240" w:lineRule="auto"/>
              <w:rPr>
                <w:sz w:val="18"/>
                <w:szCs w:val="18"/>
              </w:rPr>
            </w:pPr>
            <w:r w:rsidRPr="00E3575A">
              <w:rPr>
                <w:sz w:val="18"/>
                <w:szCs w:val="18"/>
              </w:rPr>
              <w:t>qualitative enquiry</w:t>
            </w:r>
          </w:p>
        </w:tc>
        <w:tc>
          <w:tcPr>
            <w:tcW w:w="1842"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To explore what reasons non-attenders and non-completers give for their patterns of participation or non-participation in cardiac rehab and how future uptake could be enhanced</w:t>
            </w:r>
          </w:p>
        </w:tc>
        <w:tc>
          <w:tcPr>
            <w:tcW w:w="113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post phase III CR </w:t>
            </w:r>
          </w:p>
        </w:tc>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ACS (n=25) mean age 62 yrs.</w:t>
            </w:r>
          </w:p>
        </w:tc>
        <w:tc>
          <w:tcPr>
            <w:tcW w:w="851"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M(18) F(7)</w:t>
            </w:r>
          </w:p>
        </w:tc>
        <w:tc>
          <w:tcPr>
            <w:tcW w:w="1275"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mixed methods - thematic analysis</w:t>
            </w:r>
          </w:p>
        </w:tc>
        <w:tc>
          <w:tcPr>
            <w:tcW w:w="368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Major influences on participation were reported to be personal factors, programme factors and practical factors.  Significant barriers to CR attendance were that participants perceived themselves unsuitable and lack of knowledge and/or misconceptions about CR.  </w:t>
            </w:r>
          </w:p>
        </w:tc>
      </w:tr>
      <w:tr w:rsidR="00174781" w:rsidRPr="00E3575A" w:rsidTr="00174781">
        <w:trPr>
          <w:trHeight w:val="2700"/>
        </w:trPr>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lastRenderedPageBreak/>
              <w:t>Hird et. al. (2004)</w:t>
            </w:r>
          </w:p>
          <w:p w:rsidR="00174781" w:rsidRPr="00E3575A" w:rsidRDefault="00174781" w:rsidP="00E3575A">
            <w:pPr>
              <w:spacing w:line="240" w:lineRule="auto"/>
              <w:rPr>
                <w:sz w:val="18"/>
                <w:szCs w:val="18"/>
              </w:rPr>
            </w:pPr>
            <w:r w:rsidRPr="00E3575A">
              <w:rPr>
                <w:rFonts w:eastAsia="Times New Roman"/>
                <w:color w:val="000000"/>
                <w:sz w:val="18"/>
                <w:szCs w:val="18"/>
                <w:lang w:eastAsia="en-GB"/>
              </w:rPr>
              <w:t>Scotland</w:t>
            </w:r>
          </w:p>
        </w:tc>
        <w:tc>
          <w:tcPr>
            <w:tcW w:w="269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Getting back to normal': Patients' expectations of cardiac rehabilitation</w:t>
            </w:r>
          </w:p>
        </w:tc>
        <w:tc>
          <w:tcPr>
            <w:tcW w:w="1842"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To determine patients' expectations of cardiac rehabilitation and how these might influence participation in cardiac rehabilitation programmes</w:t>
            </w:r>
          </w:p>
        </w:tc>
        <w:tc>
          <w:tcPr>
            <w:tcW w:w="113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Cardiac care unit - inpatient </w:t>
            </w:r>
          </w:p>
        </w:tc>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CABG &amp; valve surgery </w:t>
            </w:r>
          </w:p>
          <w:p w:rsidR="00174781" w:rsidRPr="00E3575A" w:rsidRDefault="00174781" w:rsidP="00E3575A">
            <w:pPr>
              <w:spacing w:line="240" w:lineRule="auto"/>
              <w:rPr>
                <w:sz w:val="18"/>
                <w:szCs w:val="18"/>
              </w:rPr>
            </w:pPr>
            <w:r w:rsidRPr="00E3575A">
              <w:rPr>
                <w:sz w:val="18"/>
                <w:szCs w:val="18"/>
              </w:rPr>
              <w:t xml:space="preserve">(n= 50) </w:t>
            </w:r>
          </w:p>
          <w:p w:rsidR="00174781" w:rsidRPr="00E3575A" w:rsidRDefault="00174781" w:rsidP="00E3575A">
            <w:pPr>
              <w:spacing w:line="240" w:lineRule="auto"/>
              <w:rPr>
                <w:sz w:val="18"/>
                <w:szCs w:val="18"/>
              </w:rPr>
            </w:pPr>
            <w:r w:rsidRPr="00E3575A">
              <w:rPr>
                <w:sz w:val="18"/>
                <w:szCs w:val="18"/>
              </w:rPr>
              <w:t xml:space="preserve">(M) 63 yrs. (F) 62 yrs. </w:t>
            </w:r>
          </w:p>
        </w:tc>
        <w:tc>
          <w:tcPr>
            <w:tcW w:w="851"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M(34) F (16)</w:t>
            </w:r>
          </w:p>
        </w:tc>
        <w:tc>
          <w:tcPr>
            <w:tcW w:w="1275"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Descriptive study, Framework analysis</w:t>
            </w:r>
          </w:p>
        </w:tc>
        <w:tc>
          <w:tcPr>
            <w:tcW w:w="368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Many patients associated CR with recovery and exercise. The majority of patients reported receiving information about CR and half of patients were positive about attending CR with the most important factor being the exercise component.  Barriers to CR include difficulty with transport and family commitments.  </w:t>
            </w:r>
          </w:p>
        </w:tc>
      </w:tr>
      <w:tr w:rsidR="00174781" w:rsidRPr="00E3575A" w:rsidTr="00174781">
        <w:trPr>
          <w:trHeight w:val="1691"/>
        </w:trPr>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t xml:space="preserve">Jones et. al. </w:t>
            </w:r>
          </w:p>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t>(2007)</w:t>
            </w:r>
          </w:p>
          <w:p w:rsidR="00174781" w:rsidRPr="00E3575A" w:rsidRDefault="00174781" w:rsidP="00E3575A">
            <w:pPr>
              <w:spacing w:line="240" w:lineRule="auto"/>
              <w:rPr>
                <w:sz w:val="18"/>
                <w:szCs w:val="18"/>
              </w:rPr>
            </w:pPr>
            <w:r w:rsidRPr="00E3575A">
              <w:rPr>
                <w:rFonts w:eastAsia="Times New Roman"/>
                <w:color w:val="000000"/>
                <w:sz w:val="18"/>
                <w:szCs w:val="18"/>
                <w:lang w:eastAsia="en-GB"/>
              </w:rPr>
              <w:t>England</w:t>
            </w:r>
          </w:p>
        </w:tc>
        <w:tc>
          <w:tcPr>
            <w:tcW w:w="269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DNA' may not mean 'did not participate': a qualitative study of reasons for non-adherence at home and centre-based cardiac rehabilitation </w:t>
            </w:r>
          </w:p>
        </w:tc>
        <w:tc>
          <w:tcPr>
            <w:tcW w:w="1842"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To explore patients' reasons for non-participation in or non-adherence at home and centre-based cardiac rehabilitation</w:t>
            </w:r>
          </w:p>
        </w:tc>
        <w:tc>
          <w:tcPr>
            <w:tcW w:w="113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BRUM trial – CR</w:t>
            </w:r>
          </w:p>
          <w:p w:rsidR="00174781" w:rsidRPr="00E3575A" w:rsidRDefault="00174781" w:rsidP="00E3575A">
            <w:pPr>
              <w:spacing w:line="240" w:lineRule="auto"/>
              <w:rPr>
                <w:sz w:val="18"/>
                <w:szCs w:val="18"/>
              </w:rPr>
            </w:pPr>
            <w:r w:rsidRPr="00E3575A">
              <w:rPr>
                <w:sz w:val="18"/>
                <w:szCs w:val="18"/>
              </w:rPr>
              <w:t>programme</w:t>
            </w:r>
          </w:p>
        </w:tc>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MI, PTCA or CABG (n=49) mean age 62 &amp; 63 yrs.</w:t>
            </w:r>
          </w:p>
        </w:tc>
        <w:tc>
          <w:tcPr>
            <w:tcW w:w="851"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M(33) F(16)</w:t>
            </w:r>
          </w:p>
        </w:tc>
        <w:tc>
          <w:tcPr>
            <w:tcW w:w="1275"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The framework method </w:t>
            </w:r>
          </w:p>
        </w:tc>
        <w:tc>
          <w:tcPr>
            <w:tcW w:w="368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Reasons given for non-attendance and non-completion of CR were that patients participated in alternative exercise activities and other health problems prevented participants from exercising as much as they had expected.  Non-adherers found some aspects of CR helpful and had made lifestyle changes.  Lack of motivation to attend CR was the main reason for non-adherence in home programme, particularly for females.</w:t>
            </w:r>
          </w:p>
        </w:tc>
      </w:tr>
      <w:tr w:rsidR="00174781" w:rsidRPr="00E3575A" w:rsidTr="00174781">
        <w:trPr>
          <w:trHeight w:val="2395"/>
        </w:trPr>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t>McCorry et. al. (2009)</w:t>
            </w:r>
          </w:p>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t>Northern</w:t>
            </w:r>
          </w:p>
          <w:p w:rsidR="00174781" w:rsidRPr="00E3575A" w:rsidRDefault="00174781" w:rsidP="00E3575A">
            <w:pPr>
              <w:spacing w:line="240" w:lineRule="auto"/>
              <w:rPr>
                <w:sz w:val="18"/>
                <w:szCs w:val="18"/>
              </w:rPr>
            </w:pPr>
            <w:r w:rsidRPr="00E3575A">
              <w:rPr>
                <w:rFonts w:eastAsia="Times New Roman"/>
                <w:color w:val="000000"/>
                <w:sz w:val="18"/>
                <w:szCs w:val="18"/>
                <w:lang w:eastAsia="en-GB"/>
              </w:rPr>
              <w:t>Ireland</w:t>
            </w:r>
          </w:p>
        </w:tc>
        <w:tc>
          <w:tcPr>
            <w:tcW w:w="269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Perceptions of exercise among people who have not attended cardiac rehabilitation following myocardial infarction</w:t>
            </w:r>
          </w:p>
        </w:tc>
        <w:tc>
          <w:tcPr>
            <w:tcW w:w="1842"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To explore in detail patients' beliefs about exercise for promoting recovery from MI within the context of cardiac rehabilitation among men and women who did not attend formal CR programme</w:t>
            </w:r>
          </w:p>
        </w:tc>
        <w:tc>
          <w:tcPr>
            <w:tcW w:w="113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GP practice </w:t>
            </w:r>
          </w:p>
        </w:tc>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MI (n=14) mean age 64 yrs.</w:t>
            </w:r>
          </w:p>
        </w:tc>
        <w:tc>
          <w:tcPr>
            <w:tcW w:w="851"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M(8) F (6)</w:t>
            </w:r>
          </w:p>
        </w:tc>
        <w:tc>
          <w:tcPr>
            <w:tcW w:w="1275"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Constant comparative analysis</w:t>
            </w:r>
          </w:p>
        </w:tc>
        <w:tc>
          <w:tcPr>
            <w:tcW w:w="368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Participants did not recognise the cardiovascular benefits of exercise, and perceived keeping fit through daily activities as sufficient for health.  Health professionals were perceived to downplay importance of exercise and CR, with medication viewed as more important for health than exercise.</w:t>
            </w:r>
          </w:p>
        </w:tc>
      </w:tr>
      <w:tr w:rsidR="00174781" w:rsidRPr="00E3575A" w:rsidTr="00174781">
        <w:trPr>
          <w:trHeight w:val="3300"/>
        </w:trPr>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lastRenderedPageBreak/>
              <w:t>Robertson et. al. (2010)</w:t>
            </w:r>
          </w:p>
          <w:p w:rsidR="00174781" w:rsidRPr="00E3575A" w:rsidRDefault="00174781" w:rsidP="00E3575A">
            <w:pPr>
              <w:spacing w:line="240" w:lineRule="auto"/>
              <w:rPr>
                <w:sz w:val="18"/>
                <w:szCs w:val="18"/>
              </w:rPr>
            </w:pPr>
            <w:r w:rsidRPr="00E3575A">
              <w:rPr>
                <w:rFonts w:eastAsia="Times New Roman"/>
                <w:color w:val="000000"/>
                <w:sz w:val="18"/>
                <w:szCs w:val="18"/>
                <w:lang w:eastAsia="en-GB"/>
              </w:rPr>
              <w:t>England</w:t>
            </w:r>
          </w:p>
        </w:tc>
        <w:tc>
          <w:tcPr>
            <w:tcW w:w="269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Embodied masculinities in the context of cardiac rehabilitation </w:t>
            </w:r>
          </w:p>
        </w:tc>
        <w:tc>
          <w:tcPr>
            <w:tcW w:w="1842"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To explore men's experiences of their embodied selves in the context of a cardiac rehabilitation programme? </w:t>
            </w:r>
          </w:p>
        </w:tc>
        <w:tc>
          <w:tcPr>
            <w:tcW w:w="113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CR</w:t>
            </w:r>
          </w:p>
        </w:tc>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MI mentioned in data (n=34) 48-84 yrs. </w:t>
            </w:r>
          </w:p>
        </w:tc>
        <w:tc>
          <w:tcPr>
            <w:tcW w:w="851"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M(34)</w:t>
            </w:r>
          </w:p>
        </w:tc>
        <w:tc>
          <w:tcPr>
            <w:tcW w:w="1275"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Secondary analysis - retrospective interpretation</w:t>
            </w:r>
          </w:p>
        </w:tc>
        <w:tc>
          <w:tcPr>
            <w:tcW w:w="368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The analysis generated four overarching themes as follows: Embodied emotionality includes men’s expression of emotions related to their body. Renegotiated embodiment includes reference to the men’s thoughts and feelings of their body prior to their cardiac event when compared to after their cardiac event.  Embodiment and fitness refers to the renegotiation of the male identity and knowing the hidden body refers to an improved awareness of signals from within the body. </w:t>
            </w:r>
          </w:p>
        </w:tc>
      </w:tr>
      <w:tr w:rsidR="00174781" w:rsidRPr="00E3575A" w:rsidTr="00174781">
        <w:trPr>
          <w:trHeight w:val="983"/>
        </w:trPr>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t xml:space="preserve">Shaw et. al. </w:t>
            </w:r>
          </w:p>
          <w:p w:rsidR="00174781" w:rsidRPr="00E3575A" w:rsidRDefault="00174781"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t>(2012)</w:t>
            </w:r>
          </w:p>
          <w:p w:rsidR="00174781" w:rsidRPr="00E3575A" w:rsidRDefault="00174781" w:rsidP="00E3575A">
            <w:pPr>
              <w:spacing w:line="240" w:lineRule="auto"/>
              <w:rPr>
                <w:sz w:val="18"/>
                <w:szCs w:val="18"/>
              </w:rPr>
            </w:pPr>
            <w:r w:rsidRPr="00E3575A">
              <w:rPr>
                <w:rFonts w:eastAsia="Times New Roman"/>
                <w:color w:val="000000"/>
                <w:sz w:val="18"/>
                <w:szCs w:val="18"/>
                <w:lang w:eastAsia="en-GB"/>
              </w:rPr>
              <w:t>Scotland</w:t>
            </w:r>
          </w:p>
        </w:tc>
        <w:tc>
          <w:tcPr>
            <w:tcW w:w="269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Pre-exercise screening and health coaching in CHD secondary prevention: a qualitative study of the patient experience</w:t>
            </w:r>
          </w:p>
        </w:tc>
        <w:tc>
          <w:tcPr>
            <w:tcW w:w="1842"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Patients' attitudes towards and experience of a lifestyle intervention (specifically around exercise behaviour)</w:t>
            </w:r>
          </w:p>
        </w:tc>
        <w:tc>
          <w:tcPr>
            <w:tcW w:w="1134"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 xml:space="preserve">Primary care CVD secondary prevention clinic at 1 year follow up </w:t>
            </w:r>
          </w:p>
        </w:tc>
        <w:tc>
          <w:tcPr>
            <w:tcW w:w="1276"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MI, Angina, CHD, PCI (n=84) mean age 69.9 yrs.</w:t>
            </w:r>
          </w:p>
        </w:tc>
        <w:tc>
          <w:tcPr>
            <w:tcW w:w="851"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M(41) F (43)</w:t>
            </w:r>
          </w:p>
        </w:tc>
        <w:tc>
          <w:tcPr>
            <w:tcW w:w="1275" w:type="dxa"/>
            <w:tcBorders>
              <w:top w:val="single" w:sz="4" w:space="0" w:color="auto"/>
              <w:left w:val="single" w:sz="4" w:space="0" w:color="auto"/>
              <w:bottom w:val="single" w:sz="4" w:space="0" w:color="auto"/>
              <w:right w:val="single" w:sz="4" w:space="0" w:color="auto"/>
            </w:tcBorders>
            <w:hideMark/>
          </w:tcPr>
          <w:p w:rsidR="00174781" w:rsidRPr="00E3575A" w:rsidRDefault="00174781" w:rsidP="00E3575A">
            <w:pPr>
              <w:spacing w:line="240" w:lineRule="auto"/>
              <w:rPr>
                <w:sz w:val="18"/>
                <w:szCs w:val="18"/>
              </w:rPr>
            </w:pPr>
            <w:r w:rsidRPr="00E3575A">
              <w:rPr>
                <w:sz w:val="18"/>
                <w:szCs w:val="18"/>
              </w:rPr>
              <w:t>No theoretical framework reported – constant comparative analysis</w:t>
            </w:r>
          </w:p>
        </w:tc>
        <w:tc>
          <w:tcPr>
            <w:tcW w:w="3686" w:type="dxa"/>
            <w:tcBorders>
              <w:top w:val="single" w:sz="4" w:space="0" w:color="auto"/>
              <w:left w:val="single" w:sz="4" w:space="0" w:color="auto"/>
              <w:bottom w:val="single" w:sz="4" w:space="0" w:color="auto"/>
              <w:right w:val="single" w:sz="4" w:space="0" w:color="auto"/>
            </w:tcBorders>
            <w:hideMark/>
          </w:tcPr>
          <w:p w:rsidR="00174781" w:rsidRDefault="00174781" w:rsidP="00E3575A">
            <w:pPr>
              <w:spacing w:line="240" w:lineRule="auto"/>
              <w:rPr>
                <w:sz w:val="18"/>
                <w:szCs w:val="18"/>
              </w:rPr>
            </w:pPr>
            <w:r w:rsidRPr="00E3575A">
              <w:rPr>
                <w:sz w:val="18"/>
                <w:szCs w:val="18"/>
              </w:rPr>
              <w:t xml:space="preserve">The majority of patients were positive about CR referral.  Patient barriers to attending and completing included belief that they were sufficiently active already, the existence of other health problems, feeling unsupported in the CR exercise class and competing demands. </w:t>
            </w:r>
          </w:p>
          <w:p w:rsidR="00174781" w:rsidRPr="00E3575A" w:rsidRDefault="00174781" w:rsidP="00E3575A">
            <w:pPr>
              <w:spacing w:line="240" w:lineRule="auto"/>
              <w:rPr>
                <w:sz w:val="18"/>
                <w:szCs w:val="18"/>
              </w:rPr>
            </w:pPr>
          </w:p>
        </w:tc>
      </w:tr>
      <w:tr w:rsidR="00E3575A" w:rsidRPr="00E3575A" w:rsidTr="00174781">
        <w:trPr>
          <w:trHeight w:val="983"/>
        </w:trPr>
        <w:tc>
          <w:tcPr>
            <w:tcW w:w="1276" w:type="dxa"/>
            <w:tcBorders>
              <w:top w:val="single" w:sz="4" w:space="0" w:color="auto"/>
              <w:left w:val="single" w:sz="4" w:space="0" w:color="auto"/>
              <w:bottom w:val="single" w:sz="4" w:space="0" w:color="auto"/>
              <w:right w:val="nil"/>
            </w:tcBorders>
            <w:shd w:val="clear" w:color="auto" w:fill="D9D9D9" w:themeFill="background1" w:themeFillShade="D9"/>
          </w:tcPr>
          <w:p w:rsidR="00E3575A" w:rsidRPr="00E3575A" w:rsidRDefault="00E3575A" w:rsidP="00E3575A">
            <w:pPr>
              <w:spacing w:line="240" w:lineRule="auto"/>
              <w:rPr>
                <w:rFonts w:eastAsia="Times New Roman"/>
                <w:color w:val="000000"/>
                <w:sz w:val="18"/>
                <w:szCs w:val="18"/>
                <w:lang w:eastAsia="en-GB"/>
              </w:rPr>
            </w:pPr>
            <w:r w:rsidRPr="00E3575A">
              <w:rPr>
                <w:rFonts w:eastAsia="Times New Roman"/>
                <w:color w:val="000000"/>
                <w:sz w:val="18"/>
                <w:szCs w:val="18"/>
                <w:lang w:eastAsia="en-GB"/>
              </w:rPr>
              <w:t xml:space="preserve">Legend = </w:t>
            </w:r>
          </w:p>
        </w:tc>
        <w:tc>
          <w:tcPr>
            <w:tcW w:w="2694" w:type="dxa"/>
            <w:tcBorders>
              <w:top w:val="single" w:sz="4" w:space="0" w:color="auto"/>
              <w:left w:val="nil"/>
              <w:bottom w:val="single" w:sz="4" w:space="0" w:color="auto"/>
              <w:right w:val="nil"/>
            </w:tcBorders>
            <w:shd w:val="clear" w:color="auto" w:fill="D9D9D9" w:themeFill="background1" w:themeFillShade="D9"/>
          </w:tcPr>
          <w:p w:rsidR="00E3575A" w:rsidRPr="00E3575A" w:rsidRDefault="00E3575A" w:rsidP="00E3575A">
            <w:pPr>
              <w:spacing w:line="240" w:lineRule="auto"/>
              <w:rPr>
                <w:sz w:val="18"/>
                <w:szCs w:val="18"/>
              </w:rPr>
            </w:pPr>
            <w:r w:rsidRPr="00E3575A">
              <w:rPr>
                <w:sz w:val="18"/>
                <w:szCs w:val="18"/>
              </w:rPr>
              <w:t>CCU = Coronary Care Unit</w:t>
            </w:r>
          </w:p>
          <w:p w:rsidR="00E3575A" w:rsidRPr="00E3575A" w:rsidRDefault="00E3575A" w:rsidP="00E3575A">
            <w:pPr>
              <w:spacing w:line="240" w:lineRule="auto"/>
              <w:rPr>
                <w:sz w:val="18"/>
                <w:szCs w:val="18"/>
              </w:rPr>
            </w:pPr>
            <w:r w:rsidRPr="00E3575A">
              <w:rPr>
                <w:sz w:val="18"/>
                <w:szCs w:val="18"/>
              </w:rPr>
              <w:t>STEMI = ST elevation myocardial infarction</w:t>
            </w:r>
          </w:p>
          <w:p w:rsidR="00E3575A" w:rsidRPr="00E3575A" w:rsidRDefault="00E3575A" w:rsidP="00E3575A">
            <w:pPr>
              <w:spacing w:line="240" w:lineRule="auto"/>
              <w:rPr>
                <w:sz w:val="18"/>
                <w:szCs w:val="18"/>
              </w:rPr>
            </w:pPr>
          </w:p>
        </w:tc>
        <w:tc>
          <w:tcPr>
            <w:tcW w:w="4252" w:type="dxa"/>
            <w:gridSpan w:val="3"/>
            <w:tcBorders>
              <w:top w:val="single" w:sz="4" w:space="0" w:color="auto"/>
              <w:left w:val="nil"/>
              <w:bottom w:val="single" w:sz="4" w:space="0" w:color="auto"/>
              <w:right w:val="nil"/>
            </w:tcBorders>
            <w:shd w:val="clear" w:color="auto" w:fill="D9D9D9" w:themeFill="background1" w:themeFillShade="D9"/>
          </w:tcPr>
          <w:p w:rsidR="00E3575A" w:rsidRPr="00E3575A" w:rsidRDefault="00E3575A" w:rsidP="00E3575A">
            <w:pPr>
              <w:spacing w:line="240" w:lineRule="auto"/>
              <w:rPr>
                <w:sz w:val="18"/>
                <w:szCs w:val="18"/>
              </w:rPr>
            </w:pPr>
            <w:r w:rsidRPr="00E3575A">
              <w:rPr>
                <w:sz w:val="18"/>
                <w:szCs w:val="18"/>
              </w:rPr>
              <w:t>NSTEMI = non-ST elevation myocardial infarction</w:t>
            </w:r>
          </w:p>
          <w:p w:rsidR="00E3575A" w:rsidRPr="00E3575A" w:rsidRDefault="00E3575A" w:rsidP="00E3575A">
            <w:pPr>
              <w:spacing w:line="240" w:lineRule="auto"/>
              <w:rPr>
                <w:sz w:val="18"/>
                <w:szCs w:val="18"/>
              </w:rPr>
            </w:pPr>
            <w:r w:rsidRPr="00E3575A">
              <w:rPr>
                <w:sz w:val="18"/>
                <w:szCs w:val="18"/>
              </w:rPr>
              <w:t>MI = myocardial infarction</w:t>
            </w:r>
          </w:p>
          <w:p w:rsidR="00E3575A" w:rsidRPr="00E3575A" w:rsidRDefault="00E3575A" w:rsidP="00E3575A">
            <w:pPr>
              <w:spacing w:line="240" w:lineRule="auto"/>
              <w:rPr>
                <w:sz w:val="18"/>
                <w:szCs w:val="18"/>
              </w:rPr>
            </w:pPr>
            <w:r w:rsidRPr="00E3575A">
              <w:rPr>
                <w:sz w:val="18"/>
                <w:szCs w:val="18"/>
              </w:rPr>
              <w:t>AMI = Acute myocardial infarction</w:t>
            </w:r>
          </w:p>
          <w:p w:rsidR="00E3575A" w:rsidRPr="00E3575A" w:rsidRDefault="00E3575A" w:rsidP="00E3575A">
            <w:pPr>
              <w:spacing w:line="240" w:lineRule="auto"/>
              <w:rPr>
                <w:sz w:val="18"/>
                <w:szCs w:val="18"/>
              </w:rPr>
            </w:pPr>
            <w:r w:rsidRPr="00E3575A">
              <w:rPr>
                <w:sz w:val="18"/>
                <w:szCs w:val="18"/>
              </w:rPr>
              <w:t>CAD = Coronary artery disease</w:t>
            </w:r>
          </w:p>
        </w:tc>
        <w:tc>
          <w:tcPr>
            <w:tcW w:w="5812" w:type="dxa"/>
            <w:gridSpan w:val="3"/>
            <w:tcBorders>
              <w:top w:val="single" w:sz="4" w:space="0" w:color="auto"/>
              <w:left w:val="nil"/>
              <w:bottom w:val="single" w:sz="4" w:space="0" w:color="auto"/>
              <w:right w:val="single" w:sz="4" w:space="0" w:color="auto"/>
            </w:tcBorders>
            <w:shd w:val="clear" w:color="auto" w:fill="D9D9D9" w:themeFill="background1" w:themeFillShade="D9"/>
          </w:tcPr>
          <w:p w:rsidR="00E3575A" w:rsidRPr="00E3575A" w:rsidRDefault="00E3575A" w:rsidP="00E3575A">
            <w:pPr>
              <w:spacing w:line="240" w:lineRule="auto"/>
              <w:rPr>
                <w:sz w:val="18"/>
                <w:szCs w:val="18"/>
              </w:rPr>
            </w:pPr>
            <w:r w:rsidRPr="00E3575A">
              <w:rPr>
                <w:sz w:val="18"/>
                <w:szCs w:val="18"/>
              </w:rPr>
              <w:t>PCI = Percutaneous coronary intervention</w:t>
            </w:r>
          </w:p>
          <w:p w:rsidR="00E3575A" w:rsidRPr="00E3575A" w:rsidRDefault="00E3575A" w:rsidP="00E3575A">
            <w:pPr>
              <w:spacing w:line="240" w:lineRule="auto"/>
              <w:rPr>
                <w:sz w:val="18"/>
                <w:szCs w:val="18"/>
              </w:rPr>
            </w:pPr>
            <w:r w:rsidRPr="00E3575A">
              <w:rPr>
                <w:sz w:val="18"/>
                <w:szCs w:val="18"/>
              </w:rPr>
              <w:t>PTCA = Percutaneous transluminal coronary angioplasty</w:t>
            </w:r>
          </w:p>
          <w:p w:rsidR="00E3575A" w:rsidRPr="00E3575A" w:rsidRDefault="00E3575A" w:rsidP="00E3575A">
            <w:pPr>
              <w:spacing w:line="240" w:lineRule="auto"/>
              <w:rPr>
                <w:sz w:val="18"/>
                <w:szCs w:val="18"/>
              </w:rPr>
            </w:pPr>
            <w:r w:rsidRPr="00E3575A">
              <w:rPr>
                <w:sz w:val="18"/>
                <w:szCs w:val="18"/>
              </w:rPr>
              <w:t>CABG = Coronary artery bypass graft</w:t>
            </w:r>
          </w:p>
          <w:p w:rsidR="00E3575A" w:rsidRPr="00E3575A" w:rsidRDefault="00E3575A" w:rsidP="00E3575A">
            <w:pPr>
              <w:spacing w:line="240" w:lineRule="auto"/>
              <w:rPr>
                <w:sz w:val="18"/>
                <w:szCs w:val="18"/>
              </w:rPr>
            </w:pPr>
            <w:r w:rsidRPr="00E3575A">
              <w:rPr>
                <w:sz w:val="18"/>
                <w:szCs w:val="18"/>
              </w:rPr>
              <w:t>CVD = Coronary vascular disease</w:t>
            </w:r>
          </w:p>
        </w:tc>
      </w:tr>
    </w:tbl>
    <w:p w:rsidR="00435982" w:rsidRDefault="00435982" w:rsidP="00A32738">
      <w:pPr>
        <w:rPr>
          <w:b/>
        </w:rPr>
        <w:sectPr w:rsidR="00435982" w:rsidSect="00435982">
          <w:pgSz w:w="16838" w:h="11906" w:orient="landscape"/>
          <w:pgMar w:top="1440" w:right="1440" w:bottom="1440" w:left="1440" w:header="709" w:footer="709" w:gutter="0"/>
          <w:cols w:space="708"/>
          <w:docGrid w:linePitch="360"/>
        </w:sectPr>
      </w:pPr>
    </w:p>
    <w:p w:rsidR="004816E7" w:rsidRDefault="004816E7" w:rsidP="004816E7">
      <w:pPr>
        <w:pStyle w:val="Heading2"/>
      </w:pPr>
      <w:r>
        <w:lastRenderedPageBreak/>
        <w:t>Quality appraisal</w:t>
      </w:r>
    </w:p>
    <w:p w:rsidR="00044D88" w:rsidRPr="004816E7" w:rsidRDefault="004816E7" w:rsidP="00044D88">
      <w:pPr>
        <w:rPr>
          <w:color w:val="FF0000"/>
        </w:rPr>
      </w:pPr>
      <w:r w:rsidRPr="00397B63">
        <w:rPr>
          <w:color w:val="000000" w:themeColor="text1"/>
        </w:rPr>
        <w:t xml:space="preserve">All studies had relevant ethical approvals.   </w:t>
      </w:r>
      <w:r w:rsidR="00044D88">
        <w:t>The comprehensiveness of reporting varied across the studies, with the number of criteria fulfi</w:t>
      </w:r>
      <w:r w:rsidR="00E25829">
        <w:t>lled ranging from 13-24 (Table 2)</w:t>
      </w:r>
      <w:r w:rsidR="00044D88">
        <w:t xml:space="preserve">.  Items most frequently reported related to trustworthiness in study design and reporting of findings.  Items less likely to be reported concerned </w:t>
      </w:r>
      <w:r w:rsidR="00044D88" w:rsidRPr="00A15F80">
        <w:rPr>
          <w:color w:val="000000" w:themeColor="text1"/>
        </w:rPr>
        <w:t xml:space="preserve">transparency </w:t>
      </w:r>
      <w:r w:rsidR="00044D88">
        <w:rPr>
          <w:color w:val="000000" w:themeColor="text1"/>
        </w:rPr>
        <w:t xml:space="preserve">about </w:t>
      </w:r>
      <w:r w:rsidR="00044D88" w:rsidRPr="00A15F80">
        <w:rPr>
          <w:color w:val="000000" w:themeColor="text1"/>
        </w:rPr>
        <w:t>the research team and relationship with participants</w:t>
      </w:r>
      <w:r w:rsidR="00044D88">
        <w:t>.   Papers were not excluded based on the quality.</w:t>
      </w:r>
      <w:r w:rsidR="00044D88">
        <w:fldChar w:fldCharType="begin"/>
      </w:r>
      <w:r w:rsidR="00244CFB">
        <w:instrText xml:space="preserve"> ADDIN EN.CITE &lt;EndNote&gt;&lt;Cite&gt;&lt;Author&gt;Tong&lt;/Author&gt;&lt;Year&gt;2007&lt;/Year&gt;&lt;RecNum&gt;820&lt;/RecNum&gt;&lt;DisplayText&gt;&lt;style face="superscript"&gt;21&lt;/style&gt;&lt;/DisplayText&gt;&lt;record&gt;&lt;rec-number&gt;820&lt;/rec-number&gt;&lt;foreign-keys&gt;&lt;key app="EN" db-id="9exxtpzaa2r905e5vzppx95x9p9xraapv5rs" timestamp="1517588366"&gt;820&lt;/key&gt;&lt;/foreign-keys&gt;&lt;ref-type name="Journal Article"&gt;17&lt;/ref-type&gt;&lt;contributors&gt;&lt;authors&gt;&lt;author&gt;Tong, Allison&lt;/author&gt;&lt;author&gt;Sainsbury, Peter&lt;/author&gt;&lt;author&gt;Craig, Jonathan&lt;/author&gt;&lt;/authors&gt;&lt;/contributors&gt;&lt;auth-address&gt;School of Public Health, University of Sydney, NSW, Australia. allisont@health.usyd.edu.au&lt;/auth-addres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keywords&gt;&lt;keyword&gt;Focus Groups -- Methods&lt;/keyword&gt;&lt;keyword&gt;Interviews -- Methods&lt;/keyword&gt;&lt;keyword&gt;Qualitative Studies&lt;/keyword&gt;&lt;keyword&gt;Data Collection&lt;/keyword&gt;&lt;keyword&gt;Data Analysis, Statistical&lt;/keyword&gt;&lt;keyword&gt;Practice Guidelines&lt;/keyword&gt;&lt;keyword&gt;Health Services Research -- Standards&lt;/keyword&gt;&lt;keyword&gt;Health Services Research&lt;/keyword&gt;&lt;keyword&gt;Human&lt;/keyword&gt;&lt;/keywords&gt;&lt;dates&gt;&lt;year&gt;2007&lt;/year&gt;&lt;/dates&gt;&lt;publisher&gt;Oxford University Press / USA&lt;/publisher&gt;&lt;isbn&gt;1353-4505&lt;/isbn&gt;&lt;accession-num&gt;104747477. Language: English. Entry Date: 20110610. Revision Date: 20161117. Publication Type: journal article&lt;/accession-num&gt;&lt;urls&gt;&lt;related-urls&gt;&lt;url&gt;https://login.ezproxy.napier.ac.uk/login?url=https://search.ebscohost.com/login.aspx?direct=true&amp;amp;db=rzh&amp;amp;AN=104747477&amp;amp;site=ehost-live&lt;/url&gt;&lt;/related-urls&gt;&lt;/urls&gt;&lt;electronic-resource-num&gt;intqhc/mzm042&lt;/electronic-resource-num&gt;&lt;remote-database-name&gt;rzh&lt;/remote-database-name&gt;&lt;remote-database-provider&gt;EBSCOhost&lt;/remote-database-provider&gt;&lt;/record&gt;&lt;/Cite&gt;&lt;/EndNote&gt;</w:instrText>
      </w:r>
      <w:r w:rsidR="00044D88">
        <w:fldChar w:fldCharType="separate"/>
      </w:r>
      <w:r w:rsidR="00244CFB" w:rsidRPr="00244CFB">
        <w:rPr>
          <w:noProof/>
          <w:vertAlign w:val="superscript"/>
        </w:rPr>
        <w:t>21</w:t>
      </w:r>
      <w:r w:rsidR="00044D88">
        <w:fldChar w:fldCharType="end"/>
      </w:r>
      <w:r w:rsidR="00044D88">
        <w:t xml:space="preserve"> </w:t>
      </w:r>
    </w:p>
    <w:p w:rsidR="00044D88" w:rsidRPr="008E4E97" w:rsidRDefault="00E25829" w:rsidP="00044D88">
      <w:pPr>
        <w:rPr>
          <w:b/>
          <w:color w:val="FF0000"/>
        </w:rPr>
      </w:pPr>
      <w:r>
        <w:rPr>
          <w:b/>
        </w:rPr>
        <w:t>Table 2</w:t>
      </w:r>
      <w:r w:rsidR="00044D88">
        <w:rPr>
          <w:b/>
        </w:rPr>
        <w:t xml:space="preserve">. </w:t>
      </w:r>
      <w:r w:rsidR="00044D88" w:rsidRPr="00397B63">
        <w:rPr>
          <w:b/>
          <w:color w:val="000000" w:themeColor="text1"/>
        </w:rPr>
        <w:t>Comprehensiveness of reporting across included studies as assessed using the</w:t>
      </w:r>
      <w:r w:rsidR="00044D88">
        <w:rPr>
          <w:b/>
          <w:color w:val="FF0000"/>
        </w:rPr>
        <w:t xml:space="preserve"> </w:t>
      </w:r>
      <w:r w:rsidR="00044D88">
        <w:rPr>
          <w:b/>
        </w:rPr>
        <w:t>c</w:t>
      </w:r>
      <w:r w:rsidR="00044D88" w:rsidRPr="00BB77C2">
        <w:rPr>
          <w:b/>
        </w:rPr>
        <w:t>onsolidated criteria for reportin</w:t>
      </w:r>
      <w:r w:rsidR="00044D88">
        <w:rPr>
          <w:b/>
        </w:rPr>
        <w:t>g qualitative research (COREQ).</w:t>
      </w:r>
    </w:p>
    <w:tbl>
      <w:tblPr>
        <w:tblpPr w:leftFromText="180" w:rightFromText="180" w:vertAnchor="text" w:horzAnchor="margin" w:tblpY="246"/>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8"/>
        <w:gridCol w:w="593"/>
        <w:gridCol w:w="567"/>
        <w:gridCol w:w="567"/>
        <w:gridCol w:w="567"/>
        <w:gridCol w:w="567"/>
        <w:gridCol w:w="567"/>
        <w:gridCol w:w="567"/>
        <w:gridCol w:w="709"/>
        <w:gridCol w:w="567"/>
        <w:gridCol w:w="567"/>
        <w:gridCol w:w="567"/>
        <w:gridCol w:w="567"/>
      </w:tblGrid>
      <w:tr w:rsidR="00044D88" w:rsidRPr="006C496D" w:rsidTr="00044D88">
        <w:trPr>
          <w:cantSplit/>
          <w:trHeight w:val="1408"/>
        </w:trPr>
        <w:tc>
          <w:tcPr>
            <w:tcW w:w="3088" w:type="dxa"/>
            <w:tcBorders>
              <w:top w:val="single" w:sz="4" w:space="0" w:color="auto"/>
              <w:left w:val="nil"/>
              <w:bottom w:val="single" w:sz="4" w:space="0" w:color="auto"/>
              <w:right w:val="nil"/>
            </w:tcBorders>
            <w:shd w:val="clear" w:color="auto" w:fill="auto"/>
            <w:noWrap/>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 xml:space="preserve">Studies </w:t>
            </w:r>
          </w:p>
        </w:tc>
        <w:tc>
          <w:tcPr>
            <w:tcW w:w="593" w:type="dxa"/>
            <w:tcBorders>
              <w:top w:val="single" w:sz="4" w:space="0" w:color="auto"/>
              <w:left w:val="nil"/>
              <w:bottom w:val="single" w:sz="4" w:space="0" w:color="auto"/>
              <w:right w:val="nil"/>
            </w:tcBorders>
            <w:shd w:val="clear" w:color="auto" w:fill="auto"/>
            <w:textDirection w:val="btLr"/>
            <w:vAlign w:val="center"/>
            <w:hideMark/>
          </w:tcPr>
          <w:p w:rsidR="00044D88" w:rsidRPr="006C496D" w:rsidRDefault="00044D88" w:rsidP="00044D88">
            <w:pPr>
              <w:spacing w:after="0" w:line="240" w:lineRule="auto"/>
              <w:ind w:left="113" w:right="113"/>
              <w:rPr>
                <w:rFonts w:eastAsia="Times New Roman"/>
                <w:color w:val="000000"/>
                <w:sz w:val="20"/>
                <w:szCs w:val="20"/>
                <w:lang w:eastAsia="en-GB"/>
              </w:rPr>
            </w:pPr>
            <w:r w:rsidRPr="006C496D">
              <w:rPr>
                <w:rFonts w:eastAsia="Times New Roman"/>
                <w:color w:val="000000"/>
                <w:sz w:val="20"/>
                <w:szCs w:val="20"/>
                <w:lang w:eastAsia="en-GB"/>
              </w:rPr>
              <w:t>Back et. al. (2017)</w:t>
            </w:r>
          </w:p>
        </w:tc>
        <w:tc>
          <w:tcPr>
            <w:tcW w:w="567" w:type="dxa"/>
            <w:tcBorders>
              <w:top w:val="single" w:sz="4" w:space="0" w:color="auto"/>
              <w:left w:val="nil"/>
              <w:bottom w:val="single" w:sz="4" w:space="0" w:color="auto"/>
              <w:right w:val="nil"/>
            </w:tcBorders>
            <w:shd w:val="clear" w:color="auto" w:fill="auto"/>
            <w:textDirection w:val="btLr"/>
            <w:vAlign w:val="center"/>
            <w:hideMark/>
          </w:tcPr>
          <w:p w:rsidR="00044D88" w:rsidRPr="006C496D" w:rsidRDefault="00044D88" w:rsidP="00044D88">
            <w:pPr>
              <w:spacing w:after="0" w:line="240" w:lineRule="auto"/>
              <w:ind w:left="113" w:right="113"/>
              <w:rPr>
                <w:rFonts w:eastAsia="Times New Roman"/>
                <w:color w:val="000000"/>
                <w:sz w:val="20"/>
                <w:szCs w:val="20"/>
                <w:lang w:eastAsia="en-GB"/>
              </w:rPr>
            </w:pPr>
            <w:r w:rsidRPr="006C496D">
              <w:rPr>
                <w:rFonts w:eastAsia="Times New Roman"/>
                <w:color w:val="000000"/>
                <w:sz w:val="20"/>
                <w:szCs w:val="20"/>
                <w:lang w:eastAsia="en-GB"/>
              </w:rPr>
              <w:t>Clark et. al. (2004)</w:t>
            </w:r>
          </w:p>
        </w:tc>
        <w:tc>
          <w:tcPr>
            <w:tcW w:w="567" w:type="dxa"/>
            <w:tcBorders>
              <w:top w:val="single" w:sz="4" w:space="0" w:color="auto"/>
              <w:left w:val="nil"/>
              <w:bottom w:val="single" w:sz="4" w:space="0" w:color="auto"/>
              <w:right w:val="nil"/>
            </w:tcBorders>
            <w:shd w:val="clear" w:color="auto" w:fill="auto"/>
            <w:textDirection w:val="btLr"/>
            <w:vAlign w:val="center"/>
            <w:hideMark/>
          </w:tcPr>
          <w:p w:rsidR="00044D88" w:rsidRPr="006C496D" w:rsidRDefault="00044D88" w:rsidP="00044D88">
            <w:pPr>
              <w:spacing w:after="0" w:line="240" w:lineRule="auto"/>
              <w:ind w:left="113" w:right="113"/>
              <w:rPr>
                <w:rFonts w:eastAsia="Times New Roman"/>
                <w:color w:val="000000"/>
                <w:sz w:val="20"/>
                <w:szCs w:val="20"/>
                <w:lang w:eastAsia="en-GB"/>
              </w:rPr>
            </w:pPr>
            <w:r w:rsidRPr="006C496D">
              <w:rPr>
                <w:rFonts w:eastAsia="Times New Roman"/>
                <w:color w:val="000000"/>
                <w:sz w:val="20"/>
                <w:szCs w:val="20"/>
                <w:lang w:eastAsia="en-GB"/>
              </w:rPr>
              <w:t>Cleary et. al. (2015)</w:t>
            </w:r>
          </w:p>
        </w:tc>
        <w:tc>
          <w:tcPr>
            <w:tcW w:w="567" w:type="dxa"/>
            <w:tcBorders>
              <w:top w:val="single" w:sz="4" w:space="0" w:color="auto"/>
              <w:left w:val="nil"/>
              <w:bottom w:val="single" w:sz="4" w:space="0" w:color="auto"/>
              <w:right w:val="nil"/>
            </w:tcBorders>
            <w:shd w:val="clear" w:color="auto" w:fill="auto"/>
            <w:textDirection w:val="btLr"/>
            <w:vAlign w:val="center"/>
            <w:hideMark/>
          </w:tcPr>
          <w:p w:rsidR="00044D88" w:rsidRPr="006C496D" w:rsidRDefault="00044D88" w:rsidP="00044D88">
            <w:pPr>
              <w:spacing w:after="0" w:line="240" w:lineRule="auto"/>
              <w:ind w:left="113" w:right="113"/>
              <w:rPr>
                <w:rFonts w:eastAsia="Times New Roman"/>
                <w:color w:val="000000"/>
                <w:sz w:val="20"/>
                <w:szCs w:val="20"/>
                <w:lang w:eastAsia="en-GB"/>
              </w:rPr>
            </w:pPr>
            <w:r w:rsidRPr="006C496D">
              <w:rPr>
                <w:rFonts w:eastAsia="Times New Roman"/>
                <w:color w:val="000000"/>
                <w:sz w:val="20"/>
                <w:szCs w:val="20"/>
                <w:lang w:eastAsia="en-GB"/>
              </w:rPr>
              <w:t>Cooper et. al. (2005)</w:t>
            </w:r>
          </w:p>
        </w:tc>
        <w:tc>
          <w:tcPr>
            <w:tcW w:w="567" w:type="dxa"/>
            <w:tcBorders>
              <w:top w:val="single" w:sz="4" w:space="0" w:color="auto"/>
              <w:left w:val="nil"/>
              <w:bottom w:val="single" w:sz="4" w:space="0" w:color="auto"/>
              <w:right w:val="nil"/>
            </w:tcBorders>
            <w:shd w:val="clear" w:color="auto" w:fill="auto"/>
            <w:textDirection w:val="btLr"/>
            <w:vAlign w:val="center"/>
            <w:hideMark/>
          </w:tcPr>
          <w:p w:rsidR="00044D88" w:rsidRPr="006C496D" w:rsidRDefault="00044D88" w:rsidP="00044D88">
            <w:pPr>
              <w:spacing w:after="0" w:line="240" w:lineRule="auto"/>
              <w:ind w:left="113" w:right="113"/>
              <w:rPr>
                <w:rFonts w:eastAsia="Times New Roman"/>
                <w:color w:val="000000"/>
                <w:sz w:val="20"/>
                <w:szCs w:val="20"/>
                <w:lang w:eastAsia="en-GB"/>
              </w:rPr>
            </w:pPr>
            <w:r w:rsidRPr="006C496D">
              <w:rPr>
                <w:rFonts w:eastAsia="Times New Roman"/>
                <w:color w:val="000000"/>
                <w:sz w:val="20"/>
                <w:szCs w:val="20"/>
                <w:lang w:eastAsia="en-GB"/>
              </w:rPr>
              <w:t>Dale et. al. (2015)</w:t>
            </w:r>
          </w:p>
        </w:tc>
        <w:tc>
          <w:tcPr>
            <w:tcW w:w="567" w:type="dxa"/>
            <w:tcBorders>
              <w:top w:val="single" w:sz="4" w:space="0" w:color="auto"/>
              <w:left w:val="nil"/>
              <w:bottom w:val="single" w:sz="4" w:space="0" w:color="auto"/>
              <w:right w:val="nil"/>
            </w:tcBorders>
            <w:shd w:val="clear" w:color="auto" w:fill="auto"/>
            <w:textDirection w:val="btLr"/>
            <w:vAlign w:val="center"/>
            <w:hideMark/>
          </w:tcPr>
          <w:p w:rsidR="00044D88" w:rsidRPr="006C496D" w:rsidRDefault="00044D88" w:rsidP="00044D88">
            <w:pPr>
              <w:spacing w:after="0" w:line="240" w:lineRule="auto"/>
              <w:ind w:left="113" w:right="113"/>
              <w:rPr>
                <w:rFonts w:eastAsia="Times New Roman"/>
                <w:color w:val="000000"/>
                <w:sz w:val="20"/>
                <w:szCs w:val="20"/>
                <w:lang w:eastAsia="en-GB"/>
              </w:rPr>
            </w:pPr>
            <w:r w:rsidRPr="006C496D">
              <w:rPr>
                <w:rFonts w:eastAsia="Times New Roman"/>
                <w:color w:val="000000"/>
                <w:sz w:val="20"/>
                <w:szCs w:val="20"/>
                <w:lang w:eastAsia="en-GB"/>
              </w:rPr>
              <w:t>Galdas et. al. (2012)</w:t>
            </w:r>
          </w:p>
        </w:tc>
        <w:tc>
          <w:tcPr>
            <w:tcW w:w="567" w:type="dxa"/>
            <w:tcBorders>
              <w:top w:val="single" w:sz="4" w:space="0" w:color="auto"/>
              <w:left w:val="nil"/>
              <w:bottom w:val="single" w:sz="4" w:space="0" w:color="auto"/>
              <w:right w:val="nil"/>
            </w:tcBorders>
            <w:shd w:val="clear" w:color="auto" w:fill="auto"/>
            <w:textDirection w:val="btLr"/>
            <w:vAlign w:val="center"/>
            <w:hideMark/>
          </w:tcPr>
          <w:p w:rsidR="00044D88" w:rsidRPr="006C496D" w:rsidRDefault="00044D88" w:rsidP="00044D88">
            <w:pPr>
              <w:spacing w:after="0" w:line="240" w:lineRule="auto"/>
              <w:ind w:left="113" w:right="113"/>
              <w:rPr>
                <w:rFonts w:eastAsia="Times New Roman"/>
                <w:color w:val="000000"/>
                <w:sz w:val="20"/>
                <w:szCs w:val="20"/>
                <w:lang w:eastAsia="en-GB"/>
              </w:rPr>
            </w:pPr>
            <w:r w:rsidRPr="006C496D">
              <w:rPr>
                <w:rFonts w:eastAsia="Times New Roman"/>
                <w:color w:val="000000"/>
                <w:sz w:val="20"/>
                <w:szCs w:val="20"/>
                <w:lang w:eastAsia="en-GB"/>
              </w:rPr>
              <w:t>Herber et. al. (2017)</w:t>
            </w:r>
          </w:p>
        </w:tc>
        <w:tc>
          <w:tcPr>
            <w:tcW w:w="709" w:type="dxa"/>
            <w:tcBorders>
              <w:top w:val="single" w:sz="4" w:space="0" w:color="auto"/>
              <w:left w:val="nil"/>
              <w:bottom w:val="single" w:sz="4" w:space="0" w:color="auto"/>
              <w:right w:val="nil"/>
            </w:tcBorders>
            <w:shd w:val="clear" w:color="auto" w:fill="auto"/>
            <w:textDirection w:val="btLr"/>
            <w:vAlign w:val="center"/>
            <w:hideMark/>
          </w:tcPr>
          <w:p w:rsidR="00044D88" w:rsidRPr="006C496D" w:rsidRDefault="00044D88" w:rsidP="00044D88">
            <w:pPr>
              <w:spacing w:after="0" w:line="240" w:lineRule="auto"/>
              <w:ind w:left="113" w:right="113"/>
              <w:rPr>
                <w:rFonts w:eastAsia="Times New Roman"/>
                <w:color w:val="000000"/>
                <w:sz w:val="20"/>
                <w:szCs w:val="20"/>
                <w:lang w:eastAsia="en-GB"/>
              </w:rPr>
            </w:pPr>
            <w:r w:rsidRPr="006C496D">
              <w:rPr>
                <w:rFonts w:eastAsia="Times New Roman"/>
                <w:color w:val="000000"/>
                <w:sz w:val="20"/>
                <w:szCs w:val="20"/>
                <w:lang w:eastAsia="en-GB"/>
              </w:rPr>
              <w:t>Hird et. al. (2004)</w:t>
            </w:r>
          </w:p>
        </w:tc>
        <w:tc>
          <w:tcPr>
            <w:tcW w:w="567" w:type="dxa"/>
            <w:tcBorders>
              <w:top w:val="single" w:sz="4" w:space="0" w:color="auto"/>
              <w:left w:val="nil"/>
              <w:bottom w:val="single" w:sz="4" w:space="0" w:color="auto"/>
              <w:right w:val="nil"/>
            </w:tcBorders>
            <w:shd w:val="clear" w:color="auto" w:fill="auto"/>
            <w:textDirection w:val="btLr"/>
            <w:vAlign w:val="center"/>
            <w:hideMark/>
          </w:tcPr>
          <w:p w:rsidR="00044D88" w:rsidRPr="006C496D" w:rsidRDefault="00044D88" w:rsidP="00044D88">
            <w:pPr>
              <w:spacing w:after="0" w:line="240" w:lineRule="auto"/>
              <w:ind w:left="113" w:right="113"/>
              <w:rPr>
                <w:rFonts w:eastAsia="Times New Roman"/>
                <w:color w:val="000000"/>
                <w:sz w:val="20"/>
                <w:szCs w:val="20"/>
                <w:lang w:eastAsia="en-GB"/>
              </w:rPr>
            </w:pPr>
            <w:r w:rsidRPr="006C496D">
              <w:rPr>
                <w:rFonts w:eastAsia="Times New Roman"/>
                <w:color w:val="000000"/>
                <w:sz w:val="20"/>
                <w:szCs w:val="20"/>
                <w:lang w:eastAsia="en-GB"/>
              </w:rPr>
              <w:t>Jones et. al. (2007)</w:t>
            </w:r>
          </w:p>
        </w:tc>
        <w:tc>
          <w:tcPr>
            <w:tcW w:w="567" w:type="dxa"/>
            <w:tcBorders>
              <w:top w:val="single" w:sz="4" w:space="0" w:color="auto"/>
              <w:left w:val="nil"/>
              <w:bottom w:val="single" w:sz="4" w:space="0" w:color="auto"/>
              <w:right w:val="nil"/>
            </w:tcBorders>
            <w:shd w:val="clear" w:color="auto" w:fill="auto"/>
            <w:textDirection w:val="btLr"/>
            <w:vAlign w:val="center"/>
            <w:hideMark/>
          </w:tcPr>
          <w:p w:rsidR="00044D88" w:rsidRPr="006C496D" w:rsidRDefault="00044D88" w:rsidP="00044D88">
            <w:pPr>
              <w:spacing w:after="0" w:line="240" w:lineRule="auto"/>
              <w:ind w:left="113" w:right="113"/>
              <w:rPr>
                <w:rFonts w:eastAsia="Times New Roman"/>
                <w:color w:val="000000"/>
                <w:sz w:val="20"/>
                <w:szCs w:val="20"/>
                <w:lang w:eastAsia="en-GB"/>
              </w:rPr>
            </w:pPr>
            <w:r w:rsidRPr="006C496D">
              <w:rPr>
                <w:rFonts w:eastAsia="Times New Roman"/>
                <w:color w:val="000000"/>
                <w:sz w:val="20"/>
                <w:szCs w:val="20"/>
                <w:lang w:eastAsia="en-GB"/>
              </w:rPr>
              <w:t>McCorry et. al. (2009)</w:t>
            </w:r>
          </w:p>
        </w:tc>
        <w:tc>
          <w:tcPr>
            <w:tcW w:w="567" w:type="dxa"/>
            <w:tcBorders>
              <w:top w:val="single" w:sz="4" w:space="0" w:color="auto"/>
              <w:left w:val="nil"/>
              <w:bottom w:val="single" w:sz="4" w:space="0" w:color="auto"/>
              <w:right w:val="nil"/>
            </w:tcBorders>
            <w:shd w:val="clear" w:color="auto" w:fill="auto"/>
            <w:textDirection w:val="btLr"/>
            <w:vAlign w:val="center"/>
            <w:hideMark/>
          </w:tcPr>
          <w:p w:rsidR="00044D88" w:rsidRPr="006C496D" w:rsidRDefault="00044D88" w:rsidP="00044D88">
            <w:pPr>
              <w:spacing w:after="0" w:line="240" w:lineRule="auto"/>
              <w:ind w:left="113" w:right="113"/>
              <w:rPr>
                <w:rFonts w:eastAsia="Times New Roman"/>
                <w:color w:val="000000"/>
                <w:sz w:val="20"/>
                <w:szCs w:val="20"/>
                <w:lang w:eastAsia="en-GB"/>
              </w:rPr>
            </w:pPr>
            <w:r w:rsidRPr="006C496D">
              <w:rPr>
                <w:rFonts w:eastAsia="Times New Roman"/>
                <w:color w:val="000000"/>
                <w:sz w:val="20"/>
                <w:szCs w:val="20"/>
                <w:lang w:eastAsia="en-GB"/>
              </w:rPr>
              <w:t>Robertson et. al. (2010)</w:t>
            </w:r>
          </w:p>
        </w:tc>
        <w:tc>
          <w:tcPr>
            <w:tcW w:w="567" w:type="dxa"/>
            <w:tcBorders>
              <w:top w:val="single" w:sz="4" w:space="0" w:color="auto"/>
              <w:left w:val="nil"/>
              <w:bottom w:val="single" w:sz="4" w:space="0" w:color="auto"/>
              <w:right w:val="nil"/>
            </w:tcBorders>
            <w:shd w:val="clear" w:color="auto" w:fill="auto"/>
            <w:textDirection w:val="btLr"/>
            <w:vAlign w:val="center"/>
            <w:hideMark/>
          </w:tcPr>
          <w:p w:rsidR="00044D88" w:rsidRPr="006C496D" w:rsidRDefault="00044D88" w:rsidP="00044D88">
            <w:pPr>
              <w:spacing w:after="0" w:line="240" w:lineRule="auto"/>
              <w:ind w:left="113" w:right="113"/>
              <w:rPr>
                <w:rFonts w:eastAsia="Times New Roman"/>
                <w:color w:val="000000"/>
                <w:sz w:val="20"/>
                <w:szCs w:val="20"/>
                <w:lang w:eastAsia="en-GB"/>
              </w:rPr>
            </w:pPr>
            <w:r w:rsidRPr="006C496D">
              <w:rPr>
                <w:rFonts w:eastAsia="Times New Roman"/>
                <w:color w:val="000000"/>
                <w:sz w:val="20"/>
                <w:szCs w:val="20"/>
                <w:lang w:eastAsia="en-GB"/>
              </w:rPr>
              <w:t>Shaw et. al. (2012)</w:t>
            </w:r>
          </w:p>
        </w:tc>
      </w:tr>
      <w:tr w:rsidR="00044D88" w:rsidRPr="006C496D" w:rsidTr="00044D88">
        <w:trPr>
          <w:trHeight w:val="315"/>
        </w:trPr>
        <w:tc>
          <w:tcPr>
            <w:tcW w:w="10060" w:type="dxa"/>
            <w:gridSpan w:val="13"/>
            <w:tcBorders>
              <w:top w:val="single" w:sz="4" w:space="0" w:color="auto"/>
              <w:left w:val="nil"/>
              <w:bottom w:val="nil"/>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b/>
                <w:bCs/>
                <w:color w:val="000000"/>
                <w:sz w:val="20"/>
                <w:szCs w:val="20"/>
                <w:lang w:eastAsia="en-GB"/>
              </w:rPr>
            </w:pPr>
            <w:r w:rsidRPr="006C496D">
              <w:rPr>
                <w:rFonts w:eastAsia="Times New Roman"/>
                <w:b/>
                <w:bCs/>
                <w:color w:val="000000"/>
                <w:sz w:val="20"/>
                <w:szCs w:val="20"/>
                <w:lang w:eastAsia="en-GB"/>
              </w:rPr>
              <w:t>Domain 1: Research team and reflexivity</w:t>
            </w: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rPr>
                <w:rFonts w:eastAsia="Times New Roman"/>
                <w:b/>
                <w:i/>
                <w:color w:val="000000"/>
                <w:sz w:val="20"/>
                <w:szCs w:val="20"/>
                <w:lang w:eastAsia="en-GB"/>
              </w:rPr>
            </w:pPr>
            <w:r w:rsidRPr="006C496D">
              <w:rPr>
                <w:rFonts w:eastAsia="Times New Roman"/>
                <w:b/>
                <w:i/>
                <w:color w:val="000000"/>
                <w:sz w:val="20"/>
                <w:szCs w:val="20"/>
                <w:lang w:eastAsia="en-GB"/>
              </w:rPr>
              <w:t>Personal characteristics</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Interviewer/facilitator</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 xml:space="preserve">Credentials </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Occupation</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Gender</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 xml:space="preserve">Experience &amp; training </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rPr>
                <w:rFonts w:eastAsia="Times New Roman"/>
                <w:b/>
                <w:i/>
                <w:color w:val="000000"/>
                <w:sz w:val="20"/>
                <w:szCs w:val="20"/>
                <w:lang w:eastAsia="en-GB"/>
              </w:rPr>
            </w:pPr>
            <w:r w:rsidRPr="006C496D">
              <w:rPr>
                <w:rFonts w:eastAsia="Times New Roman"/>
                <w:b/>
                <w:i/>
                <w:color w:val="000000"/>
                <w:sz w:val="20"/>
                <w:szCs w:val="20"/>
                <w:lang w:eastAsia="en-GB"/>
              </w:rPr>
              <w:t>Relationship with participants</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Relationship established</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DA189B" w:rsidTr="00044D88">
        <w:trPr>
          <w:trHeight w:val="570"/>
        </w:trPr>
        <w:tc>
          <w:tcPr>
            <w:tcW w:w="3088" w:type="dxa"/>
            <w:tcBorders>
              <w:top w:val="nil"/>
              <w:left w:val="nil"/>
              <w:bottom w:val="nil"/>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Participant knowledge of the interviewer</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r>
      <w:tr w:rsidR="00044D88" w:rsidRPr="00DA189B" w:rsidTr="00044D88">
        <w:trPr>
          <w:trHeight w:val="300"/>
        </w:trPr>
        <w:tc>
          <w:tcPr>
            <w:tcW w:w="3088" w:type="dxa"/>
            <w:tcBorders>
              <w:top w:val="nil"/>
              <w:left w:val="nil"/>
              <w:bottom w:val="single" w:sz="4" w:space="0" w:color="auto"/>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Interviewer characteristics</w:t>
            </w:r>
          </w:p>
        </w:tc>
        <w:tc>
          <w:tcPr>
            <w:tcW w:w="593"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DA189B" w:rsidTr="00044D88">
        <w:trPr>
          <w:trHeight w:val="300"/>
        </w:trPr>
        <w:tc>
          <w:tcPr>
            <w:tcW w:w="10060" w:type="dxa"/>
            <w:gridSpan w:val="13"/>
            <w:tcBorders>
              <w:top w:val="single" w:sz="4" w:space="0" w:color="auto"/>
              <w:left w:val="nil"/>
              <w:bottom w:val="nil"/>
              <w:right w:val="nil"/>
            </w:tcBorders>
            <w:shd w:val="clear" w:color="auto" w:fill="auto"/>
            <w:noWrap/>
            <w:vAlign w:val="center"/>
            <w:hideMark/>
          </w:tcPr>
          <w:p w:rsidR="00044D88" w:rsidRPr="006C496D" w:rsidRDefault="00044D88" w:rsidP="00044D88">
            <w:pPr>
              <w:spacing w:after="0" w:line="240" w:lineRule="auto"/>
              <w:rPr>
                <w:rFonts w:eastAsia="Times New Roman"/>
                <w:b/>
                <w:bCs/>
                <w:color w:val="000000"/>
                <w:sz w:val="20"/>
                <w:szCs w:val="20"/>
                <w:lang w:eastAsia="en-GB"/>
              </w:rPr>
            </w:pPr>
            <w:r w:rsidRPr="006C496D">
              <w:rPr>
                <w:rFonts w:eastAsia="Times New Roman"/>
                <w:b/>
                <w:bCs/>
                <w:color w:val="000000"/>
                <w:sz w:val="20"/>
                <w:szCs w:val="20"/>
                <w:lang w:eastAsia="en-GB"/>
              </w:rPr>
              <w:t>Domain 2: Study design</w:t>
            </w:r>
          </w:p>
        </w:tc>
      </w:tr>
      <w:tr w:rsidR="00044D88" w:rsidRPr="006C496D" w:rsidTr="00044D88">
        <w:trPr>
          <w:trHeight w:val="300"/>
        </w:trPr>
        <w:tc>
          <w:tcPr>
            <w:tcW w:w="3088"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rPr>
                <w:rFonts w:eastAsia="Times New Roman"/>
                <w:b/>
                <w:i/>
                <w:color w:val="000000"/>
                <w:sz w:val="20"/>
                <w:szCs w:val="20"/>
                <w:lang w:eastAsia="en-GB"/>
              </w:rPr>
            </w:pPr>
            <w:r w:rsidRPr="006C496D">
              <w:rPr>
                <w:rFonts w:eastAsia="Times New Roman"/>
                <w:b/>
                <w:i/>
                <w:color w:val="000000"/>
                <w:sz w:val="20"/>
                <w:szCs w:val="20"/>
                <w:lang w:eastAsia="en-GB"/>
              </w:rPr>
              <w:t>Theoretical framework</w:t>
            </w:r>
          </w:p>
        </w:tc>
        <w:tc>
          <w:tcPr>
            <w:tcW w:w="593"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709"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6C496D" w:rsidTr="00044D88">
        <w:trPr>
          <w:trHeight w:val="570"/>
        </w:trPr>
        <w:tc>
          <w:tcPr>
            <w:tcW w:w="3088" w:type="dxa"/>
            <w:tcBorders>
              <w:top w:val="nil"/>
              <w:left w:val="nil"/>
              <w:bottom w:val="nil"/>
              <w:right w:val="nil"/>
            </w:tcBorders>
            <w:shd w:val="clear" w:color="auto" w:fill="auto"/>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Methodological orientation and Theory</w:t>
            </w:r>
          </w:p>
        </w:tc>
        <w:tc>
          <w:tcPr>
            <w:tcW w:w="593"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6C496D" w:rsidTr="00044D88">
        <w:trPr>
          <w:trHeight w:val="300"/>
        </w:trPr>
        <w:tc>
          <w:tcPr>
            <w:tcW w:w="3088" w:type="dxa"/>
            <w:tcBorders>
              <w:top w:val="nil"/>
              <w:left w:val="nil"/>
              <w:bottom w:val="nil"/>
              <w:right w:val="nil"/>
            </w:tcBorders>
            <w:shd w:val="clear" w:color="auto" w:fill="auto"/>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Sampling</w:t>
            </w:r>
          </w:p>
        </w:tc>
        <w:tc>
          <w:tcPr>
            <w:tcW w:w="593"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r>
      <w:tr w:rsidR="00044D88" w:rsidRPr="006C496D" w:rsidTr="00044D88">
        <w:trPr>
          <w:trHeight w:val="300"/>
        </w:trPr>
        <w:tc>
          <w:tcPr>
            <w:tcW w:w="3088" w:type="dxa"/>
            <w:tcBorders>
              <w:top w:val="nil"/>
              <w:left w:val="nil"/>
              <w:bottom w:val="nil"/>
              <w:right w:val="nil"/>
            </w:tcBorders>
            <w:shd w:val="clear" w:color="auto" w:fill="auto"/>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Method of approach</w:t>
            </w:r>
          </w:p>
        </w:tc>
        <w:tc>
          <w:tcPr>
            <w:tcW w:w="593"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r>
      <w:tr w:rsidR="00044D88" w:rsidRPr="006C496D" w:rsidTr="00044D88">
        <w:trPr>
          <w:trHeight w:val="300"/>
        </w:trPr>
        <w:tc>
          <w:tcPr>
            <w:tcW w:w="3088" w:type="dxa"/>
            <w:tcBorders>
              <w:top w:val="nil"/>
              <w:left w:val="nil"/>
              <w:bottom w:val="nil"/>
              <w:right w:val="nil"/>
            </w:tcBorders>
            <w:shd w:val="clear" w:color="auto" w:fill="auto"/>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Sample size</w:t>
            </w:r>
          </w:p>
        </w:tc>
        <w:tc>
          <w:tcPr>
            <w:tcW w:w="593"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r>
      <w:tr w:rsidR="00044D88" w:rsidRPr="006C496D" w:rsidTr="00044D88">
        <w:trPr>
          <w:trHeight w:val="300"/>
        </w:trPr>
        <w:tc>
          <w:tcPr>
            <w:tcW w:w="3088" w:type="dxa"/>
            <w:tcBorders>
              <w:top w:val="nil"/>
              <w:left w:val="nil"/>
              <w:bottom w:val="nil"/>
              <w:right w:val="nil"/>
            </w:tcBorders>
            <w:shd w:val="clear" w:color="auto" w:fill="auto"/>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Non-participation</w:t>
            </w:r>
          </w:p>
        </w:tc>
        <w:tc>
          <w:tcPr>
            <w:tcW w:w="593"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709"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r>
      <w:tr w:rsidR="00044D88" w:rsidRPr="006C496D" w:rsidTr="00044D88">
        <w:trPr>
          <w:trHeight w:val="300"/>
        </w:trPr>
        <w:tc>
          <w:tcPr>
            <w:tcW w:w="3088"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rPr>
                <w:rFonts w:eastAsia="Times New Roman"/>
                <w:b/>
                <w:i/>
                <w:color w:val="000000"/>
                <w:sz w:val="20"/>
                <w:szCs w:val="20"/>
                <w:lang w:eastAsia="en-GB"/>
              </w:rPr>
            </w:pPr>
            <w:r w:rsidRPr="006C496D">
              <w:rPr>
                <w:rFonts w:eastAsia="Times New Roman"/>
                <w:b/>
                <w:i/>
                <w:color w:val="000000"/>
                <w:sz w:val="20"/>
                <w:szCs w:val="20"/>
                <w:lang w:eastAsia="en-GB"/>
              </w:rPr>
              <w:t>Setting</w:t>
            </w:r>
          </w:p>
        </w:tc>
        <w:tc>
          <w:tcPr>
            <w:tcW w:w="593"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709"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6C496D" w:rsidTr="00044D88">
        <w:trPr>
          <w:trHeight w:val="300"/>
        </w:trPr>
        <w:tc>
          <w:tcPr>
            <w:tcW w:w="3088" w:type="dxa"/>
            <w:tcBorders>
              <w:top w:val="nil"/>
              <w:left w:val="nil"/>
              <w:bottom w:val="nil"/>
              <w:right w:val="nil"/>
            </w:tcBorders>
            <w:shd w:val="clear" w:color="auto" w:fill="auto"/>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Setting of data collection</w:t>
            </w:r>
          </w:p>
        </w:tc>
        <w:tc>
          <w:tcPr>
            <w:tcW w:w="593"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r>
      <w:tr w:rsidR="00044D88" w:rsidRPr="006C496D" w:rsidTr="00044D88">
        <w:trPr>
          <w:trHeight w:val="300"/>
        </w:trPr>
        <w:tc>
          <w:tcPr>
            <w:tcW w:w="3088" w:type="dxa"/>
            <w:tcBorders>
              <w:top w:val="nil"/>
              <w:left w:val="nil"/>
              <w:bottom w:val="nil"/>
              <w:right w:val="nil"/>
            </w:tcBorders>
            <w:shd w:val="clear" w:color="auto" w:fill="auto"/>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 xml:space="preserve">Presence of non-participants </w:t>
            </w:r>
          </w:p>
        </w:tc>
        <w:tc>
          <w:tcPr>
            <w:tcW w:w="593"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709"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6C496D" w:rsidTr="00044D88">
        <w:trPr>
          <w:trHeight w:val="300"/>
        </w:trPr>
        <w:tc>
          <w:tcPr>
            <w:tcW w:w="3088" w:type="dxa"/>
            <w:tcBorders>
              <w:top w:val="nil"/>
              <w:left w:val="nil"/>
              <w:bottom w:val="nil"/>
              <w:right w:val="nil"/>
            </w:tcBorders>
            <w:shd w:val="clear" w:color="auto" w:fill="auto"/>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lastRenderedPageBreak/>
              <w:t>Description of sample</w:t>
            </w:r>
          </w:p>
        </w:tc>
        <w:tc>
          <w:tcPr>
            <w:tcW w:w="593"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r>
      <w:tr w:rsidR="00044D88" w:rsidRPr="006C496D" w:rsidTr="00044D88">
        <w:trPr>
          <w:trHeight w:val="300"/>
        </w:trPr>
        <w:tc>
          <w:tcPr>
            <w:tcW w:w="3088"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rPr>
                <w:rFonts w:eastAsia="Times New Roman"/>
                <w:b/>
                <w:i/>
                <w:color w:val="000000"/>
                <w:sz w:val="20"/>
                <w:szCs w:val="20"/>
                <w:lang w:eastAsia="en-GB"/>
              </w:rPr>
            </w:pPr>
            <w:r w:rsidRPr="006C496D">
              <w:rPr>
                <w:rFonts w:eastAsia="Times New Roman"/>
                <w:b/>
                <w:i/>
                <w:color w:val="000000"/>
                <w:sz w:val="20"/>
                <w:szCs w:val="20"/>
                <w:lang w:eastAsia="en-GB"/>
              </w:rPr>
              <w:t>Data collection</w:t>
            </w:r>
          </w:p>
        </w:tc>
        <w:tc>
          <w:tcPr>
            <w:tcW w:w="593"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709"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6C496D" w:rsidTr="00044D88">
        <w:trPr>
          <w:trHeight w:val="300"/>
        </w:trPr>
        <w:tc>
          <w:tcPr>
            <w:tcW w:w="3088" w:type="dxa"/>
            <w:tcBorders>
              <w:top w:val="nil"/>
              <w:left w:val="nil"/>
              <w:bottom w:val="nil"/>
              <w:right w:val="nil"/>
            </w:tcBorders>
            <w:shd w:val="clear" w:color="auto" w:fill="auto"/>
            <w:vAlign w:val="center"/>
            <w:hideMark/>
          </w:tcPr>
          <w:p w:rsidR="00044D88" w:rsidRPr="006C496D" w:rsidRDefault="00044D88" w:rsidP="00044D88">
            <w:pPr>
              <w:spacing w:after="0" w:line="240" w:lineRule="auto"/>
              <w:rPr>
                <w:rFonts w:eastAsia="Times New Roman"/>
                <w:color w:val="000000"/>
                <w:sz w:val="20"/>
                <w:szCs w:val="20"/>
                <w:lang w:eastAsia="en-GB"/>
              </w:rPr>
            </w:pPr>
            <w:r>
              <w:rPr>
                <w:rFonts w:eastAsia="Times New Roman"/>
                <w:color w:val="000000"/>
                <w:sz w:val="20"/>
                <w:szCs w:val="20"/>
                <w:lang w:eastAsia="en-GB"/>
              </w:rPr>
              <w:t>Interview guide</w:t>
            </w:r>
          </w:p>
        </w:tc>
        <w:tc>
          <w:tcPr>
            <w:tcW w:w="593"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r>
      <w:tr w:rsidR="00044D88" w:rsidRPr="006C496D" w:rsidTr="00044D88">
        <w:trPr>
          <w:trHeight w:val="300"/>
        </w:trPr>
        <w:tc>
          <w:tcPr>
            <w:tcW w:w="3088" w:type="dxa"/>
            <w:tcBorders>
              <w:top w:val="nil"/>
              <w:left w:val="nil"/>
              <w:bottom w:val="nil"/>
              <w:right w:val="nil"/>
            </w:tcBorders>
            <w:shd w:val="clear" w:color="auto" w:fill="auto"/>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Repeat interviews</w:t>
            </w:r>
          </w:p>
        </w:tc>
        <w:tc>
          <w:tcPr>
            <w:tcW w:w="593"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709"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6C496D" w:rsidTr="00044D88">
        <w:trPr>
          <w:trHeight w:val="300"/>
        </w:trPr>
        <w:tc>
          <w:tcPr>
            <w:tcW w:w="3088" w:type="dxa"/>
            <w:tcBorders>
              <w:top w:val="nil"/>
              <w:left w:val="nil"/>
              <w:bottom w:val="nil"/>
              <w:right w:val="nil"/>
            </w:tcBorders>
            <w:shd w:val="clear" w:color="auto" w:fill="auto"/>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Audio/visual recording</w:t>
            </w:r>
          </w:p>
        </w:tc>
        <w:tc>
          <w:tcPr>
            <w:tcW w:w="593"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r>
      <w:tr w:rsidR="00044D88" w:rsidRPr="006C496D" w:rsidTr="00044D88">
        <w:trPr>
          <w:trHeight w:val="300"/>
        </w:trPr>
        <w:tc>
          <w:tcPr>
            <w:tcW w:w="3088" w:type="dxa"/>
            <w:tcBorders>
              <w:top w:val="nil"/>
              <w:left w:val="nil"/>
              <w:bottom w:val="nil"/>
              <w:right w:val="nil"/>
            </w:tcBorders>
            <w:shd w:val="clear" w:color="auto" w:fill="auto"/>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 xml:space="preserve">Field notes </w:t>
            </w:r>
          </w:p>
        </w:tc>
        <w:tc>
          <w:tcPr>
            <w:tcW w:w="593"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709"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6C496D" w:rsidTr="00044D88">
        <w:trPr>
          <w:trHeight w:val="300"/>
        </w:trPr>
        <w:tc>
          <w:tcPr>
            <w:tcW w:w="3088" w:type="dxa"/>
            <w:tcBorders>
              <w:top w:val="nil"/>
              <w:left w:val="nil"/>
              <w:bottom w:val="nil"/>
              <w:right w:val="nil"/>
            </w:tcBorders>
            <w:shd w:val="clear" w:color="auto" w:fill="auto"/>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Duration</w:t>
            </w:r>
          </w:p>
        </w:tc>
        <w:tc>
          <w:tcPr>
            <w:tcW w:w="593"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r>
      <w:tr w:rsidR="00044D88" w:rsidRPr="006C496D" w:rsidTr="00044D88">
        <w:trPr>
          <w:trHeight w:val="300"/>
        </w:trPr>
        <w:tc>
          <w:tcPr>
            <w:tcW w:w="3088" w:type="dxa"/>
            <w:tcBorders>
              <w:top w:val="nil"/>
              <w:left w:val="nil"/>
              <w:bottom w:val="nil"/>
              <w:right w:val="nil"/>
            </w:tcBorders>
            <w:shd w:val="clear" w:color="auto" w:fill="auto"/>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Data saturation</w:t>
            </w:r>
          </w:p>
        </w:tc>
        <w:tc>
          <w:tcPr>
            <w:tcW w:w="593"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DA189B" w:rsidTr="00044D88">
        <w:trPr>
          <w:trHeight w:val="300"/>
        </w:trPr>
        <w:tc>
          <w:tcPr>
            <w:tcW w:w="3088" w:type="dxa"/>
            <w:tcBorders>
              <w:top w:val="nil"/>
              <w:left w:val="nil"/>
              <w:bottom w:val="single" w:sz="4" w:space="0" w:color="auto"/>
              <w:right w:val="nil"/>
            </w:tcBorders>
            <w:shd w:val="clear" w:color="auto" w:fill="auto"/>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 xml:space="preserve">Transcripts returned </w:t>
            </w:r>
          </w:p>
        </w:tc>
        <w:tc>
          <w:tcPr>
            <w:tcW w:w="593" w:type="dxa"/>
            <w:tcBorders>
              <w:top w:val="nil"/>
              <w:left w:val="nil"/>
              <w:bottom w:val="single" w:sz="4" w:space="0" w:color="auto"/>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709" w:type="dxa"/>
            <w:tcBorders>
              <w:top w:val="nil"/>
              <w:left w:val="nil"/>
              <w:bottom w:val="single" w:sz="4" w:space="0" w:color="auto"/>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auto"/>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DA189B" w:rsidTr="00044D88">
        <w:trPr>
          <w:trHeight w:val="300"/>
        </w:trPr>
        <w:tc>
          <w:tcPr>
            <w:tcW w:w="10060" w:type="dxa"/>
            <w:gridSpan w:val="13"/>
            <w:tcBorders>
              <w:top w:val="single" w:sz="4" w:space="0" w:color="auto"/>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rPr>
                <w:rFonts w:eastAsia="Times New Roman"/>
                <w:b/>
                <w:bCs/>
                <w:color w:val="000000"/>
                <w:sz w:val="20"/>
                <w:szCs w:val="20"/>
                <w:lang w:eastAsia="en-GB"/>
              </w:rPr>
            </w:pPr>
            <w:r w:rsidRPr="006C496D">
              <w:rPr>
                <w:rFonts w:eastAsia="Times New Roman"/>
                <w:b/>
                <w:bCs/>
                <w:color w:val="000000"/>
                <w:sz w:val="20"/>
                <w:szCs w:val="20"/>
                <w:lang w:eastAsia="en-GB"/>
              </w:rPr>
              <w:t>Domain 3: Analysis and findings</w:t>
            </w: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rPr>
                <w:rFonts w:eastAsia="Times New Roman"/>
                <w:b/>
                <w:i/>
                <w:color w:val="000000"/>
                <w:sz w:val="20"/>
                <w:szCs w:val="20"/>
                <w:lang w:eastAsia="en-GB"/>
              </w:rPr>
            </w:pPr>
            <w:r w:rsidRPr="006C496D">
              <w:rPr>
                <w:rFonts w:eastAsia="Times New Roman"/>
                <w:b/>
                <w:i/>
                <w:color w:val="000000"/>
                <w:sz w:val="20"/>
                <w:szCs w:val="20"/>
                <w:lang w:eastAsia="en-GB"/>
              </w:rPr>
              <w:t>Data analysis</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Number of data coders</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Description of the coding tree</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 xml:space="preserve">Derivation of themes </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Software</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Participant checking</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rPr>
                <w:rFonts w:eastAsia="Times New Roman"/>
                <w:b/>
                <w:color w:val="000000"/>
                <w:sz w:val="20"/>
                <w:szCs w:val="20"/>
                <w:lang w:eastAsia="en-GB"/>
              </w:rPr>
            </w:pPr>
            <w:r w:rsidRPr="006C496D">
              <w:rPr>
                <w:rFonts w:eastAsia="Times New Roman"/>
                <w:b/>
                <w:color w:val="000000"/>
                <w:sz w:val="20"/>
                <w:szCs w:val="20"/>
                <w:lang w:eastAsia="en-GB"/>
              </w:rPr>
              <w:t>Reporting</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709" w:type="dxa"/>
            <w:tcBorders>
              <w:top w:val="nil"/>
              <w:left w:val="nil"/>
              <w:bottom w:val="nil"/>
              <w:right w:val="nil"/>
            </w:tcBorders>
            <w:shd w:val="clear" w:color="auto" w:fill="F2F2F2" w:themeFill="background1" w:themeFillShade="F2"/>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Quotations presented</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Data and findings consistent</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r>
      <w:tr w:rsidR="00044D88" w:rsidRPr="00DA189B" w:rsidTr="00044D88">
        <w:trPr>
          <w:trHeight w:val="300"/>
        </w:trPr>
        <w:tc>
          <w:tcPr>
            <w:tcW w:w="3088" w:type="dxa"/>
            <w:tcBorders>
              <w:top w:val="nil"/>
              <w:left w:val="nil"/>
              <w:bottom w:val="nil"/>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Clarity of major themes</w:t>
            </w:r>
          </w:p>
        </w:tc>
        <w:tc>
          <w:tcPr>
            <w:tcW w:w="593"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nil"/>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r>
      <w:tr w:rsidR="00044D88" w:rsidRPr="00DA189B" w:rsidTr="00044D88">
        <w:trPr>
          <w:trHeight w:val="300"/>
        </w:trPr>
        <w:tc>
          <w:tcPr>
            <w:tcW w:w="3088" w:type="dxa"/>
            <w:tcBorders>
              <w:top w:val="nil"/>
              <w:left w:val="nil"/>
              <w:bottom w:val="single" w:sz="4" w:space="0" w:color="auto"/>
              <w:right w:val="nil"/>
            </w:tcBorders>
            <w:shd w:val="clear" w:color="auto" w:fill="F2F2F2" w:themeFill="background1" w:themeFillShade="F2"/>
            <w:vAlign w:val="center"/>
            <w:hideMark/>
          </w:tcPr>
          <w:p w:rsidR="00044D88" w:rsidRPr="006C496D" w:rsidRDefault="00044D88" w:rsidP="00044D88">
            <w:pPr>
              <w:spacing w:after="0" w:line="240" w:lineRule="auto"/>
              <w:rPr>
                <w:rFonts w:eastAsia="Times New Roman"/>
                <w:color w:val="000000"/>
                <w:sz w:val="20"/>
                <w:szCs w:val="20"/>
                <w:lang w:eastAsia="en-GB"/>
              </w:rPr>
            </w:pPr>
            <w:r w:rsidRPr="006C496D">
              <w:rPr>
                <w:rFonts w:eastAsia="Times New Roman"/>
                <w:color w:val="000000"/>
                <w:sz w:val="20"/>
                <w:szCs w:val="20"/>
                <w:lang w:eastAsia="en-GB"/>
              </w:rPr>
              <w:t>Clarity of minor themes</w:t>
            </w:r>
          </w:p>
        </w:tc>
        <w:tc>
          <w:tcPr>
            <w:tcW w:w="593"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r w:rsidRPr="006C496D">
              <w:rPr>
                <w:rFonts w:eastAsia="Times New Roman"/>
                <w:color w:val="000000"/>
                <w:sz w:val="20"/>
                <w:szCs w:val="20"/>
                <w:lang w:eastAsia="en-GB"/>
              </w:rPr>
              <w:t>x</w:t>
            </w:r>
          </w:p>
        </w:tc>
        <w:tc>
          <w:tcPr>
            <w:tcW w:w="709"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c>
          <w:tcPr>
            <w:tcW w:w="567" w:type="dxa"/>
            <w:tcBorders>
              <w:top w:val="nil"/>
              <w:left w:val="nil"/>
              <w:bottom w:val="single" w:sz="4" w:space="0" w:color="auto"/>
              <w:right w:val="nil"/>
            </w:tcBorders>
            <w:shd w:val="clear" w:color="auto" w:fill="F2F2F2" w:themeFill="background1" w:themeFillShade="F2"/>
            <w:noWrap/>
            <w:vAlign w:val="center"/>
            <w:hideMark/>
          </w:tcPr>
          <w:p w:rsidR="00044D88" w:rsidRPr="006C496D" w:rsidRDefault="00044D88" w:rsidP="00044D88">
            <w:pPr>
              <w:spacing w:after="0" w:line="240" w:lineRule="auto"/>
              <w:jc w:val="center"/>
              <w:rPr>
                <w:rFonts w:eastAsia="Times New Roman"/>
                <w:color w:val="000000"/>
                <w:sz w:val="20"/>
                <w:szCs w:val="20"/>
                <w:lang w:eastAsia="en-GB"/>
              </w:rPr>
            </w:pPr>
          </w:p>
        </w:tc>
      </w:tr>
      <w:tr w:rsidR="00044D88" w:rsidRPr="00DA189B" w:rsidTr="00044D88">
        <w:trPr>
          <w:trHeight w:val="300"/>
        </w:trPr>
        <w:tc>
          <w:tcPr>
            <w:tcW w:w="10060" w:type="dxa"/>
            <w:gridSpan w:val="13"/>
            <w:tcBorders>
              <w:top w:val="single" w:sz="4" w:space="0" w:color="auto"/>
              <w:left w:val="nil"/>
              <w:bottom w:val="single" w:sz="4" w:space="0" w:color="auto"/>
              <w:right w:val="nil"/>
            </w:tcBorders>
            <w:shd w:val="clear" w:color="auto" w:fill="auto"/>
            <w:vAlign w:val="center"/>
          </w:tcPr>
          <w:p w:rsidR="00044D88" w:rsidRPr="006C496D" w:rsidRDefault="00044D88" w:rsidP="00044D88">
            <w:pPr>
              <w:spacing w:after="0" w:line="240" w:lineRule="auto"/>
              <w:rPr>
                <w:rFonts w:eastAsia="Times New Roman"/>
                <w:color w:val="000000"/>
                <w:sz w:val="20"/>
                <w:szCs w:val="20"/>
                <w:lang w:eastAsia="en-GB"/>
              </w:rPr>
            </w:pPr>
            <w:r>
              <w:rPr>
                <w:rFonts w:eastAsia="Times New Roman"/>
                <w:color w:val="000000"/>
                <w:sz w:val="20"/>
                <w:szCs w:val="20"/>
                <w:lang w:eastAsia="en-GB"/>
              </w:rPr>
              <w:t>Legend: X = discussed in publication</w:t>
            </w:r>
          </w:p>
        </w:tc>
      </w:tr>
    </w:tbl>
    <w:p w:rsidR="00044D88" w:rsidRDefault="00044D88" w:rsidP="006F7EE0">
      <w:pPr>
        <w:pStyle w:val="Heading2"/>
      </w:pPr>
    </w:p>
    <w:p w:rsidR="00203614" w:rsidRDefault="006F7EE0" w:rsidP="00E25829">
      <w:pPr>
        <w:pStyle w:val="Heading1"/>
      </w:pPr>
      <w:r>
        <w:t xml:space="preserve">Results </w:t>
      </w:r>
      <w:r w:rsidRPr="00397B63">
        <w:t>of</w:t>
      </w:r>
      <w:r w:rsidR="00F948AB" w:rsidRPr="00397B63">
        <w:t xml:space="preserve"> thematic</w:t>
      </w:r>
      <w:r w:rsidRPr="00397B63">
        <w:rPr>
          <w:color w:val="000000" w:themeColor="text1"/>
        </w:rPr>
        <w:t xml:space="preserve"> </w:t>
      </w:r>
      <w:r w:rsidR="0077333A">
        <w:t>s</w:t>
      </w:r>
      <w:r>
        <w:t>ynthesis</w:t>
      </w:r>
    </w:p>
    <w:p w:rsidR="00334ED8" w:rsidRPr="00A24444" w:rsidRDefault="00334ED8" w:rsidP="00385900">
      <w:pPr>
        <w:rPr>
          <w:color w:val="FF0000"/>
        </w:rPr>
      </w:pPr>
      <w:r w:rsidRPr="00A24444">
        <w:rPr>
          <w:color w:val="FF0000"/>
        </w:rPr>
        <w:t xml:space="preserve">The study found, </w:t>
      </w:r>
      <w:r w:rsidR="004019AF" w:rsidRPr="00A24444">
        <w:rPr>
          <w:color w:val="FF0000"/>
        </w:rPr>
        <w:t xml:space="preserve">previously active </w:t>
      </w:r>
      <w:r w:rsidR="00385900" w:rsidRPr="00A24444">
        <w:rPr>
          <w:color w:val="FF0000"/>
        </w:rPr>
        <w:t>adults</w:t>
      </w:r>
      <w:r w:rsidR="004019AF" w:rsidRPr="00A24444">
        <w:rPr>
          <w:color w:val="FF0000"/>
        </w:rPr>
        <w:t>,</w:t>
      </w:r>
      <w:r w:rsidRPr="00A24444">
        <w:rPr>
          <w:color w:val="FF0000"/>
        </w:rPr>
        <w:t xml:space="preserve"> diagnosed with acute coronary syndrome, were influenced to engage in physical activity during CR by communication factors that involve both their self-perceptions of an exercise identity and their experience of CR.  </w:t>
      </w:r>
    </w:p>
    <w:p w:rsidR="00302A1B" w:rsidRPr="00A24444" w:rsidRDefault="00334ED8" w:rsidP="00385900">
      <w:pPr>
        <w:rPr>
          <w:color w:val="FF0000"/>
        </w:rPr>
      </w:pPr>
      <w:r w:rsidRPr="00A24444">
        <w:rPr>
          <w:color w:val="FF0000"/>
        </w:rPr>
        <w:t>The overarching communication factors include two subthemes: “post-event communication and advice” and “expectations of exercise-based CR”.</w:t>
      </w:r>
      <w:r w:rsidR="00302A1B" w:rsidRPr="00A24444">
        <w:rPr>
          <w:color w:val="FF0000"/>
        </w:rPr>
        <w:t xml:space="preserve">  Advice given post-event and during CR, provided the context for decisions about engagement with exercise-based CR.  </w:t>
      </w:r>
      <w:r w:rsidRPr="00A24444">
        <w:rPr>
          <w:color w:val="FF0000"/>
        </w:rPr>
        <w:t xml:space="preserve">  </w:t>
      </w:r>
    </w:p>
    <w:p w:rsidR="00D27852" w:rsidRPr="00A24444" w:rsidRDefault="00302A1B" w:rsidP="00385900">
      <w:pPr>
        <w:rPr>
          <w:color w:val="FF0000"/>
        </w:rPr>
      </w:pPr>
      <w:r w:rsidRPr="00A24444">
        <w:rPr>
          <w:color w:val="FF0000"/>
        </w:rPr>
        <w:t>One of the two major them</w:t>
      </w:r>
      <w:r w:rsidR="008B67B8" w:rsidRPr="00A24444">
        <w:rPr>
          <w:color w:val="FF0000"/>
        </w:rPr>
        <w:t xml:space="preserve">es involved with </w:t>
      </w:r>
      <w:r w:rsidRPr="00A24444">
        <w:rPr>
          <w:color w:val="FF0000"/>
        </w:rPr>
        <w:t xml:space="preserve">communication factors, “self-perceptions of an exercise identity”, influenced </w:t>
      </w:r>
      <w:r w:rsidR="00D27852" w:rsidRPr="00A24444">
        <w:rPr>
          <w:color w:val="FF0000"/>
        </w:rPr>
        <w:t xml:space="preserve">the perceived need for exercise-based CR.  </w:t>
      </w:r>
      <w:r w:rsidR="00D27852" w:rsidRPr="00A24444">
        <w:rPr>
          <w:color w:val="FF0000"/>
        </w:rPr>
        <w:lastRenderedPageBreak/>
        <w:t xml:space="preserve">Exercise identity was formed by the influence of five subthemes: “motivators to exercise”, “self-confidence in physical ability”, “exercise self-reliance”, “perceptions of fitness identity”, and “perceptions of severity of cardiac condition”. </w:t>
      </w:r>
    </w:p>
    <w:p w:rsidR="00334ED8" w:rsidRPr="00A24444" w:rsidRDefault="00D27852" w:rsidP="00385900">
      <w:pPr>
        <w:rPr>
          <w:color w:val="FF0000"/>
        </w:rPr>
      </w:pPr>
      <w:r w:rsidRPr="00A24444">
        <w:rPr>
          <w:color w:val="FF0000"/>
        </w:rPr>
        <w:t xml:space="preserve">The second major theme involved with communication factors, “experience of exercise-based CR, was formed by the influence of </w:t>
      </w:r>
      <w:r w:rsidR="008B67B8" w:rsidRPr="00A24444">
        <w:rPr>
          <w:color w:val="FF0000"/>
        </w:rPr>
        <w:t>two subthemes: “age appropriateness of CR” and “appropriateness of CR exercise”.</w:t>
      </w:r>
      <w:r w:rsidR="00334ED8" w:rsidRPr="00A24444">
        <w:rPr>
          <w:color w:val="FF0000"/>
        </w:rPr>
        <w:t xml:space="preserve"> </w:t>
      </w:r>
    </w:p>
    <w:p w:rsidR="00385900" w:rsidRPr="00A24444" w:rsidRDefault="0043673F" w:rsidP="00385900">
      <w:pPr>
        <w:rPr>
          <w:color w:val="FF0000"/>
        </w:rPr>
      </w:pPr>
      <w:r w:rsidRPr="00A24444">
        <w:rPr>
          <w:color w:val="FF0000"/>
        </w:rPr>
        <w:t xml:space="preserve">When </w:t>
      </w:r>
      <w:r w:rsidR="008B67B8" w:rsidRPr="00A24444">
        <w:rPr>
          <w:color w:val="FF0000"/>
        </w:rPr>
        <w:t xml:space="preserve">communication factors, major themes and subthemes are combined, the novel Model of Engagement (Figure 2) is developed.  </w:t>
      </w:r>
      <w:r w:rsidR="002D0CA6" w:rsidRPr="00A24444">
        <w:rPr>
          <w:color w:val="FF0000"/>
        </w:rPr>
        <w:t xml:space="preserve">Depending on the interaction of </w:t>
      </w:r>
      <w:r w:rsidR="008B67B8" w:rsidRPr="00A24444">
        <w:rPr>
          <w:color w:val="FF0000"/>
        </w:rPr>
        <w:t>“</w:t>
      </w:r>
      <w:r w:rsidR="002D0CA6" w:rsidRPr="00A24444">
        <w:rPr>
          <w:color w:val="FF0000"/>
        </w:rPr>
        <w:t>self-perceptions of an exercise identity</w:t>
      </w:r>
      <w:r w:rsidR="008B67B8" w:rsidRPr="00A24444">
        <w:rPr>
          <w:color w:val="FF0000"/>
        </w:rPr>
        <w:t>”</w:t>
      </w:r>
      <w:r w:rsidR="002D0CA6" w:rsidRPr="00A24444">
        <w:rPr>
          <w:color w:val="FF0000"/>
        </w:rPr>
        <w:t xml:space="preserve"> and </w:t>
      </w:r>
      <w:r w:rsidR="008B67B8" w:rsidRPr="00A24444">
        <w:rPr>
          <w:color w:val="FF0000"/>
        </w:rPr>
        <w:t>“</w:t>
      </w:r>
      <w:r w:rsidR="002D0CA6" w:rsidRPr="00A24444">
        <w:rPr>
          <w:color w:val="FF0000"/>
        </w:rPr>
        <w:t>experience of exercise-based CR</w:t>
      </w:r>
      <w:r w:rsidR="008B67B8" w:rsidRPr="00A24444">
        <w:rPr>
          <w:color w:val="FF0000"/>
        </w:rPr>
        <w:t>”</w:t>
      </w:r>
      <w:r w:rsidR="002D0CA6" w:rsidRPr="00A24444">
        <w:rPr>
          <w:color w:val="FF0000"/>
        </w:rPr>
        <w:t>, three resultant influences on PA have been identified as knowledge of appropriate exercise levels and benefits of CR for secondary prevention, improvements in fitness level and social support for physical activity post-cardiac event.</w:t>
      </w:r>
    </w:p>
    <w:p w:rsidR="00D811DC" w:rsidRPr="00397B63" w:rsidRDefault="00CC77FF" w:rsidP="006F7EE0">
      <w:pPr>
        <w:rPr>
          <w:b/>
          <w:color w:val="000000" w:themeColor="text1"/>
        </w:rPr>
      </w:pPr>
      <w:r w:rsidRPr="00397B63">
        <w:rPr>
          <w:b/>
          <w:color w:val="000000" w:themeColor="text1"/>
        </w:rPr>
        <w:t xml:space="preserve">Figure 2: </w:t>
      </w:r>
      <w:r w:rsidR="008670E5" w:rsidRPr="00397B63">
        <w:rPr>
          <w:b/>
          <w:color w:val="000000" w:themeColor="text1"/>
        </w:rPr>
        <w:t xml:space="preserve">Model of engagement </w:t>
      </w:r>
      <w:r w:rsidRPr="00397B63">
        <w:rPr>
          <w:b/>
          <w:color w:val="000000" w:themeColor="text1"/>
        </w:rPr>
        <w:t xml:space="preserve">in physical activity </w:t>
      </w:r>
      <w:r w:rsidR="008670E5" w:rsidRPr="00397B63">
        <w:rPr>
          <w:b/>
          <w:color w:val="000000" w:themeColor="text1"/>
        </w:rPr>
        <w:t xml:space="preserve">during cardiac </w:t>
      </w:r>
      <w:r w:rsidRPr="00397B63">
        <w:rPr>
          <w:b/>
          <w:color w:val="000000" w:themeColor="text1"/>
        </w:rPr>
        <w:t>rehabilitation</w:t>
      </w:r>
    </w:p>
    <w:p w:rsidR="005E2313" w:rsidRPr="00397B63" w:rsidRDefault="00A24444" w:rsidP="006F7EE0">
      <w:pPr>
        <w:rPr>
          <w:color w:val="000000" w:themeColor="text1"/>
        </w:rPr>
      </w:pPr>
      <w:r>
        <w:rPr>
          <w:noProof/>
          <w:lang w:eastAsia="en-GB"/>
        </w:rPr>
        <w:lastRenderedPageBreak/>
        <w:drawing>
          <wp:inline distT="0" distB="0" distL="0" distR="0" wp14:anchorId="3241EC26" wp14:editId="35197A5C">
            <wp:extent cx="6018478" cy="3800723"/>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027596" cy="3806481"/>
                    </a:xfrm>
                    <a:prstGeom prst="rect">
                      <a:avLst/>
                    </a:prstGeom>
                  </pic:spPr>
                </pic:pic>
              </a:graphicData>
            </a:graphic>
          </wp:inline>
        </w:drawing>
      </w:r>
      <w:r w:rsidR="001648C8" w:rsidRPr="00397B63">
        <w:rPr>
          <w:color w:val="000000" w:themeColor="text1"/>
        </w:rPr>
        <w:t xml:space="preserve">A supplementary table </w:t>
      </w:r>
      <w:r w:rsidR="00307567" w:rsidRPr="00397B63">
        <w:rPr>
          <w:color w:val="000000" w:themeColor="text1"/>
        </w:rPr>
        <w:t xml:space="preserve">showing </w:t>
      </w:r>
      <w:r w:rsidR="008A1AE9" w:rsidRPr="00397B63">
        <w:rPr>
          <w:color w:val="000000" w:themeColor="text1"/>
        </w:rPr>
        <w:t>indicative quotes</w:t>
      </w:r>
      <w:r w:rsidR="001648C8" w:rsidRPr="00397B63">
        <w:rPr>
          <w:color w:val="000000" w:themeColor="text1"/>
        </w:rPr>
        <w:t xml:space="preserve"> </w:t>
      </w:r>
      <w:r w:rsidR="00307567" w:rsidRPr="00397B63">
        <w:rPr>
          <w:color w:val="000000" w:themeColor="text1"/>
        </w:rPr>
        <w:t xml:space="preserve">for </w:t>
      </w:r>
      <w:r w:rsidR="00452F7C" w:rsidRPr="00397B63">
        <w:rPr>
          <w:color w:val="000000" w:themeColor="text1"/>
        </w:rPr>
        <w:t>each theme is provided (Supplementary file 1</w:t>
      </w:r>
      <w:r w:rsidR="00307567" w:rsidRPr="00397B63">
        <w:rPr>
          <w:color w:val="000000" w:themeColor="text1"/>
        </w:rPr>
        <w:t>)</w:t>
      </w:r>
      <w:r w:rsidR="008A1AE9" w:rsidRPr="00397B63">
        <w:rPr>
          <w:color w:val="000000" w:themeColor="text1"/>
        </w:rPr>
        <w:t xml:space="preserve">. </w:t>
      </w:r>
    </w:p>
    <w:p w:rsidR="00AC2961" w:rsidRPr="00397B63" w:rsidRDefault="00AC2961" w:rsidP="00397B63">
      <w:pPr>
        <w:pStyle w:val="Heading3"/>
      </w:pPr>
      <w:r w:rsidRPr="00397B63">
        <w:t>Communication</w:t>
      </w:r>
      <w:r w:rsidR="00DB75E8">
        <w:t xml:space="preserve"> f</w:t>
      </w:r>
      <w:r w:rsidR="00BD47DF" w:rsidRPr="00397B63">
        <w:t>actors</w:t>
      </w:r>
    </w:p>
    <w:p w:rsidR="00AC2961" w:rsidRPr="00397B63" w:rsidRDefault="00AC2961" w:rsidP="00397B63">
      <w:pPr>
        <w:pStyle w:val="Heading4"/>
      </w:pPr>
      <w:r w:rsidRPr="00397B63">
        <w:t>Post-event communication and advice</w:t>
      </w:r>
    </w:p>
    <w:p w:rsidR="00AC2961" w:rsidRDefault="00C10BA9" w:rsidP="00AC2961">
      <w:r w:rsidRPr="00045B61">
        <w:rPr>
          <w:color w:val="000000" w:themeColor="text1"/>
        </w:rPr>
        <w:t>Post-event</w:t>
      </w:r>
      <w:r w:rsidR="00EA691B" w:rsidRPr="00045B61">
        <w:rPr>
          <w:color w:val="000000" w:themeColor="text1"/>
        </w:rPr>
        <w:t xml:space="preserve"> </w:t>
      </w:r>
      <w:r w:rsidR="00B868D5" w:rsidRPr="00045B61">
        <w:rPr>
          <w:color w:val="000000" w:themeColor="text1"/>
        </w:rPr>
        <w:t xml:space="preserve">communication </w:t>
      </w:r>
      <w:r w:rsidR="00EA691B" w:rsidRPr="00045B61">
        <w:rPr>
          <w:color w:val="000000" w:themeColor="text1"/>
        </w:rPr>
        <w:t>and advice</w:t>
      </w:r>
      <w:r w:rsidR="006B345D" w:rsidRPr="00045B61">
        <w:rPr>
          <w:color w:val="000000" w:themeColor="text1"/>
        </w:rPr>
        <w:t xml:space="preserve"> represented</w:t>
      </w:r>
      <w:r w:rsidR="0092572E" w:rsidRPr="00045B61">
        <w:rPr>
          <w:color w:val="000000" w:themeColor="text1"/>
        </w:rPr>
        <w:t xml:space="preserve"> </w:t>
      </w:r>
      <w:r w:rsidR="006B345D" w:rsidRPr="00045B61">
        <w:rPr>
          <w:color w:val="000000" w:themeColor="text1"/>
        </w:rPr>
        <w:t>participant reflections about</w:t>
      </w:r>
      <w:r w:rsidR="00C128BD" w:rsidRPr="00045B61">
        <w:rPr>
          <w:color w:val="000000" w:themeColor="text1"/>
        </w:rPr>
        <w:t xml:space="preserve"> </w:t>
      </w:r>
      <w:r w:rsidR="004B2D69" w:rsidRPr="00045B61">
        <w:rPr>
          <w:color w:val="000000" w:themeColor="text1"/>
        </w:rPr>
        <w:t>the invitation to attend CR</w:t>
      </w:r>
      <w:r w:rsidR="006B345D" w:rsidRPr="00045B61">
        <w:rPr>
          <w:color w:val="000000" w:themeColor="text1"/>
        </w:rPr>
        <w:t>,</w:t>
      </w:r>
      <w:r w:rsidR="004B2D69" w:rsidRPr="00045B61">
        <w:rPr>
          <w:color w:val="000000" w:themeColor="text1"/>
        </w:rPr>
        <w:t xml:space="preserve"> and the </w:t>
      </w:r>
      <w:r w:rsidR="0092572E" w:rsidRPr="00045B61">
        <w:rPr>
          <w:color w:val="000000" w:themeColor="text1"/>
        </w:rPr>
        <w:t>information received from</w:t>
      </w:r>
      <w:r w:rsidR="00A71B8E" w:rsidRPr="00045B61">
        <w:rPr>
          <w:color w:val="000000" w:themeColor="text1"/>
        </w:rPr>
        <w:t xml:space="preserve"> health </w:t>
      </w:r>
      <w:r w:rsidR="00BE7CA4" w:rsidRPr="00045B61">
        <w:rPr>
          <w:color w:val="000000" w:themeColor="text1"/>
        </w:rPr>
        <w:t>professionals during the</w:t>
      </w:r>
      <w:r w:rsidRPr="00045B61">
        <w:rPr>
          <w:color w:val="000000" w:themeColor="text1"/>
        </w:rPr>
        <w:t xml:space="preserve"> in-patie</w:t>
      </w:r>
      <w:r w:rsidR="00656774" w:rsidRPr="00045B61">
        <w:rPr>
          <w:color w:val="000000" w:themeColor="text1"/>
        </w:rPr>
        <w:t xml:space="preserve">nt stay and </w:t>
      </w:r>
      <w:r w:rsidR="004B2D69" w:rsidRPr="00045B61">
        <w:rPr>
          <w:color w:val="000000" w:themeColor="text1"/>
        </w:rPr>
        <w:t xml:space="preserve">period </w:t>
      </w:r>
      <w:r w:rsidR="004708A9" w:rsidRPr="00045B61">
        <w:rPr>
          <w:color w:val="000000" w:themeColor="text1"/>
        </w:rPr>
        <w:t>after discharge</w:t>
      </w:r>
      <w:r w:rsidR="0092572E" w:rsidRPr="00045B61">
        <w:rPr>
          <w:color w:val="000000" w:themeColor="text1"/>
        </w:rPr>
        <w:t xml:space="preserve">.  </w:t>
      </w:r>
      <w:r w:rsidR="0092572E" w:rsidRPr="0092572E">
        <w:rPr>
          <w:color w:val="000000" w:themeColor="text1"/>
        </w:rPr>
        <w:t>P</w:t>
      </w:r>
      <w:r w:rsidR="00742396">
        <w:rPr>
          <w:color w:val="000000" w:themeColor="text1"/>
        </w:rPr>
        <w:t xml:space="preserve">ost-event communication issues include participants </w:t>
      </w:r>
      <w:r w:rsidR="00F25936" w:rsidRPr="0092572E">
        <w:rPr>
          <w:color w:val="000000" w:themeColor="text1"/>
        </w:rPr>
        <w:t>being</w:t>
      </w:r>
      <w:r w:rsidR="00AC2961" w:rsidRPr="0092572E">
        <w:rPr>
          <w:color w:val="000000" w:themeColor="text1"/>
        </w:rPr>
        <w:t xml:space="preserve"> unc</w:t>
      </w:r>
      <w:r w:rsidR="007C2C02" w:rsidRPr="0092572E">
        <w:rPr>
          <w:color w:val="000000" w:themeColor="text1"/>
        </w:rPr>
        <w:t>ertain about the purpose of CR</w:t>
      </w:r>
      <w:r w:rsidR="00AC2961">
        <w:t>.</w:t>
      </w:r>
      <w:r w:rsidR="00AC2961">
        <w:fldChar w:fldCharType="begin">
          <w:fldData xml:space="preserve">PEVuZE5vdGU+PENpdGU+PEF1dGhvcj5Db29wZXI8L0F1dGhvcj48WWVhcj4yMDA1PC9ZZWFyPjxS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244CFB">
        <w:instrText xml:space="preserve"> ADDIN EN.CITE </w:instrText>
      </w:r>
      <w:r w:rsidR="00244CFB">
        <w:fldChar w:fldCharType="begin">
          <w:fldData xml:space="preserve">PEVuZE5vdGU+PENpdGU+PEF1dGhvcj5Db29wZXI8L0F1dGhvcj48WWVhcj4yMDA1PC9ZZWFyPjxS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244CFB">
        <w:instrText xml:space="preserve"> ADDIN EN.CITE.DATA </w:instrText>
      </w:r>
      <w:r w:rsidR="00244CFB">
        <w:fldChar w:fldCharType="end"/>
      </w:r>
      <w:r w:rsidR="00AC2961">
        <w:fldChar w:fldCharType="separate"/>
      </w:r>
      <w:r w:rsidR="00244CFB" w:rsidRPr="00244CFB">
        <w:rPr>
          <w:noProof/>
          <w:vertAlign w:val="superscript"/>
        </w:rPr>
        <w:t>23-25</w:t>
      </w:r>
      <w:r w:rsidR="00AC2961">
        <w:fldChar w:fldCharType="end"/>
      </w:r>
      <w:r w:rsidR="00AC2961">
        <w:t xml:space="preserve">  </w:t>
      </w:r>
      <w:r w:rsidR="00225691">
        <w:t xml:space="preserve">Where communication meant that participants associated CR primarily with exercise, </w:t>
      </w:r>
      <w:r w:rsidR="005C7BA1">
        <w:t xml:space="preserve">some felt </w:t>
      </w:r>
      <w:r w:rsidR="00AC2961">
        <w:t>embarrass</w:t>
      </w:r>
      <w:r w:rsidR="007C2C02">
        <w:t xml:space="preserve">ment at the idea of </w:t>
      </w:r>
      <w:r w:rsidR="003300B1">
        <w:t>group</w:t>
      </w:r>
      <w:r w:rsidR="00225691">
        <w:t xml:space="preserve"> exercise</w:t>
      </w:r>
      <w:r w:rsidR="003300B1">
        <w:t>.</w:t>
      </w:r>
      <w:r w:rsidR="00AC2961">
        <w:fldChar w:fldCharType="begin">
          <w:fldData xml:space="preserve">PEVuZE5vdGU+PENpdGU+PEF1dGhvcj5DbGFyazwvQXV0aG9yPjxZZWFyPjIwMDQ8L1llYXI+PFJl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</w:fldData>
        </w:fldChar>
      </w:r>
      <w:r w:rsidR="00244CFB">
        <w:instrText xml:space="preserve"> ADDIN EN.CITE </w:instrText>
      </w:r>
      <w:r w:rsidR="00244CFB">
        <w:fldChar w:fldCharType="begin">
          <w:fldData xml:space="preserve">PEVuZE5vdGU+PENpdGU+PEF1dGhvcj5DbGFyazwvQXV0aG9yPjxZZWFyPjIwMDQ8L1llYXI+PFJl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</w:fldData>
        </w:fldChar>
      </w:r>
      <w:r w:rsidR="00244CFB">
        <w:instrText xml:space="preserve"> ADDIN EN.CITE.DATA </w:instrText>
      </w:r>
      <w:r w:rsidR="00244CFB">
        <w:fldChar w:fldCharType="end"/>
      </w:r>
      <w:r w:rsidR="00AC2961">
        <w:fldChar w:fldCharType="separate"/>
      </w:r>
      <w:r w:rsidR="00244CFB" w:rsidRPr="00244CFB">
        <w:rPr>
          <w:noProof/>
          <w:vertAlign w:val="superscript"/>
        </w:rPr>
        <w:t>23, 25, 26</w:t>
      </w:r>
      <w:r w:rsidR="00AC2961">
        <w:fldChar w:fldCharType="end"/>
      </w:r>
      <w:r w:rsidR="00AC2961">
        <w:t xml:space="preserve"> </w:t>
      </w:r>
      <w:r w:rsidR="003300B1">
        <w:t xml:space="preserve"> F</w:t>
      </w:r>
      <w:r w:rsidR="005C7BA1">
        <w:t xml:space="preserve">or a few participants </w:t>
      </w:r>
      <w:r w:rsidR="00081EA9">
        <w:t xml:space="preserve">who felt able to exercise independently, </w:t>
      </w:r>
      <w:r w:rsidR="00AC2961">
        <w:t xml:space="preserve">this meant attendance was not </w:t>
      </w:r>
      <w:r w:rsidR="007C2C02">
        <w:t xml:space="preserve">considered </w:t>
      </w:r>
      <w:r w:rsidR="00AC2961">
        <w:t>necessa</w:t>
      </w:r>
      <w:r w:rsidR="00081EA9">
        <w:t>ry</w:t>
      </w:r>
      <w:r w:rsidR="00AC2961">
        <w:t>.</w:t>
      </w:r>
      <w:r w:rsidR="00AC2961">
        <w:fldChar w:fldCharType="begin">
          <w:fldData xml:space="preserve">PEVuZE5vdGU+PENpdGU+PEF1dGhvcj5Db29wZXI8L0F1dGhvcj48WWVhcj4yMDA1PC9ZZWFyPjxS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</w:fldData>
        </w:fldChar>
      </w:r>
      <w:r w:rsidR="00244CFB">
        <w:instrText xml:space="preserve"> ADDIN EN.CITE </w:instrText>
      </w:r>
      <w:r w:rsidR="00244CFB">
        <w:fldChar w:fldCharType="begin">
          <w:fldData xml:space="preserve">PEVuZE5vdGU+PENpdGU+PEF1dGhvcj5Db29wZXI8L0F1dGhvcj48WWVhcj4yMDA1PC9ZZWFyPjxS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</w:fldData>
        </w:fldChar>
      </w:r>
      <w:r w:rsidR="00244CFB">
        <w:instrText xml:space="preserve"> ADDIN EN.CITE.DATA </w:instrText>
      </w:r>
      <w:r w:rsidR="00244CFB">
        <w:fldChar w:fldCharType="end"/>
      </w:r>
      <w:r w:rsidR="00AC2961">
        <w:fldChar w:fldCharType="separate"/>
      </w:r>
      <w:r w:rsidR="00244CFB" w:rsidRPr="00244CFB">
        <w:rPr>
          <w:noProof/>
          <w:vertAlign w:val="superscript"/>
        </w:rPr>
        <w:t>23, 24</w:t>
      </w:r>
      <w:r w:rsidR="00AC2961">
        <w:fldChar w:fldCharType="end"/>
      </w:r>
      <w:r w:rsidR="00345081">
        <w:t xml:space="preserve">  </w:t>
      </w:r>
      <w:r w:rsidR="00081EA9">
        <w:t xml:space="preserve">Communication factors that </w:t>
      </w:r>
      <w:r w:rsidR="00AC2961">
        <w:t>improved early decision making</w:t>
      </w:r>
      <w:r w:rsidR="00081EA9">
        <w:t xml:space="preserve"> and encouraged engagement</w:t>
      </w:r>
      <w:r w:rsidR="00AC2961">
        <w:t xml:space="preserve"> included reinforcement of the benefits </w:t>
      </w:r>
      <w:r w:rsidR="007C2C02">
        <w:t>of attending exercise-</w:t>
      </w:r>
      <w:r w:rsidR="00081EA9">
        <w:t>based CR</w:t>
      </w:r>
      <w:r w:rsidR="007C2C02">
        <w:t>.</w:t>
      </w:r>
      <w:r w:rsidR="00AC2961">
        <w:fldChar w:fldCharType="begin">
          <w:fldData xml:space="preserve">PEVuZE5vdGU+PENpdGU+PEF1dGhvcj5Cw6RjazwvQXV0aG9yPjxZZWFyPjIwMTc8L1llYXI+PFJl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</w:fldData>
        </w:fldChar>
      </w:r>
      <w:r w:rsidR="00244CFB">
        <w:instrText xml:space="preserve"> ADDIN EN.CITE </w:instrText>
      </w:r>
      <w:r w:rsidR="00244CFB">
        <w:fldChar w:fldCharType="begin">
          <w:fldData xml:space="preserve">PEVuZE5vdGU+PENpdGU+PEF1dGhvcj5Cw6RjazwvQXV0aG9yPjxZZWFyPjIwMTc8L1llYXI+PFJl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</w:fldData>
        </w:fldChar>
      </w:r>
      <w:r w:rsidR="00244CFB">
        <w:instrText xml:space="preserve"> ADDIN EN.CITE.DATA </w:instrText>
      </w:r>
      <w:r w:rsidR="00244CFB">
        <w:fldChar w:fldCharType="end"/>
      </w:r>
      <w:r w:rsidR="00AC2961">
        <w:fldChar w:fldCharType="separate"/>
      </w:r>
      <w:r w:rsidR="00244CFB" w:rsidRPr="00244CFB">
        <w:rPr>
          <w:noProof/>
          <w:vertAlign w:val="superscript"/>
        </w:rPr>
        <w:t>26-28</w:t>
      </w:r>
      <w:r w:rsidR="00AC2961">
        <w:fldChar w:fldCharType="end"/>
      </w:r>
      <w:r w:rsidR="007C2C02">
        <w:t xml:space="preserve">  </w:t>
      </w:r>
      <w:r w:rsidR="005F60C9" w:rsidRPr="00045B61">
        <w:rPr>
          <w:color w:val="000000" w:themeColor="text1"/>
        </w:rPr>
        <w:t>Other communication f</w:t>
      </w:r>
      <w:r w:rsidR="00BA2C85" w:rsidRPr="00045B61">
        <w:rPr>
          <w:color w:val="000000" w:themeColor="text1"/>
        </w:rPr>
        <w:t xml:space="preserve">actors </w:t>
      </w:r>
      <w:r w:rsidR="005F60C9" w:rsidRPr="00045B61">
        <w:rPr>
          <w:color w:val="000000" w:themeColor="text1"/>
        </w:rPr>
        <w:t xml:space="preserve">positively </w:t>
      </w:r>
      <w:r w:rsidR="003063A8" w:rsidRPr="00045B61">
        <w:rPr>
          <w:color w:val="000000" w:themeColor="text1"/>
        </w:rPr>
        <w:t xml:space="preserve">contributing to </w:t>
      </w:r>
      <w:r w:rsidR="003063A8" w:rsidRPr="00045B61">
        <w:rPr>
          <w:color w:val="000000" w:themeColor="text1"/>
        </w:rPr>
        <w:lastRenderedPageBreak/>
        <w:t xml:space="preserve">attendance </w:t>
      </w:r>
      <w:r w:rsidR="00433565" w:rsidRPr="00045B61">
        <w:rPr>
          <w:color w:val="000000" w:themeColor="text1"/>
        </w:rPr>
        <w:t>include</w:t>
      </w:r>
      <w:r w:rsidR="005F60C9" w:rsidRPr="00045B61">
        <w:rPr>
          <w:color w:val="000000" w:themeColor="text1"/>
        </w:rPr>
        <w:t>d</w:t>
      </w:r>
      <w:r w:rsidR="00433565" w:rsidRPr="00045B61">
        <w:rPr>
          <w:color w:val="000000" w:themeColor="text1"/>
        </w:rPr>
        <w:t xml:space="preserve"> i</w:t>
      </w:r>
      <w:r w:rsidR="005F60C9" w:rsidRPr="00045B61">
        <w:rPr>
          <w:color w:val="000000" w:themeColor="text1"/>
        </w:rPr>
        <w:t xml:space="preserve">nformation about </w:t>
      </w:r>
      <w:r w:rsidR="000212FF" w:rsidRPr="00045B61">
        <w:rPr>
          <w:color w:val="000000" w:themeColor="text1"/>
        </w:rPr>
        <w:t xml:space="preserve">types of </w:t>
      </w:r>
      <w:r w:rsidR="005F60C9" w:rsidRPr="00045B61">
        <w:rPr>
          <w:color w:val="000000" w:themeColor="text1"/>
        </w:rPr>
        <w:t xml:space="preserve">exercise-based CR </w:t>
      </w:r>
      <w:r w:rsidR="00AF4B8F" w:rsidRPr="00045B61">
        <w:rPr>
          <w:color w:val="000000" w:themeColor="text1"/>
        </w:rPr>
        <w:t xml:space="preserve">activity and reinforcement of the </w:t>
      </w:r>
      <w:r w:rsidR="00AC2961" w:rsidRPr="00045B61">
        <w:rPr>
          <w:color w:val="000000" w:themeColor="text1"/>
        </w:rPr>
        <w:t>prospect of a supe</w:t>
      </w:r>
      <w:r w:rsidR="000212FF" w:rsidRPr="00045B61">
        <w:rPr>
          <w:color w:val="000000" w:themeColor="text1"/>
        </w:rPr>
        <w:t>rvised environment</w:t>
      </w:r>
      <w:r w:rsidR="00AC2961" w:rsidRPr="00045B61">
        <w:rPr>
          <w:color w:val="000000" w:themeColor="text1"/>
        </w:rPr>
        <w:t>.</w:t>
      </w:r>
      <w:r w:rsidR="00AC2961" w:rsidRPr="00045B61">
        <w:rPr>
          <w:color w:val="000000" w:themeColor="text1"/>
        </w:rPr>
        <w:fldChar w:fldCharType="begin">
          <w:fldData xml:space="preserve">PEVuZE5vdGU+PENpdGU+PEF1dGhvcj5Cw6RjazwvQXV0aG9yPjxZZWFyPjIwMTc8L1llYXI+PFJl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</w:fldData>
        </w:fldChar>
      </w:r>
      <w:r w:rsidR="00244CFB" w:rsidRPr="00045B61">
        <w:rPr>
          <w:color w:val="000000" w:themeColor="text1"/>
        </w:rPr>
        <w:instrText xml:space="preserve"> ADDIN EN.CITE </w:instrText>
      </w:r>
      <w:r w:rsidR="00244CFB" w:rsidRPr="00045B61">
        <w:rPr>
          <w:color w:val="000000" w:themeColor="text1"/>
        </w:rPr>
        <w:fldChar w:fldCharType="begin">
          <w:fldData xml:space="preserve">PEVuZE5vdGU+PENpdGU+PEF1dGhvcj5Cw6RjazwvQXV0aG9yPjxZZWFyPjIwMTc8L1llYXI+PFJl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</w:fldData>
        </w:fldChar>
      </w:r>
      <w:r w:rsidR="00244CFB" w:rsidRPr="00045B61">
        <w:rPr>
          <w:color w:val="000000" w:themeColor="text1"/>
        </w:rPr>
        <w:instrText xml:space="preserve"> ADDIN EN.CITE.DATA </w:instrText>
      </w:r>
      <w:r w:rsidR="00244CFB" w:rsidRPr="00045B61">
        <w:rPr>
          <w:color w:val="000000" w:themeColor="text1"/>
        </w:rPr>
      </w:r>
      <w:r w:rsidR="00244CFB" w:rsidRPr="00045B61">
        <w:rPr>
          <w:color w:val="000000" w:themeColor="text1"/>
        </w:rPr>
        <w:fldChar w:fldCharType="end"/>
      </w:r>
      <w:r w:rsidR="00AC2961" w:rsidRPr="00045B61">
        <w:rPr>
          <w:color w:val="000000" w:themeColor="text1"/>
        </w:rPr>
      </w:r>
      <w:r w:rsidR="00AC2961" w:rsidRPr="00045B61">
        <w:rPr>
          <w:color w:val="000000" w:themeColor="text1"/>
        </w:rPr>
        <w:fldChar w:fldCharType="separate"/>
      </w:r>
      <w:r w:rsidR="00244CFB" w:rsidRPr="00045B61">
        <w:rPr>
          <w:noProof/>
          <w:color w:val="000000" w:themeColor="text1"/>
          <w:vertAlign w:val="superscript"/>
        </w:rPr>
        <w:t>23, 27</w:t>
      </w:r>
      <w:r w:rsidR="00AC2961" w:rsidRPr="00045B61">
        <w:rPr>
          <w:color w:val="000000" w:themeColor="text1"/>
        </w:rPr>
        <w:fldChar w:fldCharType="end"/>
      </w:r>
      <w:r w:rsidR="00345081" w:rsidRPr="00045B61">
        <w:rPr>
          <w:color w:val="000000" w:themeColor="text1"/>
        </w:rPr>
        <w:t xml:space="preserve">  Participant</w:t>
      </w:r>
      <w:r w:rsidR="00AC2961" w:rsidRPr="00045B61">
        <w:rPr>
          <w:color w:val="000000" w:themeColor="text1"/>
        </w:rPr>
        <w:t xml:space="preserve">s </w:t>
      </w:r>
      <w:r w:rsidR="00AC2961">
        <w:t>who did not atten</w:t>
      </w:r>
      <w:r w:rsidR="00712832">
        <w:t xml:space="preserve">d suggested improvements to </w:t>
      </w:r>
      <w:r w:rsidR="00AC2961">
        <w:t>initial communication could includ</w:t>
      </w:r>
      <w:r w:rsidR="00712832">
        <w:t>e specific detail about</w:t>
      </w:r>
      <w:r w:rsidR="00AC2961">
        <w:t xml:space="preserve"> the aims and objectives of exercise sessions.</w:t>
      </w:r>
      <w:r w:rsidR="00AC2961">
        <w:fldChar w:fldCharType="begin">
          <w:fldData xml:space="preserve">PEVuZE5vdGU+PENpdGU+PEF1dGhvcj5Cw6RjazwvQXV0aG9yPjxZZWFyPjIwMTc8L1llYXI+PFJl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=
</w:fldData>
        </w:fldChar>
      </w:r>
      <w:r w:rsidR="00244CFB">
        <w:instrText xml:space="preserve"> ADDIN EN.CITE </w:instrText>
      </w:r>
      <w:r w:rsidR="00244CFB">
        <w:fldChar w:fldCharType="begin">
          <w:fldData xml:space="preserve">PEVuZE5vdGU+PENpdGU+PEF1dGhvcj5Cw6RjazwvQXV0aG9yPjxZZWFyPjIwMTc8L1llYXI+PFJl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=
</w:fldData>
        </w:fldChar>
      </w:r>
      <w:r w:rsidR="00244CFB">
        <w:instrText xml:space="preserve"> ADDIN EN.CITE.DATA </w:instrText>
      </w:r>
      <w:r w:rsidR="00244CFB">
        <w:fldChar w:fldCharType="end"/>
      </w:r>
      <w:r w:rsidR="00AC2961">
        <w:fldChar w:fldCharType="separate"/>
      </w:r>
      <w:r w:rsidR="00244CFB" w:rsidRPr="00244CFB">
        <w:rPr>
          <w:noProof/>
          <w:vertAlign w:val="superscript"/>
        </w:rPr>
        <w:t>24, 27</w:t>
      </w:r>
      <w:r w:rsidR="00AC2961">
        <w:fldChar w:fldCharType="end"/>
      </w:r>
      <w:r w:rsidR="00AC2961">
        <w:t xml:space="preserve">  </w:t>
      </w:r>
    </w:p>
    <w:p w:rsidR="00AC2961" w:rsidRPr="00397B63" w:rsidRDefault="00C3359B" w:rsidP="00397B63">
      <w:pPr>
        <w:pStyle w:val="Heading4"/>
      </w:pPr>
      <w:r w:rsidRPr="00397B63">
        <w:t>Expectations of</w:t>
      </w:r>
      <w:r w:rsidR="00AC2961" w:rsidRPr="00397B63">
        <w:t xml:space="preserve"> </w:t>
      </w:r>
      <w:r w:rsidR="00BE7C43" w:rsidRPr="00397B63">
        <w:t xml:space="preserve">exercise-based </w:t>
      </w:r>
      <w:r w:rsidR="00AC2961" w:rsidRPr="00397B63">
        <w:t>cardiac rehabilitation</w:t>
      </w:r>
    </w:p>
    <w:p w:rsidR="00AC2961" w:rsidRPr="00FA1D84" w:rsidRDefault="00281E89" w:rsidP="00AC2961">
      <w:pPr>
        <w:rPr>
          <w:color w:val="FF0000"/>
        </w:rPr>
      </w:pPr>
      <w:r w:rsidRPr="00045B61">
        <w:rPr>
          <w:color w:val="000000" w:themeColor="text1"/>
        </w:rPr>
        <w:t xml:space="preserve">Post-event communication and communication during CR influenced both </w:t>
      </w:r>
      <w:r w:rsidR="00B452C8" w:rsidRPr="00045B61">
        <w:rPr>
          <w:color w:val="000000" w:themeColor="text1"/>
        </w:rPr>
        <w:t>prospect</w:t>
      </w:r>
      <w:r w:rsidR="00504FB3" w:rsidRPr="00045B61">
        <w:rPr>
          <w:color w:val="000000" w:themeColor="text1"/>
        </w:rPr>
        <w:t>ive and reflective expectations</w:t>
      </w:r>
      <w:r w:rsidR="00B452C8" w:rsidRPr="00045B61">
        <w:rPr>
          <w:color w:val="000000" w:themeColor="text1"/>
        </w:rPr>
        <w:t xml:space="preserve"> of </w:t>
      </w:r>
      <w:r w:rsidR="00504FB3" w:rsidRPr="00045B61">
        <w:rPr>
          <w:color w:val="000000" w:themeColor="text1"/>
        </w:rPr>
        <w:t xml:space="preserve">exercise-based </w:t>
      </w:r>
      <w:r w:rsidR="00B452C8" w:rsidRPr="00045B61">
        <w:rPr>
          <w:color w:val="000000" w:themeColor="text1"/>
        </w:rPr>
        <w:t xml:space="preserve">CR.  Patient expectations </w:t>
      </w:r>
      <w:r w:rsidR="00C938BF" w:rsidRPr="00045B61">
        <w:rPr>
          <w:color w:val="000000" w:themeColor="text1"/>
        </w:rPr>
        <w:t>include</w:t>
      </w:r>
      <w:r w:rsidR="00BC419F" w:rsidRPr="00045B61">
        <w:rPr>
          <w:color w:val="000000" w:themeColor="text1"/>
        </w:rPr>
        <w:t>d</w:t>
      </w:r>
      <w:r w:rsidR="00C938BF" w:rsidRPr="00045B61">
        <w:rPr>
          <w:color w:val="000000" w:themeColor="text1"/>
        </w:rPr>
        <w:t xml:space="preserve"> a</w:t>
      </w:r>
      <w:r w:rsidR="00AC2961" w:rsidRPr="00045B61">
        <w:rPr>
          <w:color w:val="000000" w:themeColor="text1"/>
        </w:rPr>
        <w:t xml:space="preserve">ccessing individualised exercise advice, </w:t>
      </w:r>
      <w:r w:rsidR="00C263E1" w:rsidRPr="00045B61">
        <w:rPr>
          <w:color w:val="000000" w:themeColor="text1"/>
        </w:rPr>
        <w:t xml:space="preserve">regaining fitness and </w:t>
      </w:r>
      <w:r w:rsidR="00AC2961" w:rsidRPr="00045B61">
        <w:rPr>
          <w:color w:val="000000" w:themeColor="text1"/>
        </w:rPr>
        <w:t>support with identifying exert</w:t>
      </w:r>
      <w:r w:rsidR="00C263E1" w:rsidRPr="00045B61">
        <w:rPr>
          <w:color w:val="000000" w:themeColor="text1"/>
        </w:rPr>
        <w:t>ion levels</w:t>
      </w:r>
      <w:r w:rsidR="00AC2961" w:rsidRPr="00045B61">
        <w:rPr>
          <w:color w:val="000000" w:themeColor="text1"/>
        </w:rPr>
        <w:t>.</w:t>
      </w:r>
      <w:r w:rsidR="00AC2961" w:rsidRPr="00045B61">
        <w:rPr>
          <w:color w:val="000000" w:themeColor="text1"/>
        </w:rPr>
        <w:fldChar w:fldCharType="begin">
          <w:fldData xml:space="preserve">PEVuZE5vdGU+PENpdGU+PEF1dGhvcj5Cw6RjazwvQXV0aG9yPjxZZWFyPjIwMTc8L1llYXI+PFJl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</w:fldData>
        </w:fldChar>
      </w:r>
      <w:r w:rsidR="00244CFB" w:rsidRPr="00045B61">
        <w:rPr>
          <w:color w:val="000000" w:themeColor="text1"/>
        </w:rPr>
        <w:instrText xml:space="preserve"> ADDIN EN.CITE </w:instrText>
      </w:r>
      <w:r w:rsidR="00244CFB" w:rsidRPr="00045B61">
        <w:rPr>
          <w:color w:val="000000" w:themeColor="text1"/>
        </w:rPr>
        <w:fldChar w:fldCharType="begin">
          <w:fldData xml:space="preserve">PEVuZE5vdGU+PENpdGU+PEF1dGhvcj5Cw6RjazwvQXV0aG9yPjxZZWFyPjIwMTc8L1llYXI+PFJl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</w:fldData>
        </w:fldChar>
      </w:r>
      <w:r w:rsidR="00244CFB" w:rsidRPr="00045B61">
        <w:rPr>
          <w:color w:val="000000" w:themeColor="text1"/>
        </w:rPr>
        <w:instrText xml:space="preserve"> ADDIN EN.CITE.DATA </w:instrText>
      </w:r>
      <w:r w:rsidR="00244CFB" w:rsidRPr="00045B61">
        <w:rPr>
          <w:color w:val="000000" w:themeColor="text1"/>
        </w:rPr>
      </w:r>
      <w:r w:rsidR="00244CFB" w:rsidRPr="00045B61">
        <w:rPr>
          <w:color w:val="000000" w:themeColor="text1"/>
        </w:rPr>
        <w:fldChar w:fldCharType="end"/>
      </w:r>
      <w:r w:rsidR="00AC2961" w:rsidRPr="00045B61">
        <w:rPr>
          <w:color w:val="000000" w:themeColor="text1"/>
        </w:rPr>
      </w:r>
      <w:r w:rsidR="00AC2961" w:rsidRPr="00045B61">
        <w:rPr>
          <w:color w:val="000000" w:themeColor="text1"/>
        </w:rPr>
        <w:fldChar w:fldCharType="separate"/>
      </w:r>
      <w:r w:rsidR="00244CFB" w:rsidRPr="00045B61">
        <w:rPr>
          <w:noProof/>
          <w:color w:val="000000" w:themeColor="text1"/>
          <w:vertAlign w:val="superscript"/>
        </w:rPr>
        <w:t>23-25, 27</w:t>
      </w:r>
      <w:r w:rsidR="00AC2961" w:rsidRPr="00045B61">
        <w:rPr>
          <w:color w:val="000000" w:themeColor="text1"/>
        </w:rPr>
        <w:fldChar w:fldCharType="end"/>
      </w:r>
      <w:r w:rsidR="00EA559E" w:rsidRPr="00045B61">
        <w:rPr>
          <w:color w:val="000000" w:themeColor="text1"/>
        </w:rPr>
        <w:t xml:space="preserve">  For participants post MI</w:t>
      </w:r>
      <w:r w:rsidR="00AC2961" w:rsidRPr="00045B61">
        <w:rPr>
          <w:color w:val="000000" w:themeColor="text1"/>
        </w:rPr>
        <w:t xml:space="preserve">, accessing </w:t>
      </w:r>
      <w:r w:rsidR="00AC2961">
        <w:t>psychological and emotional support</w:t>
      </w:r>
      <w:r w:rsidR="00C61D59">
        <w:t xml:space="preserve"> in relation to fears about</w:t>
      </w:r>
      <w:r w:rsidR="00AC2961">
        <w:t xml:space="preserve"> exercise</w:t>
      </w:r>
      <w:r w:rsidR="002C4F2E">
        <w:t>,</w:t>
      </w:r>
      <w:r w:rsidR="007148DE">
        <w:t xml:space="preserve"> and trusting staff to be experts in exercise</w:t>
      </w:r>
      <w:r w:rsidR="009135B8">
        <w:t xml:space="preserve"> were</w:t>
      </w:r>
      <w:r w:rsidR="007148DE">
        <w:t xml:space="preserve"> </w:t>
      </w:r>
      <w:r w:rsidR="00AC2961">
        <w:t>important factor</w:t>
      </w:r>
      <w:r w:rsidR="007148DE">
        <w:t>s</w:t>
      </w:r>
      <w:r w:rsidR="00E937C7">
        <w:t xml:space="preserve"> in engagement decisions</w:t>
      </w:r>
      <w:r w:rsidR="009135B8">
        <w:t>.</w:t>
      </w:r>
      <w:r w:rsidR="00AC2961">
        <w:fldChar w:fldCharType="begin">
          <w:fldData xml:space="preserve">PEVuZE5vdGU+PENpdGU+PEF1dGhvcj5Cw6RjazwvQXV0aG9yPjxZZWFyPjIwMTc8L1llYXI+PFJl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</w:fldData>
        </w:fldChar>
      </w:r>
      <w:r w:rsidR="00244CFB">
        <w:instrText xml:space="preserve"> ADDIN EN.CITE </w:instrText>
      </w:r>
      <w:r w:rsidR="00244CFB">
        <w:fldChar w:fldCharType="begin">
          <w:fldData xml:space="preserve">PEVuZE5vdGU+PENpdGU+PEF1dGhvcj5Cw6RjazwvQXV0aG9yPjxZZWFyPjIwMTc8L1llYXI+PFJl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</w:fldData>
        </w:fldChar>
      </w:r>
      <w:r w:rsidR="00244CFB">
        <w:instrText xml:space="preserve"> ADDIN EN.CITE.DATA </w:instrText>
      </w:r>
      <w:r w:rsidR="00244CFB">
        <w:fldChar w:fldCharType="end"/>
      </w:r>
      <w:r w:rsidR="00AC2961">
        <w:fldChar w:fldCharType="separate"/>
      </w:r>
      <w:r w:rsidR="00244CFB" w:rsidRPr="00244CFB">
        <w:rPr>
          <w:noProof/>
          <w:vertAlign w:val="superscript"/>
        </w:rPr>
        <w:t>23, 27, 29</w:t>
      </w:r>
      <w:r w:rsidR="00AC2961">
        <w:fldChar w:fldCharType="end"/>
      </w:r>
      <w:r w:rsidR="00C61D59">
        <w:t xml:space="preserve"> </w:t>
      </w:r>
    </w:p>
    <w:p w:rsidR="00AC2961" w:rsidRPr="00AC2961" w:rsidRDefault="00BA2C85" w:rsidP="006F7EE0">
      <w:r>
        <w:t xml:space="preserve">Where communication created expectations of individualised support, </w:t>
      </w:r>
      <w:r w:rsidR="00E214BF">
        <w:rPr>
          <w:color w:val="000000" w:themeColor="text1"/>
        </w:rPr>
        <w:t>some participants</w:t>
      </w:r>
      <w:r w:rsidR="00AC2961">
        <w:t xml:space="preserve">, </w:t>
      </w:r>
      <w:r w:rsidR="00AC2961">
        <w:fldChar w:fldCharType="begin">
          <w:fldData xml:space="preserve">PEVuZE5vdGU+PENpdGU+PEF1dGhvcj5Cw6RjazwvQXV0aG9yPjxZZWFyPjIwMTc8L1llYXI+PFJl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</w:fldData>
        </w:fldChar>
      </w:r>
      <w:r w:rsidR="00244CFB">
        <w:instrText xml:space="preserve"> ADDIN EN.CITE </w:instrText>
      </w:r>
      <w:r w:rsidR="00244CFB">
        <w:fldChar w:fldCharType="begin">
          <w:fldData xml:space="preserve">PEVuZE5vdGU+PENpdGU+PEF1dGhvcj5Cw6RjazwvQXV0aG9yPjxZZWFyPjIwMTc8L1llYXI+PFJl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</w:fldData>
        </w:fldChar>
      </w:r>
      <w:r w:rsidR="00244CFB">
        <w:instrText xml:space="preserve"> ADDIN EN.CITE.DATA </w:instrText>
      </w:r>
      <w:r w:rsidR="00244CFB">
        <w:fldChar w:fldCharType="end"/>
      </w:r>
      <w:r w:rsidR="00AC2961">
        <w:fldChar w:fldCharType="separate"/>
      </w:r>
      <w:r w:rsidR="00244CFB" w:rsidRPr="00244CFB">
        <w:rPr>
          <w:noProof/>
          <w:vertAlign w:val="superscript"/>
        </w:rPr>
        <w:t>27, 29</w:t>
      </w:r>
      <w:r w:rsidR="00AC2961">
        <w:fldChar w:fldCharType="end"/>
      </w:r>
      <w:r w:rsidR="00094320">
        <w:t xml:space="preserve"> but not</w:t>
      </w:r>
      <w:r>
        <w:t xml:space="preserve"> all, experienced this</w:t>
      </w:r>
      <w:r w:rsidR="00AC2961">
        <w:t xml:space="preserve"> </w:t>
      </w:r>
      <w:r w:rsidR="00AC2961">
        <w:fldChar w:fldCharType="begin">
          <w:fldData xml:space="preserve">PEVuZE5vdGU+PENpdGU+PEF1dGhvcj5TaGF3PC9BdXRob3I+PFllYXI+MjAxMjwvWWVhcj48UmVj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</w:fldData>
        </w:fldChar>
      </w:r>
      <w:r w:rsidR="00244CFB">
        <w:instrText xml:space="preserve"> ADDIN EN.CITE </w:instrText>
      </w:r>
      <w:r w:rsidR="00244CFB">
        <w:fldChar w:fldCharType="begin">
          <w:fldData xml:space="preserve">PEVuZE5vdGU+PENpdGU+PEF1dGhvcj5TaGF3PC9BdXRob3I+PFllYXI+MjAxMjwvWWVhcj48UmVj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</w:fldData>
        </w:fldChar>
      </w:r>
      <w:r w:rsidR="00244CFB">
        <w:instrText xml:space="preserve"> ADDIN EN.CITE.DATA </w:instrText>
      </w:r>
      <w:r w:rsidR="00244CFB">
        <w:fldChar w:fldCharType="end"/>
      </w:r>
      <w:r w:rsidR="00AC2961">
        <w:fldChar w:fldCharType="separate"/>
      </w:r>
      <w:r w:rsidR="00244CFB" w:rsidRPr="00244CFB">
        <w:rPr>
          <w:noProof/>
          <w:vertAlign w:val="superscript"/>
        </w:rPr>
        <w:t>29</w:t>
      </w:r>
      <w:r w:rsidR="00AC2961">
        <w:fldChar w:fldCharType="end"/>
      </w:r>
      <w:r w:rsidR="002C4F2E">
        <w:t xml:space="preserve"> </w:t>
      </w:r>
      <w:r w:rsidR="00E214BF">
        <w:t xml:space="preserve"> </w:t>
      </w:r>
      <w:r w:rsidR="00AC2961">
        <w:t>Non-completers reported expectations being unmet, for example, not receiving ind</w:t>
      </w:r>
      <w:r w:rsidR="00094320">
        <w:t>ividualised monitoring of cardiovascular fitness,</w:t>
      </w:r>
      <w:r w:rsidR="00AC2961">
        <w:fldChar w:fldCharType="begin">
          <w:fldData xml:space="preserve">PEVuZE5vdGU+PENpdGU+PEF1dGhvcj5IZXJiZXI8L0F1dGhvcj48WWVhcj4yMDE3PC9ZZWFyPjxS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</w:fldData>
        </w:fldChar>
      </w:r>
      <w:r w:rsidR="00244CFB">
        <w:instrText xml:space="preserve"> ADDIN EN.CITE </w:instrText>
      </w:r>
      <w:r w:rsidR="00244CFB">
        <w:fldChar w:fldCharType="begin">
          <w:fldData xml:space="preserve">PEVuZE5vdGU+PENpdGU+PEF1dGhvcj5IZXJiZXI8L0F1dGhvcj48WWVhcj4yMDE3PC9ZZWFyPjxS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</w:fldData>
        </w:fldChar>
      </w:r>
      <w:r w:rsidR="00244CFB">
        <w:instrText xml:space="preserve"> ADDIN EN.CITE.DATA </w:instrText>
      </w:r>
      <w:r w:rsidR="00244CFB">
        <w:fldChar w:fldCharType="end"/>
      </w:r>
      <w:r w:rsidR="00AC2961">
        <w:fldChar w:fldCharType="separate"/>
      </w:r>
      <w:r w:rsidR="00244CFB" w:rsidRPr="00244CFB">
        <w:rPr>
          <w:noProof/>
          <w:vertAlign w:val="superscript"/>
        </w:rPr>
        <w:t>24, 26, 29</w:t>
      </w:r>
      <w:r w:rsidR="00AC2961">
        <w:fldChar w:fldCharType="end"/>
      </w:r>
      <w:r w:rsidR="00094320">
        <w:t xml:space="preserve"> </w:t>
      </w:r>
      <w:r w:rsidR="00AC2961">
        <w:t>g</w:t>
      </w:r>
      <w:r w:rsidR="00094320">
        <w:t>oal setting or feedback about</w:t>
      </w:r>
      <w:r w:rsidR="00AC2961">
        <w:t xml:space="preserve"> progress.</w:t>
      </w:r>
      <w:r w:rsidR="00AC2961">
        <w:fldChar w:fldCharType="begin">
          <w:fldData xml:space="preserve">PEVuZE5vdGU+PENpdGU+PEF1dGhvcj5IZXJiZXI8L0F1dGhvcj48WWVhcj4yMDE3PC9ZZWFyPjxS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</w:fldData>
        </w:fldChar>
      </w:r>
      <w:r w:rsidR="00244CFB">
        <w:instrText xml:space="preserve"> ADDIN EN.CITE </w:instrText>
      </w:r>
      <w:r w:rsidR="00244CFB">
        <w:fldChar w:fldCharType="begin">
          <w:fldData xml:space="preserve">PEVuZE5vdGU+PENpdGU+PEF1dGhvcj5IZXJiZXI8L0F1dGhvcj48WWVhcj4yMDE3PC9ZZWFyPjxS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</w:fldData>
        </w:fldChar>
      </w:r>
      <w:r w:rsidR="00244CFB">
        <w:instrText xml:space="preserve"> ADDIN EN.CITE.DATA </w:instrText>
      </w:r>
      <w:r w:rsidR="00244CFB">
        <w:fldChar w:fldCharType="end"/>
      </w:r>
      <w:r w:rsidR="00AC2961">
        <w:fldChar w:fldCharType="separate"/>
      </w:r>
      <w:r w:rsidR="00244CFB" w:rsidRPr="00244CFB">
        <w:rPr>
          <w:noProof/>
          <w:vertAlign w:val="superscript"/>
        </w:rPr>
        <w:t>24</w:t>
      </w:r>
      <w:r w:rsidR="00AC2961">
        <w:fldChar w:fldCharType="end"/>
      </w:r>
      <w:r w:rsidR="00AC2961">
        <w:t xml:space="preserve"> </w:t>
      </w:r>
    </w:p>
    <w:p w:rsidR="00064154" w:rsidRDefault="00454EC5" w:rsidP="00D811DC">
      <w:pPr>
        <w:pStyle w:val="Heading3"/>
      </w:pPr>
      <w:r w:rsidRPr="00064154">
        <w:t>Self-perceptions of an exercise identity</w:t>
      </w:r>
    </w:p>
    <w:p w:rsidR="00213F9B" w:rsidRPr="00397B63" w:rsidRDefault="00182B9F" w:rsidP="00397B63">
      <w:pPr>
        <w:pStyle w:val="Heading4"/>
      </w:pPr>
      <w:r>
        <w:t xml:space="preserve">Motivators </w:t>
      </w:r>
      <w:r w:rsidRPr="00570F23">
        <w:t>to</w:t>
      </w:r>
      <w:r w:rsidR="0085257C" w:rsidRPr="00397B63">
        <w:t xml:space="preserve"> </w:t>
      </w:r>
      <w:r w:rsidR="00A44344" w:rsidRPr="00397B63">
        <w:t>exercise</w:t>
      </w:r>
    </w:p>
    <w:p w:rsidR="00AB26D4" w:rsidRPr="00045B61" w:rsidRDefault="00E606C7" w:rsidP="00213F9B">
      <w:pPr>
        <w:rPr>
          <w:color w:val="000000" w:themeColor="text1"/>
        </w:rPr>
      </w:pPr>
      <w:r w:rsidRPr="00045B61">
        <w:rPr>
          <w:color w:val="000000" w:themeColor="text1"/>
        </w:rPr>
        <w:t>Motivators to exercise represent</w:t>
      </w:r>
      <w:r w:rsidR="006416A9" w:rsidRPr="00045B61">
        <w:rPr>
          <w:color w:val="000000" w:themeColor="text1"/>
        </w:rPr>
        <w:t>ed influences for re-engaging with</w:t>
      </w:r>
      <w:r w:rsidRPr="00045B61">
        <w:rPr>
          <w:color w:val="000000" w:themeColor="text1"/>
        </w:rPr>
        <w:t xml:space="preserve"> </w:t>
      </w:r>
      <w:r w:rsidR="00A128F8" w:rsidRPr="00045B61">
        <w:rPr>
          <w:color w:val="000000" w:themeColor="text1"/>
        </w:rPr>
        <w:t xml:space="preserve">previous exercise and </w:t>
      </w:r>
      <w:r w:rsidR="006416A9" w:rsidRPr="00045B61">
        <w:rPr>
          <w:color w:val="000000" w:themeColor="text1"/>
        </w:rPr>
        <w:t xml:space="preserve">attending </w:t>
      </w:r>
      <w:r w:rsidR="00A128F8" w:rsidRPr="00045B61">
        <w:rPr>
          <w:color w:val="000000" w:themeColor="text1"/>
        </w:rPr>
        <w:t xml:space="preserve">exercise-based CR. </w:t>
      </w:r>
      <w:r w:rsidRPr="00045B61">
        <w:rPr>
          <w:color w:val="000000" w:themeColor="text1"/>
        </w:rPr>
        <w:t xml:space="preserve">  </w:t>
      </w:r>
      <w:r w:rsidR="00345081" w:rsidRPr="00045B61">
        <w:rPr>
          <w:color w:val="000000" w:themeColor="text1"/>
        </w:rPr>
        <w:t>Participants</w:t>
      </w:r>
      <w:r w:rsidR="00213F9B" w:rsidRPr="00045B61">
        <w:rPr>
          <w:color w:val="000000" w:themeColor="text1"/>
        </w:rPr>
        <w:t xml:space="preserve"> were motivated to return to previous activities,</w:t>
      </w:r>
      <w:r w:rsidR="00213F9B" w:rsidRPr="00045B61">
        <w:rPr>
          <w:color w:val="000000" w:themeColor="text1"/>
        </w:rPr>
        <w:fldChar w:fldCharType="begin">
          <w:fldData xml:space="preserve">PEVuZE5vdGU+PENpdGU+PEF1dGhvcj5NY0NvcnJ5PC9BdXRob3I+PFllYXI+MjAwOTwvWWVhcj48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</w:fldData>
        </w:fldChar>
      </w:r>
      <w:r w:rsidR="00244CFB" w:rsidRPr="00045B61">
        <w:rPr>
          <w:color w:val="000000" w:themeColor="text1"/>
        </w:rPr>
        <w:instrText xml:space="preserve"> ADDIN EN.CITE </w:instrText>
      </w:r>
      <w:r w:rsidR="00244CFB" w:rsidRPr="00045B61">
        <w:rPr>
          <w:color w:val="000000" w:themeColor="text1"/>
        </w:rPr>
        <w:fldChar w:fldCharType="begin">
          <w:fldData xml:space="preserve">PEVuZE5vdGU+PENpdGU+PEF1dGhvcj5NY0NvcnJ5PC9BdXRob3I+PFllYXI+MjAwOTwvWWVhcj48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</w:fldData>
        </w:fldChar>
      </w:r>
      <w:r w:rsidR="00244CFB" w:rsidRPr="00045B61">
        <w:rPr>
          <w:color w:val="000000" w:themeColor="text1"/>
        </w:rPr>
        <w:instrText xml:space="preserve"> ADDIN EN.CITE.DATA </w:instrText>
      </w:r>
      <w:r w:rsidR="00244CFB" w:rsidRPr="00045B61">
        <w:rPr>
          <w:color w:val="000000" w:themeColor="text1"/>
        </w:rPr>
      </w:r>
      <w:r w:rsidR="00244CFB" w:rsidRPr="00045B61">
        <w:rPr>
          <w:color w:val="000000" w:themeColor="text1"/>
        </w:rPr>
        <w:fldChar w:fldCharType="end"/>
      </w:r>
      <w:r w:rsidR="00213F9B" w:rsidRPr="00045B61">
        <w:rPr>
          <w:color w:val="000000" w:themeColor="text1"/>
        </w:rPr>
      </w:r>
      <w:r w:rsidR="00213F9B" w:rsidRPr="00045B61">
        <w:rPr>
          <w:color w:val="000000" w:themeColor="text1"/>
        </w:rPr>
        <w:fldChar w:fldCharType="separate"/>
      </w:r>
      <w:r w:rsidR="00244CFB" w:rsidRPr="00045B61">
        <w:rPr>
          <w:noProof/>
          <w:color w:val="000000" w:themeColor="text1"/>
          <w:vertAlign w:val="superscript"/>
        </w:rPr>
        <w:t>28, 30</w:t>
      </w:r>
      <w:r w:rsidR="00213F9B" w:rsidRPr="00045B61">
        <w:rPr>
          <w:color w:val="000000" w:themeColor="text1"/>
        </w:rPr>
        <w:fldChar w:fldCharType="end"/>
      </w:r>
      <w:r w:rsidR="00C13C8D" w:rsidRPr="00045B61">
        <w:rPr>
          <w:color w:val="000000" w:themeColor="text1"/>
        </w:rPr>
        <w:t xml:space="preserve"> </w:t>
      </w:r>
      <w:r w:rsidR="006416A9" w:rsidRPr="00045B61">
        <w:rPr>
          <w:color w:val="000000" w:themeColor="text1"/>
        </w:rPr>
        <w:t xml:space="preserve">where exercise was </w:t>
      </w:r>
      <w:r w:rsidR="00C13C8D" w:rsidRPr="00045B61">
        <w:rPr>
          <w:color w:val="000000" w:themeColor="text1"/>
        </w:rPr>
        <w:t xml:space="preserve">part </w:t>
      </w:r>
      <w:r w:rsidR="00213F9B" w:rsidRPr="00045B61">
        <w:rPr>
          <w:color w:val="000000" w:themeColor="text1"/>
        </w:rPr>
        <w:t>of a previous ‘habit’,</w:t>
      </w:r>
      <w:r w:rsidR="00213F9B" w:rsidRPr="00045B61">
        <w:rPr>
          <w:color w:val="000000" w:themeColor="text1"/>
        </w:rPr>
        <w:fldChar w:fldCharType="begin">
          <w:fldData xml:space="preserve">PEVuZE5vdGU+PENpdGU+PEF1dGhvcj5DbGVhcnk8L0F1dGhvcj48WWVhcj4yMDE1PC9ZZWFyPjxS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</w:fldData>
        </w:fldChar>
      </w:r>
      <w:r w:rsidR="00244CFB" w:rsidRPr="00045B61">
        <w:rPr>
          <w:color w:val="000000" w:themeColor="text1"/>
        </w:rPr>
        <w:instrText xml:space="preserve"> ADDIN EN.CITE </w:instrText>
      </w:r>
      <w:r w:rsidR="00244CFB" w:rsidRPr="00045B61">
        <w:rPr>
          <w:color w:val="000000" w:themeColor="text1"/>
        </w:rPr>
        <w:fldChar w:fldCharType="begin">
          <w:fldData xml:space="preserve">PEVuZE5vdGU+PENpdGU+PEF1dGhvcj5DbGVhcnk8L0F1dGhvcj48WWVhcj4yMDE1PC9ZZWFyPjxS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</w:fldData>
        </w:fldChar>
      </w:r>
      <w:r w:rsidR="00244CFB" w:rsidRPr="00045B61">
        <w:rPr>
          <w:color w:val="000000" w:themeColor="text1"/>
        </w:rPr>
        <w:instrText xml:space="preserve"> ADDIN EN.CITE.DATA </w:instrText>
      </w:r>
      <w:r w:rsidR="00244CFB" w:rsidRPr="00045B61">
        <w:rPr>
          <w:color w:val="000000" w:themeColor="text1"/>
        </w:rPr>
      </w:r>
      <w:r w:rsidR="00244CFB" w:rsidRPr="00045B61">
        <w:rPr>
          <w:color w:val="000000" w:themeColor="text1"/>
        </w:rPr>
        <w:fldChar w:fldCharType="end"/>
      </w:r>
      <w:r w:rsidR="00213F9B" w:rsidRPr="00045B61">
        <w:rPr>
          <w:color w:val="000000" w:themeColor="text1"/>
        </w:rPr>
      </w:r>
      <w:r w:rsidR="00213F9B" w:rsidRPr="00045B61">
        <w:rPr>
          <w:color w:val="000000" w:themeColor="text1"/>
        </w:rPr>
        <w:fldChar w:fldCharType="separate"/>
      </w:r>
      <w:r w:rsidR="00244CFB" w:rsidRPr="00045B61">
        <w:rPr>
          <w:noProof/>
          <w:color w:val="000000" w:themeColor="text1"/>
          <w:vertAlign w:val="superscript"/>
        </w:rPr>
        <w:t>30</w:t>
      </w:r>
      <w:r w:rsidR="00213F9B" w:rsidRPr="00045B61">
        <w:rPr>
          <w:color w:val="000000" w:themeColor="text1"/>
        </w:rPr>
        <w:fldChar w:fldCharType="end"/>
      </w:r>
      <w:r w:rsidR="00AB26D4" w:rsidRPr="00045B61">
        <w:rPr>
          <w:color w:val="000000" w:themeColor="text1"/>
        </w:rPr>
        <w:t xml:space="preserve"> or routine.</w:t>
      </w:r>
      <w:r w:rsidR="00213F9B" w:rsidRPr="00045B61">
        <w:rPr>
          <w:color w:val="000000" w:themeColor="text1"/>
        </w:rPr>
        <w:fldChar w:fldCharType="begin"/>
      </w:r>
      <w:r w:rsidR="00244CFB" w:rsidRPr="00045B61">
        <w:rPr>
          <w:color w:val="000000" w:themeColor="text1"/>
        </w:rPr>
        <w:instrText xml:space="preserve"> ADDIN EN.CITE &lt;EndNote&gt;&lt;Cite&gt;&lt;Author&gt;Bäck&lt;/Author&gt;&lt;Year&gt;2017&lt;/Year&gt;&lt;RecNum&gt;804&lt;/RecNum&gt;&lt;DisplayText&gt;&lt;style face="superscript"&gt;27&lt;/style&gt;&lt;/DisplayText&gt;&lt;record&gt;&lt;rec-number&gt;804&lt;/rec-number&gt;&lt;foreign-keys&gt;&lt;key app="EN" db-id="9exxtpzaa2r905e5vzppx95x9p9xraapv5rs" timestamp="1510834301"&gt;804&lt;/key&gt;&lt;/foreign-keys&gt;&lt;ref-type name="Journal Article"&gt;17&lt;/ref-type&gt;&lt;contributors&gt;&lt;authors&gt;&lt;author&gt;Bäck, Maria&lt;/author&gt;&lt;author&gt;Öberg, Birgitta&lt;/author&gt;&lt;author&gt;Krevers, Barbro&lt;/author&gt;&lt;/authors&gt;&lt;/contributors&gt;&lt;auth-address&gt;Department of Medical and Health Sciences, Division of Physiotherapy, Faculty of Medicine and Health Sciences, Linköping University, SE-581 83 Linköping, Sweden&amp;#xD;Department of Medical and Health Sciences, Division of Health Care Analysis, Faculty of Medicine and Health Sciences, Linköping University, SE-581 83 Linköping, Sweden&lt;/auth-address&gt;&lt;titles&gt;&lt;title&gt;Important aspects in relation to patients&amp;apos; attendance at exercise-based cardiac rehabilitation - facilitators, barriers and physiotherapist&amp;apos;s role: a qualitative study&lt;/title&gt;&lt;secondary-title&gt;BMC Cardiovascular Disorders&lt;/secondary-title&gt;&lt;/titles&gt;&lt;periodical&gt;&lt;full-title&gt;BMC Cardiovascular Disorders&lt;/full-title&gt;&lt;/periodical&gt;&lt;pages&gt;1-10&lt;/pages&gt;&lt;volume&gt;17&lt;/volume&gt;&lt;dates&gt;&lt;year&gt;2017&lt;/year&gt;&lt;/dates&gt;&lt;publisher&gt;BioMed Central&lt;/publisher&gt;&lt;isbn&gt;1471-2261&lt;/isbn&gt;&lt;accession-num&gt;121859155. Language: English. Entry Date: In Process. Revision Date: 20170322. Publication Type: journal article. Journal Subset: Biomedical&lt;/accession-num&gt;&lt;urls&gt;&lt;related-urls&gt;&lt;url&gt;https://login.ezproxy.napier.ac.uk/login?url=https://search.ebscohost.com/login.aspx?direct=true&amp;amp;db=rzh&amp;amp;AN=121859155&amp;amp;site=ehost-live&lt;/url&gt;&lt;url&gt;https://bmccardiovascdisord.biomedcentral.com/track/pdf/10.1186/s12872-017-0512-7?site=bmccardiovascdisord.biomedcentral.com&lt;/url&gt;&lt;/related-urls&gt;&lt;/urls&gt;&lt;electronic-resource-num&gt;10.1186/s12872-017-0512-7&lt;/electronic-resource-num&gt;&lt;remote-database-name&gt;rzh&lt;/remote-database-name&gt;&lt;remote-database-provider&gt;EBSCOhost&lt;/remote-database-provider&gt;&lt;/record&gt;&lt;/Cite&gt;&lt;/EndNote&gt;</w:instrText>
      </w:r>
      <w:r w:rsidR="00213F9B" w:rsidRPr="00045B61">
        <w:rPr>
          <w:color w:val="000000" w:themeColor="text1"/>
        </w:rPr>
        <w:fldChar w:fldCharType="separate"/>
      </w:r>
      <w:r w:rsidR="00244CFB" w:rsidRPr="00045B61">
        <w:rPr>
          <w:noProof/>
          <w:color w:val="000000" w:themeColor="text1"/>
          <w:vertAlign w:val="superscript"/>
        </w:rPr>
        <w:t>27</w:t>
      </w:r>
      <w:r w:rsidR="00213F9B" w:rsidRPr="00045B61">
        <w:rPr>
          <w:color w:val="000000" w:themeColor="text1"/>
        </w:rPr>
        <w:fldChar w:fldCharType="end"/>
      </w:r>
    </w:p>
    <w:p w:rsidR="00213F9B" w:rsidRPr="00AB26D4" w:rsidRDefault="00AB26D4" w:rsidP="00213F9B">
      <w:pPr>
        <w:rPr>
          <w:color w:val="FF0000"/>
        </w:rPr>
      </w:pPr>
      <w:r w:rsidRPr="00AB26D4">
        <w:rPr>
          <w:color w:val="000000" w:themeColor="text1"/>
        </w:rPr>
        <w:t xml:space="preserve">Previously active </w:t>
      </w:r>
      <w:r w:rsidR="00CB491F" w:rsidRPr="00045B61">
        <w:rPr>
          <w:color w:val="000000" w:themeColor="text1"/>
        </w:rPr>
        <w:t>participant</w:t>
      </w:r>
      <w:r w:rsidRPr="00045B61">
        <w:rPr>
          <w:color w:val="000000" w:themeColor="text1"/>
        </w:rPr>
        <w:t xml:space="preserve">s identified </w:t>
      </w:r>
      <w:r>
        <w:t>motivators</w:t>
      </w:r>
      <w:r w:rsidR="00182B9F">
        <w:t xml:space="preserve"> to</w:t>
      </w:r>
      <w:r w:rsidR="006416A9">
        <w:t xml:space="preserve"> exercise including</w:t>
      </w:r>
      <w:r w:rsidR="00213F9B" w:rsidRPr="00213F9B">
        <w:t xml:space="preserve"> social support from family and friends</w:t>
      </w:r>
      <w:r w:rsidR="00213F9B" w:rsidRPr="00213F9B">
        <w:fldChar w:fldCharType="begin">
          <w:fldData xml:space="preserve">PEVuZE5vdGU+PENpdGU+PEF1dGhvcj5DbGVhcnk8L0F1dGhvcj48WWVhcj4yMDE1PC9ZZWFyPjxS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</w:fldData>
        </w:fldChar>
      </w:r>
      <w:r w:rsidR="00244CFB">
        <w:instrText xml:space="preserve"> ADDIN EN.CITE </w:instrText>
      </w:r>
      <w:r w:rsidR="00244CFB">
        <w:fldChar w:fldCharType="begin">
          <w:fldData xml:space="preserve">PEVuZE5vdGU+PENpdGU+PEF1dGhvcj5DbGVhcnk8L0F1dGhvcj48WWVhcj4yMDE1PC9ZZWFyPjxS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</w:fldData>
        </w:fldChar>
      </w:r>
      <w:r w:rsidR="00244CFB">
        <w:instrText xml:space="preserve"> ADDIN EN.CITE.DATA </w:instrText>
      </w:r>
      <w:r w:rsidR="00244CFB">
        <w:fldChar w:fldCharType="end"/>
      </w:r>
      <w:r w:rsidR="00213F9B" w:rsidRPr="00213F9B">
        <w:fldChar w:fldCharType="separate"/>
      </w:r>
      <w:r w:rsidR="00244CFB" w:rsidRPr="00244CFB">
        <w:rPr>
          <w:noProof/>
          <w:vertAlign w:val="superscript"/>
        </w:rPr>
        <w:t>28, 30, 31</w:t>
      </w:r>
      <w:r w:rsidR="00213F9B" w:rsidRPr="00213F9B">
        <w:fldChar w:fldCharType="end"/>
      </w:r>
      <w:r w:rsidR="00213F9B" w:rsidRPr="00213F9B">
        <w:t xml:space="preserve"> and goal setting.</w:t>
      </w:r>
      <w:r w:rsidR="00213F9B" w:rsidRPr="00045B61">
        <w:rPr>
          <w:color w:val="000000" w:themeColor="text1"/>
        </w:rPr>
        <w:fldChar w:fldCharType="begin"/>
      </w:r>
      <w:r w:rsidR="00244CFB" w:rsidRPr="00045B61">
        <w:rPr>
          <w:color w:val="000000" w:themeColor="text1"/>
        </w:rPr>
        <w:instrText xml:space="preserve"> ADDIN EN.CITE &lt;EndNote&gt;&lt;Cite&gt;&lt;Author&gt;Bäck&lt;/Author&gt;&lt;Year&gt;2017&lt;/Year&gt;&lt;RecNum&gt;804&lt;/RecNum&gt;&lt;DisplayText&gt;&lt;style face="superscript"&gt;27&lt;/style&gt;&lt;/DisplayText&gt;&lt;record&gt;&lt;rec-number&gt;804&lt;/rec-number&gt;&lt;foreign-keys&gt;&lt;key app="EN" db-id="9exxtpzaa2r905e5vzppx95x9p9xraapv5rs" timestamp="1510834301"&gt;804&lt;/key&gt;&lt;/foreign-keys&gt;&lt;ref-type name="Journal Article"&gt;17&lt;/ref-type&gt;&lt;contributors&gt;&lt;authors&gt;&lt;author&gt;Bäck, Maria&lt;/author&gt;&lt;author&gt;Öberg, Birgitta&lt;/author&gt;&lt;author&gt;Krevers, Barbro&lt;/author&gt;&lt;/authors&gt;&lt;/contributors&gt;&lt;auth-address&gt;Department of Medical and Health Sciences, Division of Physiotherapy, Faculty of Medicine and Health Sciences, Linköping University, SE-581 83 Linköping, Sweden&amp;#xD;Department of Medical and Health Sciences, Division of Health Care Analysis, Faculty of Medicine and Health Sciences, Linköping University, SE-581 83 Linköping, Sweden&lt;/auth-address&gt;&lt;titles&gt;&lt;title&gt;Important aspects in relation to patients&amp;apos; attendance at exercise-based cardiac rehabilitation - facilitators, barriers and physiotherapist&amp;apos;s role: a qualitative study&lt;/title&gt;&lt;secondary-title&gt;BMC Cardiovascular Disorders&lt;/secondary-title&gt;&lt;/titles&gt;&lt;periodical&gt;&lt;full-title&gt;BMC Cardiovascular Disorders&lt;/full-title&gt;&lt;/periodical&gt;&lt;pages&gt;1-10&lt;/pages&gt;&lt;volume&gt;17&lt;/volume&gt;&lt;dates&gt;&lt;year&gt;2017&lt;/year&gt;&lt;/dates&gt;&lt;publisher&gt;BioMed Central&lt;/publisher&gt;&lt;isbn&gt;1471-2261&lt;/isbn&gt;&lt;accession-num&gt;121859155. Language: English. Entry Date: In Process. Revision Date: 20170322. Publication Type: journal article. Journal Subset: Biomedical&lt;/accession-num&gt;&lt;urls&gt;&lt;related-urls&gt;&lt;url&gt;https://login.ezproxy.napier.ac.uk/login?url=https://search.ebscohost.com/login.aspx?direct=true&amp;amp;db=rzh&amp;amp;AN=121859155&amp;amp;site=ehost-live&lt;/url&gt;&lt;url&gt;https://bmccardiovascdisord.biomedcentral.com/track/pdf/10.1186/s12872-017-0512-7?site=bmccardiovascdisord.biomedcentral.com&lt;/url&gt;&lt;/related-urls&gt;&lt;/urls&gt;&lt;electronic-resource-num&gt;10.1186/s12872-017-0512-7&lt;/electronic-resource-num&gt;&lt;remote-database-name&gt;rzh&lt;/remote-database-name&gt;&lt;remote-database-provider&gt;EBSCOhost&lt;/remote-database-provider&gt;&lt;/record&gt;&lt;/Cite&gt;&lt;/EndNote&gt;</w:instrText>
      </w:r>
      <w:r w:rsidR="00213F9B" w:rsidRPr="00045B61">
        <w:rPr>
          <w:color w:val="000000" w:themeColor="text1"/>
        </w:rPr>
        <w:fldChar w:fldCharType="separate"/>
      </w:r>
      <w:r w:rsidR="00244CFB" w:rsidRPr="00045B61">
        <w:rPr>
          <w:noProof/>
          <w:color w:val="000000" w:themeColor="text1"/>
          <w:vertAlign w:val="superscript"/>
        </w:rPr>
        <w:t>27</w:t>
      </w:r>
      <w:r w:rsidR="00213F9B" w:rsidRPr="00045B61">
        <w:rPr>
          <w:color w:val="000000" w:themeColor="text1"/>
        </w:rPr>
        <w:fldChar w:fldCharType="end"/>
      </w:r>
      <w:r w:rsidR="00CB491F" w:rsidRPr="00045B61">
        <w:rPr>
          <w:color w:val="000000" w:themeColor="text1"/>
        </w:rPr>
        <w:t xml:space="preserve">  Participants</w:t>
      </w:r>
      <w:r w:rsidRPr="00045B61">
        <w:rPr>
          <w:color w:val="000000" w:themeColor="text1"/>
        </w:rPr>
        <w:t xml:space="preserve"> </w:t>
      </w:r>
      <w:r>
        <w:t>who were not</w:t>
      </w:r>
      <w:r w:rsidR="00213F9B" w:rsidRPr="00213F9B">
        <w:t xml:space="preserve"> previous</w:t>
      </w:r>
      <w:r>
        <w:t>ly active</w:t>
      </w:r>
      <w:r w:rsidR="00765C90">
        <w:t xml:space="preserve">, lacked </w:t>
      </w:r>
      <w:r w:rsidR="00213F9B" w:rsidRPr="00F82FE2">
        <w:t>motivation</w:t>
      </w:r>
      <w:r w:rsidR="00765C90" w:rsidRPr="00F82FE2">
        <w:t xml:space="preserve"> to exercise</w:t>
      </w:r>
      <w:r w:rsidR="00213F9B" w:rsidRPr="00F82FE2">
        <w:t xml:space="preserve"> </w:t>
      </w:r>
      <w:r w:rsidR="00213F9B" w:rsidRPr="00213F9B">
        <w:t>and social support.</w:t>
      </w:r>
      <w:r w:rsidR="00213F9B" w:rsidRPr="00213F9B">
        <w:fldChar w:fldCharType="begin">
          <w:fldData xml:space="preserve">PEVuZE5vdGU+PENpdGU+PEF1dGhvcj5DbGVhcnk8L0F1dGhvcj48WWVhcj4yMDE1PC9ZZWFyPjxS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</w:fldData>
        </w:fldChar>
      </w:r>
      <w:r w:rsidR="00244CFB">
        <w:instrText xml:space="preserve"> ADDIN EN.CITE </w:instrText>
      </w:r>
      <w:r w:rsidR="00244CFB">
        <w:fldChar w:fldCharType="begin">
          <w:fldData xml:space="preserve">PEVuZE5vdGU+PENpdGU+PEF1dGhvcj5DbGVhcnk8L0F1dGhvcj48WWVhcj4yMDE1PC9ZZWFyPjxS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</w:fldData>
        </w:fldChar>
      </w:r>
      <w:r w:rsidR="00244CFB">
        <w:instrText xml:space="preserve"> ADDIN EN.CITE.DATA </w:instrText>
      </w:r>
      <w:r w:rsidR="00244CFB">
        <w:fldChar w:fldCharType="end"/>
      </w:r>
      <w:r w:rsidR="00213F9B" w:rsidRPr="00213F9B">
        <w:fldChar w:fldCharType="separate"/>
      </w:r>
      <w:r w:rsidR="00244CFB" w:rsidRPr="00244CFB">
        <w:rPr>
          <w:noProof/>
          <w:vertAlign w:val="superscript"/>
        </w:rPr>
        <w:t>30</w:t>
      </w:r>
      <w:r w:rsidR="00213F9B" w:rsidRPr="00213F9B">
        <w:fldChar w:fldCharType="end"/>
      </w:r>
    </w:p>
    <w:p w:rsidR="00213F9B" w:rsidRPr="00213F9B" w:rsidRDefault="00AB26D4" w:rsidP="00213F9B">
      <w:r>
        <w:lastRenderedPageBreak/>
        <w:t>A motivator</w:t>
      </w:r>
      <w:r w:rsidR="00213F9B" w:rsidRPr="00213F9B">
        <w:t xml:space="preserve"> to a</w:t>
      </w:r>
      <w:r>
        <w:t>ttend exercise-based CR was</w:t>
      </w:r>
      <w:r w:rsidR="00213F9B" w:rsidRPr="00213F9B">
        <w:t xml:space="preserve"> determining appropriate exertion levels.</w:t>
      </w:r>
      <w:r w:rsidR="00213F9B" w:rsidRPr="00213F9B">
        <w:fldChar w:fldCharType="begin">
          <w:fldData xml:space="preserve">PEVuZE5vdGU+PENpdGU+PEF1dGhvcj5IaXJkPC9BdXRob3I+PFllYXI+MjAwNDwvWWVhcj48UmVj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</w:fldData>
        </w:fldChar>
      </w:r>
      <w:r w:rsidR="00244CFB">
        <w:instrText xml:space="preserve"> ADDIN EN.CITE </w:instrText>
      </w:r>
      <w:r w:rsidR="00244CFB">
        <w:fldChar w:fldCharType="begin">
          <w:fldData xml:space="preserve">PEVuZE5vdGU+PENpdGU+PEF1dGhvcj5IaXJkPC9BdXRob3I+PFllYXI+MjAwNDwvWWVhcj48UmVj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</w:fldData>
        </w:fldChar>
      </w:r>
      <w:r w:rsidR="00244CFB">
        <w:instrText xml:space="preserve"> ADDIN EN.CITE.DATA </w:instrText>
      </w:r>
      <w:r w:rsidR="00244CFB">
        <w:fldChar w:fldCharType="end"/>
      </w:r>
      <w:r w:rsidR="00213F9B" w:rsidRPr="00213F9B">
        <w:fldChar w:fldCharType="separate"/>
      </w:r>
      <w:r w:rsidR="00244CFB" w:rsidRPr="00244CFB">
        <w:rPr>
          <w:noProof/>
          <w:vertAlign w:val="superscript"/>
        </w:rPr>
        <w:t>25, 29</w:t>
      </w:r>
      <w:r w:rsidR="00213F9B" w:rsidRPr="00213F9B">
        <w:fldChar w:fldCharType="end"/>
      </w:r>
      <w:r>
        <w:t xml:space="preserve">   During attendance, </w:t>
      </w:r>
      <w:r w:rsidRPr="00045B61">
        <w:rPr>
          <w:color w:val="000000" w:themeColor="text1"/>
        </w:rPr>
        <w:t xml:space="preserve">motivators </w:t>
      </w:r>
      <w:r w:rsidR="00F82FE2" w:rsidRPr="00045B61">
        <w:rPr>
          <w:color w:val="000000" w:themeColor="text1"/>
        </w:rPr>
        <w:t xml:space="preserve">to exercise </w:t>
      </w:r>
      <w:r>
        <w:t>included enjoyment, familiar</w:t>
      </w:r>
      <w:r w:rsidR="00213F9B" w:rsidRPr="00213F9B">
        <w:t xml:space="preserve"> activities, feeling safe during exertion,</w:t>
      </w:r>
      <w:r w:rsidR="00213F9B" w:rsidRPr="00213F9B">
        <w:fldChar w:fldCharType="begin">
          <w:fldData xml:space="preserve">PEVuZE5vdGU+PENpdGU+PEF1dGhvcj5Cw6RjazwvQXV0aG9yPjxZZWFyPjIwMTc8L1llYXI+PFJl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</w:fldData>
        </w:fldChar>
      </w:r>
      <w:r w:rsidR="00244CFB">
        <w:instrText xml:space="preserve"> ADDIN EN.CITE </w:instrText>
      </w:r>
      <w:r w:rsidR="00244CFB">
        <w:fldChar w:fldCharType="begin">
          <w:fldData xml:space="preserve">PEVuZE5vdGU+PENpdGU+PEF1dGhvcj5Cw6RjazwvQXV0aG9yPjxZZWFyPjIwMTc8L1llYXI+PFJl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</w:fldData>
        </w:fldChar>
      </w:r>
      <w:r w:rsidR="00244CFB">
        <w:instrText xml:space="preserve"> ADDIN EN.CITE.DATA </w:instrText>
      </w:r>
      <w:r w:rsidR="00244CFB">
        <w:fldChar w:fldCharType="end"/>
      </w:r>
      <w:r w:rsidR="00213F9B" w:rsidRPr="00213F9B">
        <w:fldChar w:fldCharType="separate"/>
      </w:r>
      <w:r w:rsidR="00244CFB" w:rsidRPr="00244CFB">
        <w:rPr>
          <w:noProof/>
          <w:vertAlign w:val="superscript"/>
        </w:rPr>
        <w:t>27, 31, 32</w:t>
      </w:r>
      <w:r w:rsidR="00213F9B" w:rsidRPr="00213F9B">
        <w:fldChar w:fldCharType="end"/>
      </w:r>
      <w:r w:rsidR="00213F9B" w:rsidRPr="00213F9B">
        <w:t xml:space="preserve"> and believing in the health benefits of exercise, for example, the contribution of exercise towards reducing secondary prevention risks.</w:t>
      </w:r>
      <w:r w:rsidR="00213F9B" w:rsidRPr="00213F9B">
        <w:fldChar w:fldCharType="begin">
          <w:fldData xml:space="preserve">PEVuZE5vdGU+PENpdGU+PEF1dGhvcj5Cw6RjazwvQXV0aG9yPjxZZWFyPjIwMTc8L1llYXI+PFJl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=
</w:fldData>
        </w:fldChar>
      </w:r>
      <w:r w:rsidR="00244CFB">
        <w:instrText xml:space="preserve"> ADDIN EN.CITE </w:instrText>
      </w:r>
      <w:r w:rsidR="00244CFB">
        <w:fldChar w:fldCharType="begin">
          <w:fldData xml:space="preserve">PEVuZE5vdGU+PENpdGU+PEF1dGhvcj5Cw6RjazwvQXV0aG9yPjxZZWFyPjIwMTc8L1llYXI+PFJl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=
</w:fldData>
        </w:fldChar>
      </w:r>
      <w:r w:rsidR="00244CFB">
        <w:instrText xml:space="preserve"> ADDIN EN.CITE.DATA </w:instrText>
      </w:r>
      <w:r w:rsidR="00244CFB">
        <w:fldChar w:fldCharType="end"/>
      </w:r>
      <w:r w:rsidR="00213F9B" w:rsidRPr="00213F9B">
        <w:fldChar w:fldCharType="separate"/>
      </w:r>
      <w:r w:rsidR="00244CFB" w:rsidRPr="00244CFB">
        <w:rPr>
          <w:noProof/>
          <w:vertAlign w:val="superscript"/>
        </w:rPr>
        <w:t>26, 27, 33</w:t>
      </w:r>
      <w:r w:rsidR="00213F9B" w:rsidRPr="00213F9B">
        <w:fldChar w:fldCharType="end"/>
      </w:r>
    </w:p>
    <w:p w:rsidR="00D86316" w:rsidRPr="00397B63" w:rsidRDefault="00D832C9" w:rsidP="00397B63">
      <w:pPr>
        <w:pStyle w:val="Heading4"/>
      </w:pPr>
      <w:r w:rsidRPr="00397B63">
        <w:t>Self-confidence</w:t>
      </w:r>
      <w:r w:rsidR="00BD4297" w:rsidRPr="00397B63">
        <w:t xml:space="preserve"> in physical ability </w:t>
      </w:r>
    </w:p>
    <w:p w:rsidR="0010329B" w:rsidRDefault="00981748" w:rsidP="006B79C6">
      <w:r>
        <w:t xml:space="preserve">Self-confidence </w:t>
      </w:r>
      <w:r w:rsidR="006416A9">
        <w:t xml:space="preserve">in physical ability </w:t>
      </w:r>
      <w:r>
        <w:t>reflected</w:t>
      </w:r>
      <w:r w:rsidR="006416A9">
        <w:t xml:space="preserve"> </w:t>
      </w:r>
      <w:r w:rsidR="006951D2">
        <w:t>perceptions</w:t>
      </w:r>
      <w:r w:rsidR="00D832C9">
        <w:t xml:space="preserve"> of how participants felt about their ability to re-en</w:t>
      </w:r>
      <w:r w:rsidR="00661D08">
        <w:t xml:space="preserve">gage with </w:t>
      </w:r>
      <w:r w:rsidR="0019596B">
        <w:rPr>
          <w:color w:val="000000" w:themeColor="text1"/>
        </w:rPr>
        <w:t>PA</w:t>
      </w:r>
      <w:r w:rsidR="00D832C9">
        <w:t xml:space="preserve"> after the</w:t>
      </w:r>
      <w:r w:rsidR="007C6091">
        <w:t>ir</w:t>
      </w:r>
      <w:r w:rsidR="00D832C9">
        <w:t xml:space="preserve"> cardiac event.  </w:t>
      </w:r>
      <w:r w:rsidR="007C6091">
        <w:t>Those</w:t>
      </w:r>
      <w:r w:rsidR="006951D2">
        <w:t xml:space="preserve"> communicating</w:t>
      </w:r>
      <w:r w:rsidR="006B79C6">
        <w:t xml:space="preserve"> </w:t>
      </w:r>
      <w:r w:rsidR="006951D2">
        <w:t>high self-confidence felt</w:t>
      </w:r>
      <w:r w:rsidR="00406A21">
        <w:t xml:space="preserve"> able to return to </w:t>
      </w:r>
      <w:r w:rsidR="00D832C9">
        <w:t xml:space="preserve">previous </w:t>
      </w:r>
      <w:r w:rsidR="0019596B">
        <w:rPr>
          <w:color w:val="000000" w:themeColor="text1"/>
        </w:rPr>
        <w:t>PA</w:t>
      </w:r>
      <w:r w:rsidR="006951D2">
        <w:t xml:space="preserve"> and </w:t>
      </w:r>
      <w:r w:rsidR="006C477C">
        <w:t>did not attend</w:t>
      </w:r>
      <w:r w:rsidR="00D832C9">
        <w:t xml:space="preserve"> exercise-based CR</w:t>
      </w:r>
      <w:r w:rsidR="00B307BE">
        <w:t>.</w:t>
      </w:r>
      <w:r w:rsidR="00D832C9">
        <w:fldChar w:fldCharType="begin">
          <w:fldData xml:space="preserve">PEVuZE5vdGU+PENpdGU+PEF1dGhvcj5Cw6RjazwvQXV0aG9yPjxZZWFyPjIwMTc8L1llYXI+PFJl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=
</w:fldData>
        </w:fldChar>
      </w:r>
      <w:r w:rsidR="00244CFB">
        <w:instrText xml:space="preserve"> ADDIN EN.CITE </w:instrText>
      </w:r>
      <w:r w:rsidR="00244CFB">
        <w:fldChar w:fldCharType="begin">
          <w:fldData xml:space="preserve">PEVuZE5vdGU+PENpdGU+PEF1dGhvcj5Cw6RjazwvQXV0aG9yPjxZZWFyPjIwMTc8L1llYXI+PFJl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=
</w:fldData>
        </w:fldChar>
      </w:r>
      <w:r w:rsidR="00244CFB">
        <w:instrText xml:space="preserve"> ADDIN EN.CITE.DATA </w:instrText>
      </w:r>
      <w:r w:rsidR="00244CFB">
        <w:fldChar w:fldCharType="end"/>
      </w:r>
      <w:r w:rsidR="00D832C9">
        <w:fldChar w:fldCharType="separate"/>
      </w:r>
      <w:r w:rsidR="00244CFB" w:rsidRPr="00244CFB">
        <w:rPr>
          <w:noProof/>
          <w:vertAlign w:val="superscript"/>
        </w:rPr>
        <w:t>23, 24, 27, 28</w:t>
      </w:r>
      <w:r w:rsidR="00D832C9">
        <w:fldChar w:fldCharType="end"/>
      </w:r>
      <w:r w:rsidR="00D832C9">
        <w:t xml:space="preserve">  </w:t>
      </w:r>
      <w:r w:rsidR="00D8351F">
        <w:t>E</w:t>
      </w:r>
      <w:r w:rsidR="00285196">
        <w:t>xercise</w:t>
      </w:r>
      <w:r w:rsidR="00227671">
        <w:t>-based</w:t>
      </w:r>
      <w:r w:rsidR="00285196">
        <w:t xml:space="preserve"> CR </w:t>
      </w:r>
      <w:r w:rsidR="00D8351F">
        <w:t>was rejected if it was perceived that</w:t>
      </w:r>
      <w:r w:rsidR="006B79C6">
        <w:t xml:space="preserve"> the programme ac</w:t>
      </w:r>
      <w:r w:rsidR="00D8351F">
        <w:t>tivities were</w:t>
      </w:r>
      <w:r w:rsidR="00285196">
        <w:t xml:space="preserve"> similar to </w:t>
      </w:r>
      <w:r w:rsidR="006B79C6">
        <w:t>previous activitie</w:t>
      </w:r>
      <w:r w:rsidR="00D8351F">
        <w:t xml:space="preserve">s, resulting in confidence </w:t>
      </w:r>
      <w:r w:rsidR="006B79C6">
        <w:t xml:space="preserve">to </w:t>
      </w:r>
      <w:r w:rsidR="00D8351F">
        <w:t xml:space="preserve">return to </w:t>
      </w:r>
      <w:r w:rsidR="00227671">
        <w:t>activities</w:t>
      </w:r>
      <w:r w:rsidR="0073383A">
        <w:t xml:space="preserve"> independently</w:t>
      </w:r>
      <w:r w:rsidR="00B307BE">
        <w:t>.</w:t>
      </w:r>
      <w:r w:rsidR="0073383A">
        <w:fldChar w:fldCharType="begin">
          <w:fldData xml:space="preserve">PEVuZE5vdGU+PENpdGU+PEF1dGhvcj5Db29wZXI8L0F1dGhvcj48WWVhcj4yMDA1PC9ZZWFyPjxS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</w:fldData>
        </w:fldChar>
      </w:r>
      <w:r w:rsidR="00244CFB">
        <w:instrText xml:space="preserve"> ADDIN EN.CITE </w:instrText>
      </w:r>
      <w:r w:rsidR="00244CFB">
        <w:fldChar w:fldCharType="begin">
          <w:fldData xml:space="preserve">PEVuZE5vdGU+PENpdGU+PEF1dGhvcj5Db29wZXI8L0F1dGhvcj48WWVhcj4yMDA1PC9ZZWFyPjxS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</w:fldData>
        </w:fldChar>
      </w:r>
      <w:r w:rsidR="00244CFB">
        <w:instrText xml:space="preserve"> ADDIN EN.CITE.DATA </w:instrText>
      </w:r>
      <w:r w:rsidR="00244CFB">
        <w:fldChar w:fldCharType="end"/>
      </w:r>
      <w:r w:rsidR="0073383A">
        <w:fldChar w:fldCharType="separate"/>
      </w:r>
      <w:r w:rsidR="00244CFB" w:rsidRPr="00244CFB">
        <w:rPr>
          <w:noProof/>
          <w:vertAlign w:val="superscript"/>
        </w:rPr>
        <w:t>23, 24</w:t>
      </w:r>
      <w:r w:rsidR="0073383A">
        <w:fldChar w:fldCharType="end"/>
      </w:r>
    </w:p>
    <w:p w:rsidR="00554AB1" w:rsidRPr="00554AB1" w:rsidRDefault="00EC28BD" w:rsidP="00670239">
      <w:r>
        <w:t>Lack of self-confidence</w:t>
      </w:r>
      <w:r w:rsidR="00D8351F">
        <w:t xml:space="preserve"> to </w:t>
      </w:r>
      <w:r>
        <w:t xml:space="preserve">return to </w:t>
      </w:r>
      <w:r w:rsidR="00D8351F">
        <w:t>previous exercise intensity levels a</w:t>
      </w:r>
      <w:r w:rsidR="00792931">
        <w:t xml:space="preserve">cted as a facilitator for  </w:t>
      </w:r>
      <w:r w:rsidR="00D8351F">
        <w:t>participants to attend exercise-based CR.</w:t>
      </w:r>
      <w:r w:rsidR="00D8351F">
        <w:fldChar w:fldCharType="begin"/>
      </w:r>
      <w:r w:rsidR="00244CFB">
        <w:instrText xml:space="preserve"> ADDIN EN.CITE &lt;EndNote&gt;&lt;Cite&gt;&lt;Author&gt;Bäck&lt;/Author&gt;&lt;Year&gt;2017&lt;/Year&gt;&lt;RecNum&gt;804&lt;/RecNum&gt;&lt;DisplayText&gt;&lt;style face="superscript"&gt;27&lt;/style&gt;&lt;/DisplayText&gt;&lt;record&gt;&lt;rec-number&gt;804&lt;/rec-number&gt;&lt;foreign-keys&gt;&lt;key app="EN" db-id="9exxtpzaa2r905e5vzppx95x9p9xraapv5rs" timestamp="1510834301"&gt;804&lt;/key&gt;&lt;/foreign-keys&gt;&lt;ref-type name="Journal Article"&gt;17&lt;/ref-type&gt;&lt;contributors&gt;&lt;authors&gt;&lt;author&gt;Bäck, Maria&lt;/author&gt;&lt;author&gt;Öberg, Birgitta&lt;/author&gt;&lt;author&gt;Krevers, Barbro&lt;/author&gt;&lt;/authors&gt;&lt;/contributors&gt;&lt;auth-address&gt;Department of Medical and Health Sciences, Division of Physiotherapy, Faculty of Medicine and Health Sciences, Linköping University, SE-581 83 Linköping, Sweden&amp;#xD;Department of Medical and Health Sciences, Division of Health Care Analysis, Faculty of Medicine and Health Sciences, Linköping University, SE-581 83 Linköping, Sweden&lt;/auth-address&gt;&lt;titles&gt;&lt;title&gt;Important aspects in relation to patients&amp;apos; attendance at exercise-based cardiac rehabilitation - facilitators, barriers and physiotherapist&amp;apos;s role: a qualitative study&lt;/title&gt;&lt;secondary-title&gt;BMC Cardiovascular Disorders&lt;/secondary-title&gt;&lt;/titles&gt;&lt;periodical&gt;&lt;full-title&gt;BMC Cardiovascular Disorders&lt;/full-title&gt;&lt;/periodical&gt;&lt;pages&gt;1-10&lt;/pages&gt;&lt;volume&gt;17&lt;/volume&gt;&lt;dates&gt;&lt;year&gt;2017&lt;/year&gt;&lt;/dates&gt;&lt;publisher&gt;BioMed Central&lt;/publisher&gt;&lt;isbn&gt;1471-2261&lt;/isbn&gt;&lt;accession-num&gt;121859155. Language: English. Entry Date: In Process. Revision Date: 20170322. Publication Type: journal article. Journal Subset: Biomedical&lt;/accession-num&gt;&lt;urls&gt;&lt;related-urls&gt;&lt;url&gt;https://login.ezproxy.napier.ac.uk/login?url=https://search.ebscohost.com/login.aspx?direct=true&amp;amp;db=rzh&amp;amp;AN=121859155&amp;amp;site=ehost-live&lt;/url&gt;&lt;url&gt;https://bmccardiovascdisord.biomedcentral.com/track/pdf/10.1186/s12872-017-0512-7?site=bmccardiovascdisord.biomedcentral.com&lt;/url&gt;&lt;/related-urls&gt;&lt;/urls&gt;&lt;electronic-resource-num&gt;10.1186/s12872-017-0512-7&lt;/electronic-resource-num&gt;&lt;remote-database-name&gt;rzh&lt;/remote-database-name&gt;&lt;remote-database-provider&gt;EBSCOhost&lt;/remote-database-provider&gt;&lt;/record&gt;&lt;/Cite&gt;&lt;/EndNote&gt;</w:instrText>
      </w:r>
      <w:r w:rsidR="00D8351F">
        <w:fldChar w:fldCharType="separate"/>
      </w:r>
      <w:r w:rsidR="00244CFB" w:rsidRPr="00244CFB">
        <w:rPr>
          <w:noProof/>
          <w:vertAlign w:val="superscript"/>
        </w:rPr>
        <w:t>27</w:t>
      </w:r>
      <w:r w:rsidR="00D8351F">
        <w:fldChar w:fldCharType="end"/>
      </w:r>
      <w:r w:rsidR="00D8351F">
        <w:t xml:space="preserve">  </w:t>
      </w:r>
      <w:r w:rsidR="00C87979" w:rsidRPr="00C87979">
        <w:t>Those</w:t>
      </w:r>
      <w:r w:rsidR="00661D08" w:rsidRPr="00CB491F">
        <w:rPr>
          <w:color w:val="FF0000"/>
        </w:rPr>
        <w:t xml:space="preserve"> </w:t>
      </w:r>
      <w:r w:rsidR="00B97855">
        <w:t xml:space="preserve">planning to attend </w:t>
      </w:r>
      <w:r w:rsidR="00285196">
        <w:t>exercise</w:t>
      </w:r>
      <w:r w:rsidR="00BC264D">
        <w:t>-based</w:t>
      </w:r>
      <w:r w:rsidR="00382756">
        <w:t xml:space="preserve"> </w:t>
      </w:r>
      <w:r w:rsidR="00BC264D">
        <w:t>CR were</w:t>
      </w:r>
      <w:r w:rsidR="00B97855">
        <w:t xml:space="preserve"> seek</w:t>
      </w:r>
      <w:r w:rsidR="00285196">
        <w:t>ing to build confidence in</w:t>
      </w:r>
      <w:r w:rsidR="00B97855">
        <w:t xml:space="preserve"> </w:t>
      </w:r>
      <w:r w:rsidR="006951D2">
        <w:t xml:space="preserve">their </w:t>
      </w:r>
      <w:r w:rsidR="00B97855">
        <w:t>ability</w:t>
      </w:r>
      <w:r w:rsidR="00D8351F">
        <w:t xml:space="preserve"> to exercise</w:t>
      </w:r>
      <w:r w:rsidR="00B307BE">
        <w:t>,</w:t>
      </w:r>
      <w:r w:rsidR="00A3782A">
        <w:fldChar w:fldCharType="begin">
          <w:fldData xml:space="preserve">PEVuZE5vdGU+PENpdGU+PEF1dGhvcj5Db29wZXI8L0F1dGhvcj48WWVhcj4yMDA1PC9ZZWFyPjxS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244CFB">
        <w:instrText xml:space="preserve"> ADDIN EN.CITE </w:instrText>
      </w:r>
      <w:r w:rsidR="00244CFB">
        <w:fldChar w:fldCharType="begin">
          <w:fldData xml:space="preserve">PEVuZE5vdGU+PENpdGU+PEF1dGhvcj5Db29wZXI8L0F1dGhvcj48WWVhcj4yMDA1PC9ZZWFyPjxS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244CFB">
        <w:instrText xml:space="preserve"> ADDIN EN.CITE.DATA </w:instrText>
      </w:r>
      <w:r w:rsidR="00244CFB">
        <w:fldChar w:fldCharType="end"/>
      </w:r>
      <w:r w:rsidR="00A3782A">
        <w:fldChar w:fldCharType="separate"/>
      </w:r>
      <w:r w:rsidR="00244CFB" w:rsidRPr="00244CFB">
        <w:rPr>
          <w:noProof/>
          <w:vertAlign w:val="superscript"/>
        </w:rPr>
        <w:t>23, 25</w:t>
      </w:r>
      <w:r w:rsidR="00A3782A">
        <w:fldChar w:fldCharType="end"/>
      </w:r>
      <w:r w:rsidR="00BC264D">
        <w:t xml:space="preserve"> </w:t>
      </w:r>
      <w:r w:rsidR="00D8351F">
        <w:t>or support to regain confidence about</w:t>
      </w:r>
      <w:r w:rsidR="00CA1F76">
        <w:t xml:space="preserve"> fitness levels</w:t>
      </w:r>
      <w:r w:rsidR="00C37457">
        <w:t>.</w:t>
      </w:r>
      <w:r w:rsidR="00B97855">
        <w:fldChar w:fldCharType="begin">
          <w:fldData xml:space="preserve">PEVuZE5vdGU+PENpdGU+PEF1dGhvcj5Db29wZXI8L0F1dGhvcj48WWVhcj4yMDA1PC9ZZWFyPjxS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244CFB">
        <w:instrText xml:space="preserve"> ADDIN EN.CITE </w:instrText>
      </w:r>
      <w:r w:rsidR="00244CFB">
        <w:fldChar w:fldCharType="begin">
          <w:fldData xml:space="preserve">PEVuZE5vdGU+PENpdGU+PEF1dGhvcj5Db29wZXI8L0F1dGhvcj48WWVhcj4yMDA1PC9ZZWFyPjxS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244CFB">
        <w:instrText xml:space="preserve"> ADDIN EN.CITE.DATA </w:instrText>
      </w:r>
      <w:r w:rsidR="00244CFB">
        <w:fldChar w:fldCharType="end"/>
      </w:r>
      <w:r w:rsidR="00B97855">
        <w:fldChar w:fldCharType="separate"/>
      </w:r>
      <w:r w:rsidR="00244CFB" w:rsidRPr="00244CFB">
        <w:rPr>
          <w:noProof/>
          <w:vertAlign w:val="superscript"/>
        </w:rPr>
        <w:t>23, 25</w:t>
      </w:r>
      <w:r w:rsidR="00B97855">
        <w:fldChar w:fldCharType="end"/>
      </w:r>
      <w:r w:rsidR="00A429DB">
        <w:t xml:space="preserve">  Participants</w:t>
      </w:r>
      <w:r w:rsidR="006951D2">
        <w:t xml:space="preserve"> </w:t>
      </w:r>
      <w:r w:rsidR="00C37457">
        <w:t xml:space="preserve">who were not previously active </w:t>
      </w:r>
      <w:r w:rsidR="006951D2">
        <w:t>lack</w:t>
      </w:r>
      <w:r w:rsidR="00BC264D">
        <w:t xml:space="preserve">ed </w:t>
      </w:r>
      <w:r w:rsidR="004C7D68">
        <w:t>self-</w:t>
      </w:r>
      <w:r w:rsidR="00BC264D">
        <w:t>confidence to take part in exercise-based CR</w:t>
      </w:r>
      <w:r w:rsidR="00B307BE">
        <w:t>.</w:t>
      </w:r>
      <w:r w:rsidR="006951D2">
        <w:fldChar w:fldCharType="begin">
          <w:fldData xml:space="preserve">PEVuZE5vdGU+PENpdGU+PEF1dGhvcj5TaGF3PC9BdXRob3I+PFllYXI+MjAxMjwvWWVhcj48UmVj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</w:fldData>
        </w:fldChar>
      </w:r>
      <w:r w:rsidR="00244CFB">
        <w:instrText xml:space="preserve"> ADDIN EN.CITE </w:instrText>
      </w:r>
      <w:r w:rsidR="00244CFB">
        <w:fldChar w:fldCharType="begin">
          <w:fldData xml:space="preserve">PEVuZE5vdGU+PENpdGU+PEF1dGhvcj5TaGF3PC9BdXRob3I+PFllYXI+MjAxMjwvWWVhcj48UmVj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</w:fldData>
        </w:fldChar>
      </w:r>
      <w:r w:rsidR="00244CFB">
        <w:instrText xml:space="preserve"> ADDIN EN.CITE.DATA </w:instrText>
      </w:r>
      <w:r w:rsidR="00244CFB">
        <w:fldChar w:fldCharType="end"/>
      </w:r>
      <w:r w:rsidR="006951D2">
        <w:fldChar w:fldCharType="separate"/>
      </w:r>
      <w:r w:rsidR="00244CFB" w:rsidRPr="00244CFB">
        <w:rPr>
          <w:noProof/>
          <w:vertAlign w:val="superscript"/>
        </w:rPr>
        <w:t>29</w:t>
      </w:r>
      <w:r w:rsidR="006951D2">
        <w:fldChar w:fldCharType="end"/>
      </w:r>
      <w:r w:rsidR="006951D2">
        <w:t xml:space="preserve">  </w:t>
      </w:r>
      <w:r w:rsidR="00B97855">
        <w:t xml:space="preserve"> </w:t>
      </w:r>
      <w:r w:rsidR="00CB491F">
        <w:t xml:space="preserve"> For </w:t>
      </w:r>
      <w:r w:rsidR="00CB491F" w:rsidRPr="00045B61">
        <w:rPr>
          <w:color w:val="000000" w:themeColor="text1"/>
        </w:rPr>
        <w:t>participant</w:t>
      </w:r>
      <w:r w:rsidR="006951D2" w:rsidRPr="00045B61">
        <w:rPr>
          <w:color w:val="000000" w:themeColor="text1"/>
        </w:rPr>
        <w:t xml:space="preserve">s </w:t>
      </w:r>
      <w:r w:rsidR="006951D2">
        <w:t>attending CR</w:t>
      </w:r>
      <w:r w:rsidR="00CA1F76">
        <w:t xml:space="preserve">, </w:t>
      </w:r>
      <w:r w:rsidR="00382756">
        <w:t>even for a limited number of sessions</w:t>
      </w:r>
      <w:r w:rsidR="002A6E15">
        <w:t xml:space="preserve">, </w:t>
      </w:r>
      <w:r w:rsidR="006951D2">
        <w:t xml:space="preserve">the exercise component </w:t>
      </w:r>
      <w:r w:rsidR="00BC264D">
        <w:t>acted</w:t>
      </w:r>
      <w:r w:rsidR="00CA1F76">
        <w:t xml:space="preserve"> as a medium to rebuild </w:t>
      </w:r>
      <w:r w:rsidR="00C37457">
        <w:t>exercise self-confidence</w:t>
      </w:r>
      <w:r w:rsidR="006B5FE3">
        <w:t>.</w:t>
      </w:r>
      <w:r w:rsidR="002A6E15">
        <w:fldChar w:fldCharType="begin">
          <w:fldData xml:space="preserve">PEVuZE5vdGU+PENpdGU+PEF1dGhvcj5Cw6RjazwvQXV0aG9yPjxZZWFyPjIwMTc8L1llYXI+PFJl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</w:fldData>
        </w:fldChar>
      </w:r>
      <w:r w:rsidR="00244CFB">
        <w:instrText xml:space="preserve"> ADDIN EN.CITE </w:instrText>
      </w:r>
      <w:r w:rsidR="00244CFB">
        <w:fldChar w:fldCharType="begin">
          <w:fldData xml:space="preserve">PEVuZE5vdGU+PENpdGU+PEF1dGhvcj5Cw6RjazwvQXV0aG9yPjxZZWFyPjIwMTc8L1llYXI+PFJl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</w:fldData>
        </w:fldChar>
      </w:r>
      <w:r w:rsidR="00244CFB">
        <w:instrText xml:space="preserve"> ADDIN EN.CITE.DATA </w:instrText>
      </w:r>
      <w:r w:rsidR="00244CFB">
        <w:fldChar w:fldCharType="end"/>
      </w:r>
      <w:r w:rsidR="002A6E15">
        <w:fldChar w:fldCharType="separate"/>
      </w:r>
      <w:r w:rsidR="00244CFB" w:rsidRPr="00244CFB">
        <w:rPr>
          <w:noProof/>
          <w:vertAlign w:val="superscript"/>
        </w:rPr>
        <w:t>26, 27, 33, 34</w:t>
      </w:r>
      <w:r w:rsidR="002A6E15">
        <w:fldChar w:fldCharType="end"/>
      </w:r>
      <w:r w:rsidR="00382756">
        <w:t xml:space="preserve">  </w:t>
      </w:r>
    </w:p>
    <w:p w:rsidR="00034514" w:rsidRPr="00397B63" w:rsidRDefault="00670239" w:rsidP="00397B63">
      <w:pPr>
        <w:pStyle w:val="Heading4"/>
      </w:pPr>
      <w:r w:rsidRPr="00397B63">
        <w:t>Exercise self-reliance</w:t>
      </w:r>
    </w:p>
    <w:p w:rsidR="00AE7D74" w:rsidRPr="00F47ACB" w:rsidRDefault="00670239" w:rsidP="00034514">
      <w:pPr>
        <w:rPr>
          <w:color w:val="FF0000"/>
        </w:rPr>
      </w:pPr>
      <w:r>
        <w:rPr>
          <w:color w:val="000000" w:themeColor="text1"/>
        </w:rPr>
        <w:t>Exercise</w:t>
      </w:r>
      <w:r w:rsidR="002237CA">
        <w:t xml:space="preserve"> self-reliance </w:t>
      </w:r>
      <w:r w:rsidR="00BC264D">
        <w:t>represented</w:t>
      </w:r>
      <w:r w:rsidR="003F28E4">
        <w:t xml:space="preserve"> </w:t>
      </w:r>
      <w:r w:rsidR="00AE7D74">
        <w:t>perceived capability to return</w:t>
      </w:r>
      <w:r>
        <w:t xml:space="preserve"> to previous PA</w:t>
      </w:r>
      <w:r w:rsidR="00BE1D41">
        <w:t xml:space="preserve"> </w:t>
      </w:r>
      <w:r>
        <w:t>when considering</w:t>
      </w:r>
      <w:r w:rsidR="002237CA">
        <w:t xml:space="preserve"> </w:t>
      </w:r>
      <w:r w:rsidR="003F28E4">
        <w:t xml:space="preserve">information received from health professionals, or </w:t>
      </w:r>
      <w:r w:rsidR="00D54EA6">
        <w:t>experience</w:t>
      </w:r>
      <w:r w:rsidR="00BC264D">
        <w:t xml:space="preserve"> of</w:t>
      </w:r>
      <w:r w:rsidR="00AE7D74">
        <w:t xml:space="preserve"> exercise</w:t>
      </w:r>
      <w:r w:rsidR="00BC264D">
        <w:t>-based CR</w:t>
      </w:r>
      <w:r w:rsidR="00616520">
        <w:t>.</w:t>
      </w:r>
      <w:r w:rsidR="004E7F38">
        <w:t xml:space="preserve"> </w:t>
      </w:r>
      <w:r w:rsidR="00616520">
        <w:t xml:space="preserve"> </w:t>
      </w:r>
      <w:r w:rsidR="00580292">
        <w:t>Decisions about</w:t>
      </w:r>
      <w:r w:rsidR="004D2A50">
        <w:t xml:space="preserve"> non-attendance</w:t>
      </w:r>
      <w:r w:rsidR="003F28E4">
        <w:t xml:space="preserve"> included </w:t>
      </w:r>
      <w:r w:rsidR="00580292">
        <w:t xml:space="preserve">participants </w:t>
      </w:r>
      <w:r w:rsidR="00076024">
        <w:t xml:space="preserve">perceiving themselves </w:t>
      </w:r>
      <w:r w:rsidR="003A5DC5">
        <w:t>self-reliant</w:t>
      </w:r>
      <w:r w:rsidR="00DA3816">
        <w:t>,</w:t>
      </w:r>
      <w:r w:rsidR="004D2A50">
        <w:t xml:space="preserve"> having resources </w:t>
      </w:r>
      <w:r w:rsidR="00DA3816">
        <w:t>to support their r</w:t>
      </w:r>
      <w:r w:rsidR="00A34567">
        <w:t xml:space="preserve">eturn to </w:t>
      </w:r>
      <w:r w:rsidR="00A34567">
        <w:lastRenderedPageBreak/>
        <w:t xml:space="preserve">exercise, </w:t>
      </w:r>
      <w:r w:rsidR="00BC264D">
        <w:t xml:space="preserve">being </w:t>
      </w:r>
      <w:r w:rsidR="00445ACC">
        <w:t xml:space="preserve">knowledgeable about </w:t>
      </w:r>
      <w:r w:rsidR="00A34567">
        <w:t>exercise exertion levels</w:t>
      </w:r>
      <w:r w:rsidR="006B261F">
        <w:t>,</w:t>
      </w:r>
      <w:r w:rsidR="00A34567">
        <w:fldChar w:fldCharType="begin">
          <w:fldData xml:space="preserve">PEVuZE5vdGU+PENpdGU+PEF1dGhvcj5TaGF3PC9BdXRob3I+PFllYXI+MjAxMjwvWWVhcj48UmVj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</w:fldData>
        </w:fldChar>
      </w:r>
      <w:r w:rsidR="00244CFB">
        <w:instrText xml:space="preserve"> ADDIN EN.CITE </w:instrText>
      </w:r>
      <w:r w:rsidR="00244CFB">
        <w:fldChar w:fldCharType="begin">
          <w:fldData xml:space="preserve">PEVuZE5vdGU+PENpdGU+PEF1dGhvcj5TaGF3PC9BdXRob3I+PFllYXI+MjAxMjwvWWVhcj48UmVj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</w:fldData>
        </w:fldChar>
      </w:r>
      <w:r w:rsidR="00244CFB">
        <w:instrText xml:space="preserve"> ADDIN EN.CITE.DATA </w:instrText>
      </w:r>
      <w:r w:rsidR="00244CFB">
        <w:fldChar w:fldCharType="end"/>
      </w:r>
      <w:r w:rsidR="00A34567">
        <w:fldChar w:fldCharType="separate"/>
      </w:r>
      <w:r w:rsidR="00244CFB" w:rsidRPr="00244CFB">
        <w:rPr>
          <w:noProof/>
          <w:vertAlign w:val="superscript"/>
        </w:rPr>
        <w:t>29</w:t>
      </w:r>
      <w:r w:rsidR="00A34567">
        <w:fldChar w:fldCharType="end"/>
      </w:r>
      <w:r w:rsidR="00A34567">
        <w:t xml:space="preserve"> </w:t>
      </w:r>
      <w:r w:rsidR="00580292">
        <w:t xml:space="preserve">feeling able to </w:t>
      </w:r>
      <w:r w:rsidR="00580292" w:rsidRPr="00580292">
        <w:rPr>
          <w:color w:val="000000" w:themeColor="text1"/>
        </w:rPr>
        <w:t>repro</w:t>
      </w:r>
      <w:r w:rsidR="00580292">
        <w:rPr>
          <w:color w:val="000000" w:themeColor="text1"/>
        </w:rPr>
        <w:t>duce a better exercise programme,</w:t>
      </w:r>
      <w:r w:rsidR="00580292" w:rsidRPr="00580292">
        <w:rPr>
          <w:color w:val="000000" w:themeColor="text1"/>
        </w:rPr>
        <w:fldChar w:fldCharType="begin">
          <w:fldData xml:space="preserve">PEVuZE5vdGU+PENpdGU+PEF1dGhvcj5IZXJiZXI8L0F1dGhvcj48WWVhcj4yMDE3PC9ZZWFyPjxS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</w:fldData>
        </w:fldChar>
      </w:r>
      <w:r w:rsidR="00244CFB">
        <w:rPr>
          <w:color w:val="000000" w:themeColor="text1"/>
        </w:rPr>
        <w:instrText xml:space="preserve"> ADDIN EN.CITE </w:instrText>
      </w:r>
      <w:r w:rsidR="00244CFB">
        <w:rPr>
          <w:color w:val="000000" w:themeColor="text1"/>
        </w:rPr>
        <w:fldChar w:fldCharType="begin">
          <w:fldData xml:space="preserve">PEVuZE5vdGU+PENpdGU+PEF1dGhvcj5IZXJiZXI8L0F1dGhvcj48WWVhcj4yMDE3PC9ZZWFyPjxS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</w:fldData>
        </w:fldChar>
      </w:r>
      <w:r w:rsidR="00244CFB">
        <w:rPr>
          <w:color w:val="000000" w:themeColor="text1"/>
        </w:rPr>
        <w:instrText xml:space="preserve"> ADDIN EN.CITE.DATA </w:instrText>
      </w:r>
      <w:r w:rsidR="00244CFB">
        <w:rPr>
          <w:color w:val="000000" w:themeColor="text1"/>
        </w:rPr>
      </w:r>
      <w:r w:rsidR="00244CFB">
        <w:rPr>
          <w:color w:val="000000" w:themeColor="text1"/>
        </w:rPr>
        <w:fldChar w:fldCharType="end"/>
      </w:r>
      <w:r w:rsidR="00580292" w:rsidRPr="00580292">
        <w:rPr>
          <w:color w:val="000000" w:themeColor="text1"/>
        </w:rPr>
      </w:r>
      <w:r w:rsidR="00580292" w:rsidRPr="00580292">
        <w:rPr>
          <w:color w:val="000000" w:themeColor="text1"/>
        </w:rPr>
        <w:fldChar w:fldCharType="separate"/>
      </w:r>
      <w:r w:rsidR="00244CFB" w:rsidRPr="00244CFB">
        <w:rPr>
          <w:noProof/>
          <w:color w:val="000000" w:themeColor="text1"/>
          <w:vertAlign w:val="superscript"/>
        </w:rPr>
        <w:t>24</w:t>
      </w:r>
      <w:r w:rsidR="00580292" w:rsidRPr="00580292">
        <w:rPr>
          <w:color w:val="000000" w:themeColor="text1"/>
        </w:rPr>
        <w:fldChar w:fldCharType="end"/>
      </w:r>
      <w:r w:rsidR="00580292" w:rsidRPr="00580292">
        <w:rPr>
          <w:color w:val="000000" w:themeColor="text1"/>
        </w:rPr>
        <w:t xml:space="preserve"> </w:t>
      </w:r>
      <w:r w:rsidR="00A34567">
        <w:t xml:space="preserve">having access to </w:t>
      </w:r>
      <w:r w:rsidR="003F28E4">
        <w:t xml:space="preserve">gym equipment or </w:t>
      </w:r>
      <w:r w:rsidR="004D2A50">
        <w:t>membership</w:t>
      </w:r>
      <w:r w:rsidR="003F28E4">
        <w:t>s</w:t>
      </w:r>
      <w:r w:rsidR="006B261F">
        <w:t>,</w:t>
      </w:r>
      <w:r w:rsidR="00DD3324">
        <w:fldChar w:fldCharType="begin">
          <w:fldData xml:space="preserve">PEVuZE5vdGU+PENpdGU+PEF1dGhvcj5Db29wZXI8L0F1dGhvcj48WWVhcj4yMDA1PC9ZZWFyPjxS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</w:fldData>
        </w:fldChar>
      </w:r>
      <w:r w:rsidR="00244CFB">
        <w:instrText xml:space="preserve"> ADDIN EN.CITE </w:instrText>
      </w:r>
      <w:r w:rsidR="00244CFB">
        <w:fldChar w:fldCharType="begin">
          <w:fldData xml:space="preserve">PEVuZE5vdGU+PENpdGU+PEF1dGhvcj5Db29wZXI8L0F1dGhvcj48WWVhcj4yMDA1PC9ZZWFyPjxS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</w:fldData>
        </w:fldChar>
      </w:r>
      <w:r w:rsidR="00244CFB">
        <w:instrText xml:space="preserve"> ADDIN EN.CITE.DATA </w:instrText>
      </w:r>
      <w:r w:rsidR="00244CFB">
        <w:fldChar w:fldCharType="end"/>
      </w:r>
      <w:r w:rsidR="00DD3324">
        <w:fldChar w:fldCharType="separate"/>
      </w:r>
      <w:r w:rsidR="00244CFB" w:rsidRPr="00244CFB">
        <w:rPr>
          <w:noProof/>
          <w:vertAlign w:val="superscript"/>
        </w:rPr>
        <w:t>23, 34</w:t>
      </w:r>
      <w:r w:rsidR="00DD3324">
        <w:fldChar w:fldCharType="end"/>
      </w:r>
      <w:r w:rsidR="00445ACC">
        <w:t xml:space="preserve"> or perceiving themselves</w:t>
      </w:r>
      <w:r w:rsidR="00894F98">
        <w:t xml:space="preserve"> fitter than the exercise intensity levels of </w:t>
      </w:r>
      <w:r w:rsidR="00580292">
        <w:t>exercise-based CR</w:t>
      </w:r>
      <w:r w:rsidR="0034332B">
        <w:t>.</w:t>
      </w:r>
      <w:r w:rsidR="00894F98">
        <w:fldChar w:fldCharType="begin">
          <w:fldData xml:space="preserve">PEVuZE5vdGU+PENpdGU+PEF1dGhvcj5Cw6RjazwvQXV0aG9yPjxZZWFyPjIwMTc8L1llYXI+PFJl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=
</w:fldData>
        </w:fldChar>
      </w:r>
      <w:r w:rsidR="00244CFB">
        <w:instrText xml:space="preserve"> ADDIN EN.CITE </w:instrText>
      </w:r>
      <w:r w:rsidR="00244CFB">
        <w:fldChar w:fldCharType="begin">
          <w:fldData xml:space="preserve">PEVuZE5vdGU+PENpdGU+PEF1dGhvcj5Cw6RjazwvQXV0aG9yPjxZZWFyPjIwMTc8L1llYXI+PFJl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=
</w:fldData>
        </w:fldChar>
      </w:r>
      <w:r w:rsidR="00244CFB">
        <w:instrText xml:space="preserve"> ADDIN EN.CITE.DATA </w:instrText>
      </w:r>
      <w:r w:rsidR="00244CFB">
        <w:fldChar w:fldCharType="end"/>
      </w:r>
      <w:r w:rsidR="00894F98">
        <w:fldChar w:fldCharType="separate"/>
      </w:r>
      <w:r w:rsidR="00244CFB" w:rsidRPr="00244CFB">
        <w:rPr>
          <w:noProof/>
          <w:vertAlign w:val="superscript"/>
        </w:rPr>
        <w:t>24, 27</w:t>
      </w:r>
      <w:r w:rsidR="00894F98">
        <w:fldChar w:fldCharType="end"/>
      </w:r>
      <w:r w:rsidR="00894F98">
        <w:t xml:space="preserve"> </w:t>
      </w:r>
      <w:r w:rsidR="008C0E0E">
        <w:t xml:space="preserve"> </w:t>
      </w:r>
      <w:r w:rsidR="00A429DB">
        <w:t>N</w:t>
      </w:r>
      <w:r w:rsidR="00616520">
        <w:t xml:space="preserve">on-completers </w:t>
      </w:r>
      <w:r w:rsidR="005466A9">
        <w:t>perceive</w:t>
      </w:r>
      <w:r w:rsidR="002A7958">
        <w:t>d</w:t>
      </w:r>
      <w:r w:rsidR="005466A9">
        <w:t xml:space="preserve"> themselves fitter than the intensity levels of </w:t>
      </w:r>
      <w:r w:rsidR="002A7958">
        <w:t xml:space="preserve">exercise-based </w:t>
      </w:r>
      <w:r w:rsidR="005466A9">
        <w:t>CR</w:t>
      </w:r>
      <w:r w:rsidR="006B261F">
        <w:t>.</w:t>
      </w:r>
      <w:r w:rsidR="00AE7D74">
        <w:fldChar w:fldCharType="begin">
          <w:fldData xml:space="preserve">PEVuZE5vdGU+PENpdGU+PEF1dGhvcj5DbGFyazwvQXV0aG9yPjxZZWFyPjIwMDQ8L1llYXI+PFJl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</w:fldData>
        </w:fldChar>
      </w:r>
      <w:r w:rsidR="00244CFB">
        <w:instrText xml:space="preserve"> ADDIN EN.CITE </w:instrText>
      </w:r>
      <w:r w:rsidR="00244CFB">
        <w:fldChar w:fldCharType="begin">
          <w:fldData xml:space="preserve">PEVuZE5vdGU+PENpdGU+PEF1dGhvcj5DbGFyazwvQXV0aG9yPjxZZWFyPjIwMDQ8L1llYXI+PFJl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</w:fldData>
        </w:fldChar>
      </w:r>
      <w:r w:rsidR="00244CFB">
        <w:instrText xml:space="preserve"> ADDIN EN.CITE.DATA </w:instrText>
      </w:r>
      <w:r w:rsidR="00244CFB">
        <w:fldChar w:fldCharType="end"/>
      </w:r>
      <w:r w:rsidR="00AE7D74">
        <w:fldChar w:fldCharType="separate"/>
      </w:r>
      <w:r w:rsidR="00244CFB" w:rsidRPr="00244CFB">
        <w:rPr>
          <w:noProof/>
          <w:vertAlign w:val="superscript"/>
        </w:rPr>
        <w:t>24, 26, 27</w:t>
      </w:r>
      <w:r w:rsidR="00AE7D74">
        <w:fldChar w:fldCharType="end"/>
      </w:r>
      <w:r w:rsidR="00B107D1">
        <w:t xml:space="preserve">  </w:t>
      </w:r>
    </w:p>
    <w:p w:rsidR="0092034B" w:rsidRDefault="004065CC" w:rsidP="00034514">
      <w:r>
        <w:t xml:space="preserve">Increasing the dose of exercise </w:t>
      </w:r>
      <w:r w:rsidR="00D94811">
        <w:t xml:space="preserve">increased self-reliance and </w:t>
      </w:r>
      <w:r>
        <w:t>remained important throughout</w:t>
      </w:r>
      <w:r w:rsidR="00406A21">
        <w:t xml:space="preserve"> attendance</w:t>
      </w:r>
      <w:r>
        <w:fldChar w:fldCharType="begin">
          <w:fldData xml:space="preserve">PEVuZE5vdGU+PENpdGU+PEF1dGhvcj5DbGVhcnk8L0F1dGhvcj48WWVhcj4yMDE1PC9ZZWFyPjxS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</w:fldData>
        </w:fldChar>
      </w:r>
      <w:r w:rsidR="00244CFB">
        <w:instrText xml:space="preserve"> ADDIN EN.CITE </w:instrText>
      </w:r>
      <w:r w:rsidR="00244CFB">
        <w:fldChar w:fldCharType="begin">
          <w:fldData xml:space="preserve">PEVuZE5vdGU+PENpdGU+PEF1dGhvcj5DbGVhcnk8L0F1dGhvcj48WWVhcj4yMDE1PC9ZZWFyPjxS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</w:fldData>
        </w:fldChar>
      </w:r>
      <w:r w:rsidR="00244CFB">
        <w:instrText xml:space="preserve"> ADDIN EN.CITE.DATA </w:instrText>
      </w:r>
      <w:r w:rsidR="00244CFB">
        <w:fldChar w:fldCharType="end"/>
      </w:r>
      <w:r>
        <w:fldChar w:fldCharType="separate"/>
      </w:r>
      <w:r w:rsidR="00244CFB" w:rsidRPr="00244CFB">
        <w:rPr>
          <w:noProof/>
          <w:vertAlign w:val="superscript"/>
        </w:rPr>
        <w:t>30, 33</w:t>
      </w:r>
      <w:r>
        <w:fldChar w:fldCharType="end"/>
      </w:r>
      <w:r w:rsidR="003F28E4">
        <w:t xml:space="preserve"> with a </w:t>
      </w:r>
      <w:r>
        <w:t>mi</w:t>
      </w:r>
      <w:r w:rsidR="0092034B">
        <w:t>nority of participants report</w:t>
      </w:r>
      <w:r w:rsidR="003F28E4">
        <w:t>ing</w:t>
      </w:r>
      <w:r w:rsidR="00BD4F0C">
        <w:t xml:space="preserve"> this </w:t>
      </w:r>
      <w:r>
        <w:t>conflict</w:t>
      </w:r>
      <w:r w:rsidR="00BD4F0C">
        <w:t>ed</w:t>
      </w:r>
      <w:r w:rsidR="00F47ACB">
        <w:t xml:space="preserve"> with the aims of</w:t>
      </w:r>
      <w:r>
        <w:t xml:space="preserve"> CR health professionals</w:t>
      </w:r>
      <w:r w:rsidR="006B261F">
        <w:t>.</w:t>
      </w:r>
      <w:r>
        <w:fldChar w:fldCharType="begin">
          <w:fldData xml:space="preserve">PEVuZE5vdGU+PENpdGU+PEF1dGhvcj5DbGFyazwvQXV0aG9yPjxZZWFyPjIwMDQ8L1llYXI+PFJl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</w:fldData>
        </w:fldChar>
      </w:r>
      <w:r w:rsidR="00244CFB">
        <w:instrText xml:space="preserve"> ADDIN EN.CITE </w:instrText>
      </w:r>
      <w:r w:rsidR="00244CFB">
        <w:fldChar w:fldCharType="begin">
          <w:fldData xml:space="preserve">PEVuZE5vdGU+PENpdGU+PEF1dGhvcj5DbGFyazwvQXV0aG9yPjxZZWFyPjIwMDQ8L1llYXI+PFJl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</w:fldData>
        </w:fldChar>
      </w:r>
      <w:r w:rsidR="00244CFB">
        <w:instrText xml:space="preserve"> ADDIN EN.CITE.DATA </w:instrText>
      </w:r>
      <w:r w:rsidR="00244CFB">
        <w:fldChar w:fldCharType="end"/>
      </w:r>
      <w:r>
        <w:fldChar w:fldCharType="separate"/>
      </w:r>
      <w:r w:rsidR="00244CFB" w:rsidRPr="00244CFB">
        <w:rPr>
          <w:noProof/>
          <w:vertAlign w:val="superscript"/>
        </w:rPr>
        <w:t>26</w:t>
      </w:r>
      <w:r>
        <w:fldChar w:fldCharType="end"/>
      </w:r>
      <w:r w:rsidR="0092034B">
        <w:t xml:space="preserve"> </w:t>
      </w:r>
      <w:r>
        <w:t xml:space="preserve"> </w:t>
      </w:r>
      <w:r w:rsidR="00152D51" w:rsidRPr="00045B61">
        <w:rPr>
          <w:color w:val="000000" w:themeColor="text1"/>
        </w:rPr>
        <w:t>Participants</w:t>
      </w:r>
      <w:r w:rsidR="009F136A" w:rsidRPr="00045B61">
        <w:rPr>
          <w:color w:val="000000" w:themeColor="text1"/>
        </w:rPr>
        <w:t xml:space="preserve"> </w:t>
      </w:r>
      <w:r w:rsidR="00B107D1">
        <w:t>completing CR</w:t>
      </w:r>
      <w:r w:rsidR="003F28E4">
        <w:t xml:space="preserve"> return</w:t>
      </w:r>
      <w:r w:rsidR="00BD4F0C">
        <w:t>ed</w:t>
      </w:r>
      <w:r w:rsidR="003F28E4">
        <w:t xml:space="preserve"> to similar</w:t>
      </w:r>
      <w:r w:rsidR="00F47ACB">
        <w:t>,</w:t>
      </w:r>
      <w:r w:rsidR="00406A21">
        <w:t xml:space="preserve"> </w:t>
      </w:r>
      <w:r w:rsidR="003F28E4">
        <w:t>or improved</w:t>
      </w:r>
      <w:r w:rsidR="00F47ACB">
        <w:t>,</w:t>
      </w:r>
      <w:r w:rsidR="003F28E4">
        <w:t xml:space="preserve"> levels of fitness</w:t>
      </w:r>
      <w:r w:rsidR="006B261F">
        <w:t xml:space="preserve">, </w:t>
      </w:r>
      <w:r w:rsidR="0092034B">
        <w:fldChar w:fldCharType="begin">
          <w:fldData xml:space="preserve">PEVuZE5vdGU+PENpdGU+PEF1dGhvcj5Cw6RjazwvQXV0aG9yPjxZZWFyPjIwMTc8L1llYXI+PFJl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=
</w:fldData>
        </w:fldChar>
      </w:r>
      <w:r w:rsidR="00244CFB">
        <w:instrText xml:space="preserve"> ADDIN EN.CITE </w:instrText>
      </w:r>
      <w:r w:rsidR="00244CFB">
        <w:fldChar w:fldCharType="begin">
          <w:fldData xml:space="preserve">PEVuZE5vdGU+PENpdGU+PEF1dGhvcj5Cw6RjazwvQXV0aG9yPjxZZWFyPjIwMTc8L1llYXI+PFJl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=
</w:fldData>
        </w:fldChar>
      </w:r>
      <w:r w:rsidR="00244CFB">
        <w:instrText xml:space="preserve"> ADDIN EN.CITE.DATA </w:instrText>
      </w:r>
      <w:r w:rsidR="00244CFB">
        <w:fldChar w:fldCharType="end"/>
      </w:r>
      <w:r w:rsidR="0092034B">
        <w:fldChar w:fldCharType="separate"/>
      </w:r>
      <w:r w:rsidR="00244CFB" w:rsidRPr="00244CFB">
        <w:rPr>
          <w:noProof/>
          <w:vertAlign w:val="superscript"/>
        </w:rPr>
        <w:t>26, 27, 33</w:t>
      </w:r>
      <w:r w:rsidR="0092034B">
        <w:fldChar w:fldCharType="end"/>
      </w:r>
      <w:r w:rsidR="00406A21">
        <w:t xml:space="preserve"> and for </w:t>
      </w:r>
      <w:r w:rsidR="00576E41">
        <w:t xml:space="preserve">males </w:t>
      </w:r>
      <w:r w:rsidR="00971D4E">
        <w:t>post-surgery</w:t>
      </w:r>
      <w:r w:rsidR="00406A21">
        <w:t xml:space="preserve">, </w:t>
      </w:r>
      <w:r w:rsidR="003F28E4">
        <w:t>an additional benefit</w:t>
      </w:r>
      <w:r w:rsidR="00BD4F0C">
        <w:t xml:space="preserve"> included</w:t>
      </w:r>
      <w:r w:rsidR="00F47ACB">
        <w:t xml:space="preserve"> gaining understanding about</w:t>
      </w:r>
      <w:r w:rsidR="00406A21">
        <w:t xml:space="preserve"> </w:t>
      </w:r>
      <w:r w:rsidR="00BD4F0C">
        <w:t>safe upper limits for</w:t>
      </w:r>
      <w:r w:rsidR="0092034B">
        <w:t xml:space="preserve"> exercise intensity</w:t>
      </w:r>
      <w:r w:rsidR="003F28E4">
        <w:t>.  T</w:t>
      </w:r>
      <w:r w:rsidR="00576E41">
        <w:t>he</w:t>
      </w:r>
      <w:r w:rsidR="00BD4F0C">
        <w:t xml:space="preserve"> ability to self-pace was</w:t>
      </w:r>
      <w:r w:rsidR="00D45F53">
        <w:t xml:space="preserve"> reported as a </w:t>
      </w:r>
      <w:r w:rsidR="00564E1D">
        <w:t>means</w:t>
      </w:r>
      <w:r w:rsidR="006B261F">
        <w:t xml:space="preserve"> of retaining control</w:t>
      </w:r>
      <w:r w:rsidR="00D30511">
        <w:t xml:space="preserve"> thereby increasing self-reliance</w:t>
      </w:r>
      <w:r w:rsidR="006B261F">
        <w:t>.</w:t>
      </w:r>
      <w:r w:rsidR="00227F9B">
        <w:fldChar w:fldCharType="begin">
          <w:fldData xml:space="preserve">PEVuZE5vdGU+PENpdGU+PEF1dGhvcj5Sb2JlcnRzb248L0F1dGhvcj48WWVhcj4yMDEwPC9ZZWFy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</w:fldData>
        </w:fldChar>
      </w:r>
      <w:r w:rsidR="00244CFB">
        <w:instrText xml:space="preserve"> ADDIN EN.CITE </w:instrText>
      </w:r>
      <w:r w:rsidR="00244CFB">
        <w:fldChar w:fldCharType="begin">
          <w:fldData xml:space="preserve">PEVuZE5vdGU+PENpdGU+PEF1dGhvcj5Sb2JlcnRzb248L0F1dGhvcj48WWVhcj4yMDEwPC9ZZWFy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</w:fldData>
        </w:fldChar>
      </w:r>
      <w:r w:rsidR="00244CFB">
        <w:instrText xml:space="preserve"> ADDIN EN.CITE.DATA </w:instrText>
      </w:r>
      <w:r w:rsidR="00244CFB">
        <w:fldChar w:fldCharType="end"/>
      </w:r>
      <w:r w:rsidR="00227F9B">
        <w:fldChar w:fldCharType="separate"/>
      </w:r>
      <w:r w:rsidR="00244CFB" w:rsidRPr="00244CFB">
        <w:rPr>
          <w:noProof/>
          <w:vertAlign w:val="superscript"/>
        </w:rPr>
        <w:t>33</w:t>
      </w:r>
      <w:r w:rsidR="00227F9B">
        <w:fldChar w:fldCharType="end"/>
      </w:r>
      <w:r w:rsidR="00227F9B">
        <w:t xml:space="preserve">  </w:t>
      </w:r>
    </w:p>
    <w:p w:rsidR="00034514" w:rsidRPr="00397B63" w:rsidRDefault="007B0D91" w:rsidP="00397B63">
      <w:pPr>
        <w:pStyle w:val="Heading4"/>
      </w:pPr>
      <w:r w:rsidRPr="00397B63">
        <w:t>Perceptions of severity of cardiac condition</w:t>
      </w:r>
    </w:p>
    <w:p w:rsidR="00C531AC" w:rsidRPr="00D30D4C" w:rsidRDefault="00407357" w:rsidP="00034514">
      <w:pPr>
        <w:rPr>
          <w:color w:val="FF0000"/>
        </w:rPr>
      </w:pPr>
      <w:r>
        <w:t>Severity of il</w:t>
      </w:r>
      <w:r w:rsidR="00160419">
        <w:t>lness referred to perceptions about</w:t>
      </w:r>
      <w:r>
        <w:t xml:space="preserve"> the seriousness of illness either before or after the cardiac event and/or surgery</w:t>
      </w:r>
      <w:r w:rsidR="006B261F">
        <w:t>.</w:t>
      </w:r>
      <w:r w:rsidR="000A5B2A">
        <w:fldChar w:fldCharType="begin">
          <w:fldData xml:space="preserve">PEVuZE5vdGU+PENpdGU+PEF1dGhvcj5EYWxlPC9BdXRob3I+PFllYXI+MjAxNTwvWWVhcj48UmVj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</w:fldData>
        </w:fldChar>
      </w:r>
      <w:r w:rsidR="00244CFB">
        <w:instrText xml:space="preserve"> ADDIN EN.CITE </w:instrText>
      </w:r>
      <w:r w:rsidR="00244CFB">
        <w:fldChar w:fldCharType="begin">
          <w:fldData xml:space="preserve">PEVuZE5vdGU+PENpdGU+PEF1dGhvcj5EYWxlPC9BdXRob3I+PFllYXI+MjAxNTwvWWVhcj48UmVj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</w:fldData>
        </w:fldChar>
      </w:r>
      <w:r w:rsidR="00244CFB">
        <w:instrText xml:space="preserve"> ADDIN EN.CITE.DATA </w:instrText>
      </w:r>
      <w:r w:rsidR="00244CFB">
        <w:fldChar w:fldCharType="end"/>
      </w:r>
      <w:r w:rsidR="000A5B2A">
        <w:fldChar w:fldCharType="separate"/>
      </w:r>
      <w:r w:rsidR="00244CFB" w:rsidRPr="00244CFB">
        <w:rPr>
          <w:noProof/>
          <w:vertAlign w:val="superscript"/>
        </w:rPr>
        <w:t>32, 33</w:t>
      </w:r>
      <w:r w:rsidR="000A5B2A">
        <w:fldChar w:fldCharType="end"/>
      </w:r>
      <w:r>
        <w:t xml:space="preserve">  Severity of illness included comparisons with othe</w:t>
      </w:r>
      <w:r w:rsidR="00160419">
        <w:t xml:space="preserve">rs </w:t>
      </w:r>
      <w:r>
        <w:t xml:space="preserve">perceived to be more suited to </w:t>
      </w:r>
      <w:r w:rsidR="00F73DBF">
        <w:t>exercise-based</w:t>
      </w:r>
      <w:r>
        <w:t xml:space="preserve"> CR</w:t>
      </w:r>
      <w:r w:rsidR="006B261F">
        <w:t>.</w:t>
      </w:r>
      <w:r w:rsidR="000A5B2A">
        <w:fldChar w:fldCharType="begin">
          <w:fldData xml:space="preserve">PEVuZE5vdGU+PENpdGU+PEF1dGhvcj5IZXJiZXI8L0F1dGhvcj48WWVhcj4yMDE3PC9ZZWFyPjxS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</w:fldData>
        </w:fldChar>
      </w:r>
      <w:r w:rsidR="00244CFB">
        <w:instrText xml:space="preserve"> ADDIN EN.CITE </w:instrText>
      </w:r>
      <w:r w:rsidR="00244CFB">
        <w:fldChar w:fldCharType="begin">
          <w:fldData xml:space="preserve">PEVuZE5vdGU+PENpdGU+PEF1dGhvcj5IZXJiZXI8L0F1dGhvcj48WWVhcj4yMDE3PC9ZZWFyPjxS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</w:fldData>
        </w:fldChar>
      </w:r>
      <w:r w:rsidR="00244CFB">
        <w:instrText xml:space="preserve"> ADDIN EN.CITE.DATA </w:instrText>
      </w:r>
      <w:r w:rsidR="00244CFB">
        <w:fldChar w:fldCharType="end"/>
      </w:r>
      <w:r w:rsidR="000A5B2A">
        <w:fldChar w:fldCharType="separate"/>
      </w:r>
      <w:r w:rsidR="00244CFB" w:rsidRPr="00244CFB">
        <w:rPr>
          <w:noProof/>
          <w:vertAlign w:val="superscript"/>
        </w:rPr>
        <w:t>24, 26, 27</w:t>
      </w:r>
      <w:r w:rsidR="000A5B2A">
        <w:fldChar w:fldCharType="end"/>
      </w:r>
      <w:r w:rsidR="00DE47D9">
        <w:t xml:space="preserve">  </w:t>
      </w:r>
      <w:r w:rsidR="006326FD">
        <w:t>Regardless of age</w:t>
      </w:r>
      <w:r w:rsidR="00D42E0B">
        <w:t xml:space="preserve"> </w:t>
      </w:r>
      <w:r w:rsidR="006326FD">
        <w:t xml:space="preserve">and </w:t>
      </w:r>
      <w:r w:rsidR="00D42E0B">
        <w:t>stage of rec</w:t>
      </w:r>
      <w:r w:rsidR="00376206">
        <w:t>overy</w:t>
      </w:r>
      <w:r w:rsidR="00EC0A86">
        <w:t xml:space="preserve">, </w:t>
      </w:r>
      <w:r w:rsidR="003E76AE">
        <w:t xml:space="preserve">perceptions </w:t>
      </w:r>
      <w:r w:rsidR="006326FD">
        <w:t>about illness severity were reduced if participants believed that PA had not been limited</w:t>
      </w:r>
      <w:r w:rsidR="006B261F">
        <w:t>,</w:t>
      </w:r>
      <w:r w:rsidR="00D42E0B">
        <w:fldChar w:fldCharType="begin">
          <w:fldData xml:space="preserve">PEVuZE5vdGU+PENpdGU+PEF1dGhvcj5DbGFyazwvQXV0aG9yPjxZZWFyPjIwMDQ8L1llYXI+PFJl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</w:fldData>
        </w:fldChar>
      </w:r>
      <w:r w:rsidR="00244CFB">
        <w:instrText xml:space="preserve"> ADDIN EN.CITE </w:instrText>
      </w:r>
      <w:r w:rsidR="00244CFB">
        <w:fldChar w:fldCharType="begin">
          <w:fldData xml:space="preserve">PEVuZE5vdGU+PENpdGU+PEF1dGhvcj5DbGFyazwvQXV0aG9yPjxZZWFyPjIwMDQ8L1llYXI+PFJl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</w:fldData>
        </w:fldChar>
      </w:r>
      <w:r w:rsidR="00244CFB">
        <w:instrText xml:space="preserve"> ADDIN EN.CITE.DATA </w:instrText>
      </w:r>
      <w:r w:rsidR="00244CFB">
        <w:fldChar w:fldCharType="end"/>
      </w:r>
      <w:r w:rsidR="00D42E0B">
        <w:fldChar w:fldCharType="separate"/>
      </w:r>
      <w:r w:rsidR="00244CFB" w:rsidRPr="00244CFB">
        <w:rPr>
          <w:noProof/>
          <w:vertAlign w:val="superscript"/>
        </w:rPr>
        <w:t>26, 30</w:t>
      </w:r>
      <w:r w:rsidR="00D42E0B">
        <w:fldChar w:fldCharType="end"/>
      </w:r>
      <w:r w:rsidR="00090D1A">
        <w:t xml:space="preserve"> </w:t>
      </w:r>
      <w:r w:rsidR="006326FD">
        <w:t>or perceived that they could manage</w:t>
      </w:r>
      <w:r w:rsidR="00D42E0B">
        <w:t xml:space="preserve"> their </w:t>
      </w:r>
      <w:r w:rsidR="006326FD">
        <w:t>condition, that their heart attack was</w:t>
      </w:r>
      <w:r w:rsidR="00D42E0B">
        <w:t xml:space="preserve"> ‘mild’</w:t>
      </w:r>
      <w:r w:rsidR="006B261F">
        <w:t>,</w:t>
      </w:r>
      <w:r w:rsidR="00D42E0B">
        <w:fldChar w:fldCharType="begin">
          <w:fldData xml:space="preserve">PEVuZE5vdGU+PENpdGU+PEF1dGhvcj5NY0NvcnJ5PC9BdXRob3I+PFllYXI+MjAwOTwvWWVhcj48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</w:fldData>
        </w:fldChar>
      </w:r>
      <w:r w:rsidR="00244CFB">
        <w:instrText xml:space="preserve"> ADDIN EN.CITE </w:instrText>
      </w:r>
      <w:r w:rsidR="00244CFB">
        <w:fldChar w:fldCharType="begin">
          <w:fldData xml:space="preserve">PEVuZE5vdGU+PENpdGU+PEF1dGhvcj5NY0NvcnJ5PC9BdXRob3I+PFllYXI+MjAwOTwvWWVhcj48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</w:fldData>
        </w:fldChar>
      </w:r>
      <w:r w:rsidR="00244CFB">
        <w:instrText xml:space="preserve"> ADDIN EN.CITE.DATA </w:instrText>
      </w:r>
      <w:r w:rsidR="00244CFB">
        <w:fldChar w:fldCharType="end"/>
      </w:r>
      <w:r w:rsidR="00D42E0B">
        <w:fldChar w:fldCharType="separate"/>
      </w:r>
      <w:r w:rsidR="00244CFB" w:rsidRPr="00244CFB">
        <w:rPr>
          <w:noProof/>
          <w:vertAlign w:val="superscript"/>
        </w:rPr>
        <w:t>24, 27, 28</w:t>
      </w:r>
      <w:r w:rsidR="00D42E0B">
        <w:fldChar w:fldCharType="end"/>
      </w:r>
      <w:r w:rsidR="00462664">
        <w:t xml:space="preserve"> </w:t>
      </w:r>
      <w:r w:rsidR="006326FD">
        <w:t xml:space="preserve">and that </w:t>
      </w:r>
      <w:r w:rsidR="00462664">
        <w:t xml:space="preserve">medical </w:t>
      </w:r>
      <w:r w:rsidR="006326FD">
        <w:t>management had</w:t>
      </w:r>
      <w:r w:rsidR="00EC0A86">
        <w:t xml:space="preserve"> helped </w:t>
      </w:r>
      <w:r w:rsidR="00090D1A">
        <w:t>recovery</w:t>
      </w:r>
      <w:r w:rsidR="006326FD">
        <w:t xml:space="preserve">, meaning that </w:t>
      </w:r>
      <w:r w:rsidR="00090D1A">
        <w:t>exercise</w:t>
      </w:r>
      <w:r w:rsidR="003E76AE">
        <w:t>-based</w:t>
      </w:r>
      <w:r w:rsidR="006326FD">
        <w:t xml:space="preserve"> CR had</w:t>
      </w:r>
      <w:r w:rsidR="00462664">
        <w:t xml:space="preserve"> no </w:t>
      </w:r>
      <w:r w:rsidR="00F93712">
        <w:t>value</w:t>
      </w:r>
      <w:r w:rsidR="00D30D4C">
        <w:t>.</w:t>
      </w:r>
      <w:r w:rsidR="00462664">
        <w:fldChar w:fldCharType="begin">
          <w:fldData xml:space="preserve">PEVuZE5vdGU+PENpdGU+PEF1dGhvcj5NY0NvcnJ5PC9BdXRob3I+PFllYXI+MjAwOTwvWWVhcj48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</w:fldData>
        </w:fldChar>
      </w:r>
      <w:r w:rsidR="00244CFB">
        <w:instrText xml:space="preserve"> ADDIN EN.CITE </w:instrText>
      </w:r>
      <w:r w:rsidR="00244CFB">
        <w:fldChar w:fldCharType="begin">
          <w:fldData xml:space="preserve">PEVuZE5vdGU+PENpdGU+PEF1dGhvcj5NY0NvcnJ5PC9BdXRob3I+PFllYXI+MjAwOTwvWWVhcj48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</w:fldData>
        </w:fldChar>
      </w:r>
      <w:r w:rsidR="00244CFB">
        <w:instrText xml:space="preserve"> ADDIN EN.CITE.DATA </w:instrText>
      </w:r>
      <w:r w:rsidR="00244CFB">
        <w:fldChar w:fldCharType="end"/>
      </w:r>
      <w:r w:rsidR="00462664">
        <w:fldChar w:fldCharType="separate"/>
      </w:r>
      <w:r w:rsidR="00244CFB" w:rsidRPr="00244CFB">
        <w:rPr>
          <w:noProof/>
          <w:vertAlign w:val="superscript"/>
        </w:rPr>
        <w:t>28</w:t>
      </w:r>
      <w:r w:rsidR="00462664">
        <w:fldChar w:fldCharType="end"/>
      </w:r>
      <w:r w:rsidR="00D42E0B">
        <w:t xml:space="preserve"> </w:t>
      </w:r>
      <w:r w:rsidR="00D30D4C">
        <w:t xml:space="preserve"> </w:t>
      </w:r>
    </w:p>
    <w:p w:rsidR="00527756" w:rsidRDefault="00D42E0B" w:rsidP="00034514">
      <w:r>
        <w:t>In contrast</w:t>
      </w:r>
      <w:r w:rsidR="002E026E">
        <w:t xml:space="preserve">, </w:t>
      </w:r>
      <w:r w:rsidR="00F26AB6">
        <w:t xml:space="preserve">awareness of mortality and </w:t>
      </w:r>
      <w:r>
        <w:t>fear of death af</w:t>
      </w:r>
      <w:r w:rsidR="00DF190D">
        <w:t>fected exertion levels</w:t>
      </w:r>
      <w:r w:rsidR="00EC0A86">
        <w:t>,</w:t>
      </w:r>
      <w:r w:rsidR="00F26AB6">
        <w:t xml:space="preserve"> and was</w:t>
      </w:r>
      <w:r w:rsidR="00EC0A86">
        <w:t xml:space="preserve"> </w:t>
      </w:r>
      <w:r>
        <w:t xml:space="preserve">suggested </w:t>
      </w:r>
      <w:r w:rsidR="00B34E94">
        <w:t xml:space="preserve">to be both a </w:t>
      </w:r>
      <w:r>
        <w:t>facilitator</w:t>
      </w:r>
      <w:r w:rsidR="00B34E94">
        <w:t xml:space="preserve"> and </w:t>
      </w:r>
      <w:r w:rsidR="00694853">
        <w:t>barrier</w:t>
      </w:r>
      <w:r w:rsidR="00B34E94">
        <w:t xml:space="preserve"> to</w:t>
      </w:r>
      <w:r>
        <w:t xml:space="preserve"> attendance</w:t>
      </w:r>
      <w:r w:rsidR="006B261F">
        <w:t>.</w:t>
      </w:r>
      <w:r>
        <w:fldChar w:fldCharType="begin">
          <w:fldData xml:space="preserve">PEVuZE5vdGU+PENpdGU+PEF1dGhvcj5Cw6RjazwvQXV0aG9yPjxZZWFyPjIwMTc8L1llYXI+PFJl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</w:fldData>
        </w:fldChar>
      </w:r>
      <w:r w:rsidR="00244CFB">
        <w:instrText xml:space="preserve"> ADDIN EN.CITE </w:instrText>
      </w:r>
      <w:r w:rsidR="00244CFB">
        <w:fldChar w:fldCharType="begin">
          <w:fldData xml:space="preserve">PEVuZE5vdGU+PENpdGU+PEF1dGhvcj5Cw6RjazwvQXV0aG9yPjxZZWFyPjIwMTc8L1llYXI+PFJl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</w:fldData>
        </w:fldChar>
      </w:r>
      <w:r w:rsidR="00244CFB">
        <w:instrText xml:space="preserve"> ADDIN EN.CITE.DATA </w:instrText>
      </w:r>
      <w:r w:rsidR="00244CFB">
        <w:fldChar w:fldCharType="end"/>
      </w:r>
      <w:r>
        <w:fldChar w:fldCharType="separate"/>
      </w:r>
      <w:r w:rsidR="00244CFB" w:rsidRPr="00244CFB">
        <w:rPr>
          <w:noProof/>
          <w:vertAlign w:val="superscript"/>
        </w:rPr>
        <w:t>23, 26, 27</w:t>
      </w:r>
      <w:r>
        <w:fldChar w:fldCharType="end"/>
      </w:r>
      <w:r w:rsidR="00F151CC">
        <w:t xml:space="preserve">  </w:t>
      </w:r>
      <w:r w:rsidR="00DD126E">
        <w:t>N</w:t>
      </w:r>
      <w:r w:rsidR="00B02181">
        <w:t>on-engagers</w:t>
      </w:r>
      <w:r w:rsidR="00EC0A86">
        <w:t xml:space="preserve"> </w:t>
      </w:r>
      <w:r w:rsidR="00BA44AF">
        <w:t>with</w:t>
      </w:r>
      <w:r w:rsidR="00EC0A86">
        <w:t xml:space="preserve"> </w:t>
      </w:r>
      <w:r w:rsidR="00B02181">
        <w:t xml:space="preserve">exercise-based CR </w:t>
      </w:r>
      <w:r w:rsidR="00BA44AF">
        <w:t>report</w:t>
      </w:r>
      <w:r w:rsidR="00B02181">
        <w:t>ed</w:t>
      </w:r>
      <w:r w:rsidR="00BA44AF">
        <w:t xml:space="preserve"> self-limiting exercise in</w:t>
      </w:r>
      <w:r w:rsidR="00F26AB6">
        <w:t xml:space="preserve">tensity due to fear, </w:t>
      </w:r>
      <w:r w:rsidR="00F26AB6">
        <w:lastRenderedPageBreak/>
        <w:t xml:space="preserve">believing </w:t>
      </w:r>
      <w:r w:rsidR="00B02181">
        <w:t>cardiovascular risks were</w:t>
      </w:r>
      <w:r w:rsidR="00BA44AF">
        <w:t xml:space="preserve"> </w:t>
      </w:r>
      <w:r w:rsidR="00F26AB6">
        <w:t xml:space="preserve">negatively </w:t>
      </w:r>
      <w:r w:rsidR="00BA44AF">
        <w:t>associated with exercise exertion</w:t>
      </w:r>
      <w:r w:rsidR="006B261F">
        <w:t>.</w:t>
      </w:r>
      <w:r w:rsidR="00DF190D">
        <w:fldChar w:fldCharType="begin">
          <w:fldData xml:space="preserve">PEVuZE5vdGU+PENpdGU+PEF1dGhvcj5IZXJiZXI8L0F1dGhvcj48WWVhcj4yMDE3PC9ZZWFyPjxS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</w:fldData>
        </w:fldChar>
      </w:r>
      <w:r w:rsidR="00244CFB">
        <w:instrText xml:space="preserve"> ADDIN EN.CITE </w:instrText>
      </w:r>
      <w:r w:rsidR="00244CFB">
        <w:fldChar w:fldCharType="begin">
          <w:fldData xml:space="preserve">PEVuZE5vdGU+PENpdGU+PEF1dGhvcj5IZXJiZXI8L0F1dGhvcj48WWVhcj4yMDE3PC9ZZWFyPjxS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</w:fldData>
        </w:fldChar>
      </w:r>
      <w:r w:rsidR="00244CFB">
        <w:instrText xml:space="preserve"> ADDIN EN.CITE.DATA </w:instrText>
      </w:r>
      <w:r w:rsidR="00244CFB">
        <w:fldChar w:fldCharType="end"/>
      </w:r>
      <w:r w:rsidR="00DF190D">
        <w:fldChar w:fldCharType="separate"/>
      </w:r>
      <w:r w:rsidR="00244CFB" w:rsidRPr="00244CFB">
        <w:rPr>
          <w:noProof/>
          <w:vertAlign w:val="superscript"/>
        </w:rPr>
        <w:t>24, 28, 30</w:t>
      </w:r>
      <w:r w:rsidR="00DF190D">
        <w:fldChar w:fldCharType="end"/>
      </w:r>
      <w:r w:rsidR="00694853">
        <w:t xml:space="preserve">  </w:t>
      </w:r>
      <w:r w:rsidR="009F4880">
        <w:t xml:space="preserve">For </w:t>
      </w:r>
      <w:r w:rsidR="009F4880" w:rsidRPr="00045B61">
        <w:rPr>
          <w:color w:val="000000" w:themeColor="text1"/>
        </w:rPr>
        <w:t>participants post MI</w:t>
      </w:r>
      <w:r w:rsidR="00A34531">
        <w:t>, a</w:t>
      </w:r>
      <w:r w:rsidR="00694853">
        <w:t xml:space="preserve">ttending </w:t>
      </w:r>
      <w:r w:rsidR="00B02181">
        <w:t>exercise-based CR reduced</w:t>
      </w:r>
      <w:r w:rsidR="00F26AB6">
        <w:t xml:space="preserve"> fear about exertion</w:t>
      </w:r>
      <w:r w:rsidR="00694853">
        <w:t xml:space="preserve"> levels</w:t>
      </w:r>
      <w:r w:rsidR="006B261F">
        <w:t>.</w:t>
      </w:r>
      <w:r w:rsidR="00694853">
        <w:fldChar w:fldCharType="begin"/>
      </w:r>
      <w:r w:rsidR="00244CFB">
        <w:instrText xml:space="preserve"> ADDIN EN.CITE &lt;EndNote&gt;&lt;Cite&gt;&lt;Author&gt;Bäck&lt;/Author&gt;&lt;Year&gt;2017&lt;/Year&gt;&lt;RecNum&gt;804&lt;/RecNum&gt;&lt;DisplayText&gt;&lt;style face="superscript"&gt;27&lt;/style&gt;&lt;/DisplayText&gt;&lt;record&gt;&lt;rec-number&gt;804&lt;/rec-number&gt;&lt;foreign-keys&gt;&lt;key app="EN" db-id="9exxtpzaa2r905e5vzppx95x9p9xraapv5rs" timestamp="1510834301"&gt;804&lt;/key&gt;&lt;/foreign-keys&gt;&lt;ref-type name="Journal Article"&gt;17&lt;/ref-type&gt;&lt;contributors&gt;&lt;authors&gt;&lt;author&gt;Bäck, Maria&lt;/author&gt;&lt;author&gt;Öberg, Birgitta&lt;/author&gt;&lt;author&gt;Krevers, Barbro&lt;/author&gt;&lt;/authors&gt;&lt;/contributors&gt;&lt;auth-address&gt;Department of Medical and Health Sciences, Division of Physiotherapy, Faculty of Medicine and Health Sciences, Linköping University, SE-581 83 Linköping, Sweden&amp;#xD;Department of Medical and Health Sciences, Division of Health Care Analysis, Faculty of Medicine and Health Sciences, Linköping University, SE-581 83 Linköping, Sweden&lt;/auth-address&gt;&lt;titles&gt;&lt;title&gt;Important aspects in relation to patients&amp;apos; attendance at exercise-based cardiac rehabilitation - facilitators, barriers and physiotherapist&amp;apos;s role: a qualitative study&lt;/title&gt;&lt;secondary-title&gt;BMC Cardiovascular Disorders&lt;/secondary-title&gt;&lt;/titles&gt;&lt;periodical&gt;&lt;full-title&gt;BMC Cardiovascular Disorders&lt;/full-title&gt;&lt;/periodical&gt;&lt;pages&gt;1-10&lt;/pages&gt;&lt;volume&gt;17&lt;/volume&gt;&lt;dates&gt;&lt;year&gt;2017&lt;/year&gt;&lt;/dates&gt;&lt;publisher&gt;BioMed Central&lt;/publisher&gt;&lt;isbn&gt;1471-2261&lt;/isbn&gt;&lt;accession-num&gt;121859155. Language: English. Entry Date: In Process. Revision Date: 20170322. Publication Type: journal article. Journal Subset: Biomedical&lt;/accession-num&gt;&lt;urls&gt;&lt;related-urls&gt;&lt;url&gt;https://login.ezproxy.napier.ac.uk/login?url=https://search.ebscohost.com/login.aspx?direct=true&amp;amp;db=rzh&amp;amp;AN=121859155&amp;amp;site=ehost-live&lt;/url&gt;&lt;url&gt;https://bmccardiovascdisord.biomedcentral.com/track/pdf/10.1186/s12872-017-0512-7?site=bmccardiovascdisord.biomedcentral.com&lt;/url&gt;&lt;/related-urls&gt;&lt;/urls&gt;&lt;electronic-resource-num&gt;10.1186/s12872-017-0512-7&lt;/electronic-resource-num&gt;&lt;remote-database-name&gt;rzh&lt;/remote-database-name&gt;&lt;remote-database-provider&gt;EBSCOhost&lt;/remote-database-provider&gt;&lt;/record&gt;&lt;/Cite&gt;&lt;/EndNote&gt;</w:instrText>
      </w:r>
      <w:r w:rsidR="00694853">
        <w:fldChar w:fldCharType="separate"/>
      </w:r>
      <w:r w:rsidR="00244CFB" w:rsidRPr="00244CFB">
        <w:rPr>
          <w:noProof/>
          <w:vertAlign w:val="superscript"/>
        </w:rPr>
        <w:t>27</w:t>
      </w:r>
      <w:r w:rsidR="00694853">
        <w:fldChar w:fldCharType="end"/>
      </w:r>
      <w:r w:rsidR="00694853">
        <w:t xml:space="preserve"> </w:t>
      </w:r>
      <w:r w:rsidR="00F26AB6">
        <w:t>The existence of co-morbidities was an issue for non-attendance.</w:t>
      </w:r>
      <w:r w:rsidR="00F26AB6">
        <w:fldChar w:fldCharType="begin">
          <w:fldData xml:space="preserve">PEVuZE5vdGU+PENpdGU+PEF1dGhvcj5Kb25lczwvQXV0aG9yPjxZZWFyPjIwMDc8L1llYXI+PFJl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</w:fldData>
        </w:fldChar>
      </w:r>
      <w:r w:rsidR="00244CFB">
        <w:instrText xml:space="preserve"> ADDIN EN.CITE </w:instrText>
      </w:r>
      <w:r w:rsidR="00244CFB">
        <w:fldChar w:fldCharType="begin">
          <w:fldData xml:space="preserve">PEVuZE5vdGU+PENpdGU+PEF1dGhvcj5Kb25lczwvQXV0aG9yPjxZZWFyPjIwMDc8L1llYXI+PFJl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</w:fldData>
        </w:fldChar>
      </w:r>
      <w:r w:rsidR="00244CFB">
        <w:instrText xml:space="preserve"> ADDIN EN.CITE.DATA </w:instrText>
      </w:r>
      <w:r w:rsidR="00244CFB">
        <w:fldChar w:fldCharType="end"/>
      </w:r>
      <w:r w:rsidR="00F26AB6">
        <w:fldChar w:fldCharType="separate"/>
      </w:r>
      <w:r w:rsidR="00244CFB" w:rsidRPr="00244CFB">
        <w:rPr>
          <w:noProof/>
          <w:vertAlign w:val="superscript"/>
        </w:rPr>
        <w:t>34</w:t>
      </w:r>
      <w:r w:rsidR="00F26AB6">
        <w:fldChar w:fldCharType="end"/>
      </w:r>
      <w:r w:rsidR="00F26AB6">
        <w:t xml:space="preserve">  </w:t>
      </w:r>
    </w:p>
    <w:p w:rsidR="00B56015" w:rsidRPr="00397B63" w:rsidRDefault="0084145E" w:rsidP="00397B63">
      <w:pPr>
        <w:pStyle w:val="Heading4"/>
      </w:pPr>
      <w:r w:rsidRPr="00397B63">
        <w:t>Perceptions of 'fitness identity’</w:t>
      </w:r>
    </w:p>
    <w:p w:rsidR="004F06D5" w:rsidRPr="00423597" w:rsidRDefault="00F22833" w:rsidP="00330029">
      <w:r>
        <w:t>Pa</w:t>
      </w:r>
      <w:r w:rsidR="000D6ED3">
        <w:t xml:space="preserve">rticipants </w:t>
      </w:r>
      <w:r w:rsidR="00C55137">
        <w:t xml:space="preserve">perceived they had a ‘fitness identity’.  They </w:t>
      </w:r>
      <w:r w:rsidR="000D6ED3">
        <w:t>referred to the ‘self’</w:t>
      </w:r>
      <w:r>
        <w:t xml:space="preserve"> to differentiate themselves and their abilities in relation to </w:t>
      </w:r>
      <w:r w:rsidR="00423597">
        <w:t xml:space="preserve">exercise-based </w:t>
      </w:r>
      <w:r>
        <w:t>CR, or during comparisons with others for whom t</w:t>
      </w:r>
      <w:r w:rsidR="00A07F3A">
        <w:t>hey perceive</w:t>
      </w:r>
      <w:r w:rsidR="00423597">
        <w:t xml:space="preserve">d CR </w:t>
      </w:r>
      <w:r w:rsidR="00A07F3A">
        <w:t>was</w:t>
      </w:r>
      <w:r>
        <w:t xml:space="preserve"> more suited</w:t>
      </w:r>
      <w:r w:rsidR="00056193">
        <w:t>.</w:t>
      </w:r>
      <w:r w:rsidR="00CA7B46">
        <w:fldChar w:fldCharType="begin">
          <w:fldData xml:space="preserve">PEVuZE5vdGU+PENpdGU+PEF1dGhvcj5Cw6RjazwvQXV0aG9yPjxZZWFyPjIwMTc8L1llYXI+PFJl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</w:fldData>
        </w:fldChar>
      </w:r>
      <w:r w:rsidR="00244CFB">
        <w:instrText xml:space="preserve"> ADDIN EN.CITE </w:instrText>
      </w:r>
      <w:r w:rsidR="00244CFB">
        <w:fldChar w:fldCharType="begin">
          <w:fldData xml:space="preserve">PEVuZE5vdGU+PENpdGU+PEF1dGhvcj5Cw6RjazwvQXV0aG9yPjxZZWFyPjIwMTc8L1llYXI+PFJl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</w:fldData>
        </w:fldChar>
      </w:r>
      <w:r w:rsidR="00244CFB">
        <w:instrText xml:space="preserve"> ADDIN EN.CITE.DATA </w:instrText>
      </w:r>
      <w:r w:rsidR="00244CFB">
        <w:fldChar w:fldCharType="end"/>
      </w:r>
      <w:r w:rsidR="00CA7B46">
        <w:fldChar w:fldCharType="separate"/>
      </w:r>
      <w:r w:rsidR="00244CFB" w:rsidRPr="00244CFB">
        <w:rPr>
          <w:noProof/>
          <w:vertAlign w:val="superscript"/>
        </w:rPr>
        <w:t>24, 26, 27, 32</w:t>
      </w:r>
      <w:r w:rsidR="00CA7B46">
        <w:fldChar w:fldCharType="end"/>
      </w:r>
      <w:r>
        <w:t xml:space="preserve"> </w:t>
      </w:r>
      <w:r w:rsidR="006D153A">
        <w:t xml:space="preserve"> </w:t>
      </w:r>
      <w:r w:rsidR="006D153A" w:rsidRPr="00045B61">
        <w:rPr>
          <w:color w:val="000000" w:themeColor="text1"/>
        </w:rPr>
        <w:t>Participants</w:t>
      </w:r>
      <w:r w:rsidR="00997545" w:rsidRPr="00045B61">
        <w:rPr>
          <w:color w:val="000000" w:themeColor="text1"/>
        </w:rPr>
        <w:t xml:space="preserve"> </w:t>
      </w:r>
      <w:r w:rsidR="004241B0">
        <w:t>not attend</w:t>
      </w:r>
      <w:r w:rsidR="00997545">
        <w:t>ing</w:t>
      </w:r>
      <w:r w:rsidR="005D19FD">
        <w:t>,</w:t>
      </w:r>
      <w:r w:rsidR="004241B0">
        <w:t xml:space="preserve"> or</w:t>
      </w:r>
      <w:r w:rsidR="00997545">
        <w:t xml:space="preserve"> not completing</w:t>
      </w:r>
      <w:r w:rsidR="00FE4A83">
        <w:t>,</w:t>
      </w:r>
      <w:r w:rsidR="00997545">
        <w:t xml:space="preserve"> CR </w:t>
      </w:r>
      <w:r w:rsidR="00423597">
        <w:t>described</w:t>
      </w:r>
      <w:r w:rsidR="000F2B45">
        <w:t xml:space="preserve"> themselves</w:t>
      </w:r>
      <w:r w:rsidR="00330029">
        <w:t xml:space="preserve"> as</w:t>
      </w:r>
      <w:r w:rsidR="00423597">
        <w:t xml:space="preserve"> ‘not the sporty type’,</w:t>
      </w:r>
      <w:r w:rsidR="00423597">
        <w:fldChar w:fldCharType="begin"/>
      </w:r>
      <w:r w:rsidR="00244CFB">
        <w:instrText xml:space="preserve"> ADDIN EN.CITE &lt;EndNote&gt;&lt;Cite&gt;&lt;Author&gt;Bäck&lt;/Author&gt;&lt;Year&gt;2017&lt;/Year&gt;&lt;RecNum&gt;804&lt;/RecNum&gt;&lt;DisplayText&gt;&lt;style face="superscript"&gt;27&lt;/style&gt;&lt;/DisplayText&gt;&lt;record&gt;&lt;rec-number&gt;804&lt;/rec-number&gt;&lt;foreign-keys&gt;&lt;key app="EN" db-id="9exxtpzaa2r905e5vzppx95x9p9xraapv5rs" timestamp="1510834301"&gt;804&lt;/key&gt;&lt;/foreign-keys&gt;&lt;ref-type name="Journal Article"&gt;17&lt;/ref-type&gt;&lt;contributors&gt;&lt;authors&gt;&lt;author&gt;Bäck, Maria&lt;/author&gt;&lt;author&gt;Öberg, Birgitta&lt;/author&gt;&lt;author&gt;Krevers, Barbro&lt;/author&gt;&lt;/authors&gt;&lt;/contributors&gt;&lt;auth-address&gt;Department of Medical and Health Sciences, Division of Physiotherapy, Faculty of Medicine and Health Sciences, Linköping University, SE-581 83 Linköping, Sweden&amp;#xD;Department of Medical and Health Sciences, Division of Health Care Analysis, Faculty of Medicine and Health Sciences, Linköping University, SE-581 83 Linköping, Sweden&lt;/auth-address&gt;&lt;titles&gt;&lt;title&gt;Important aspects in relation to patients&amp;apos; attendance at exercise-based cardiac rehabilitation - facilitators, barriers and physiotherapist&amp;apos;s role: a qualitative study&lt;/title&gt;&lt;secondary-title&gt;BMC Cardiovascular Disorders&lt;/secondary-title&gt;&lt;/titles&gt;&lt;periodical&gt;&lt;full-title&gt;BMC Cardiovascular Disorders&lt;/full-title&gt;&lt;/periodical&gt;&lt;pages&gt;1-10&lt;/pages&gt;&lt;volume&gt;17&lt;/volume&gt;&lt;dates&gt;&lt;year&gt;2017&lt;/year&gt;&lt;/dates&gt;&lt;publisher&gt;BioMed Central&lt;/publisher&gt;&lt;isbn&gt;1471-2261&lt;/isbn&gt;&lt;accession-num&gt;121859155. Language: English. Entry Date: In Process. Revision Date: 20170322. Publication Type: journal article. Journal Subset: Biomedical&lt;/accession-num&gt;&lt;urls&gt;&lt;related-urls&gt;&lt;url&gt;https://login.ezproxy.napier.ac.uk/login?url=https://search.ebscohost.com/login.aspx?direct=true&amp;amp;db=rzh&amp;amp;AN=121859155&amp;amp;site=ehost-live&lt;/url&gt;&lt;url&gt;https://bmccardiovascdisord.biomedcentral.com/track/pdf/10.1186/s12872-017-0512-7?site=bmccardiovascdisord.biomedcentral.com&lt;/url&gt;&lt;/related-urls&gt;&lt;/urls&gt;&lt;electronic-resource-num&gt;10.1186/s12872-017-0512-7&lt;/electronic-resource-num&gt;&lt;remote-database-name&gt;rzh&lt;/remote-database-name&gt;&lt;remote-database-provider&gt;EBSCOhost&lt;/remote-database-provider&gt;&lt;/record&gt;&lt;/Cite&gt;&lt;/EndNote&gt;</w:instrText>
      </w:r>
      <w:r w:rsidR="00423597">
        <w:fldChar w:fldCharType="separate"/>
      </w:r>
      <w:r w:rsidR="00244CFB" w:rsidRPr="00244CFB">
        <w:rPr>
          <w:noProof/>
          <w:vertAlign w:val="superscript"/>
        </w:rPr>
        <w:t>27</w:t>
      </w:r>
      <w:r w:rsidR="00423597">
        <w:fldChar w:fldCharType="end"/>
      </w:r>
      <w:r w:rsidR="00423597">
        <w:t xml:space="preserve"> or appraised themselves as </w:t>
      </w:r>
      <w:r w:rsidR="000F2B45" w:rsidRPr="004241B0">
        <w:t>‘</w:t>
      </w:r>
      <w:r w:rsidR="004241B0" w:rsidRPr="004241B0">
        <w:t>fit</w:t>
      </w:r>
      <w:r w:rsidR="00A07F3A">
        <w:t>’</w:t>
      </w:r>
      <w:r w:rsidR="00423597">
        <w:t>,</w:t>
      </w:r>
      <w:r w:rsidR="00EE4AE5" w:rsidRPr="004241B0">
        <w:t xml:space="preserve"> </w:t>
      </w:r>
      <w:r w:rsidR="00423597">
        <w:t>‘fitter’, or more able than others</w:t>
      </w:r>
      <w:r w:rsidR="00EE4AE5">
        <w:t>.</w:t>
      </w:r>
      <w:r w:rsidR="00EE4AE5">
        <w:fldChar w:fldCharType="begin">
          <w:fldData xml:space="preserve">PEVuZE5vdGU+PENpdGU+PEF1dGhvcj5DbGFyazwvQXV0aG9yPjxZZWFyPjIwMDQ8L1llYXI+PFJl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</w:fldData>
        </w:fldChar>
      </w:r>
      <w:r w:rsidR="00244CFB">
        <w:instrText xml:space="preserve"> ADDIN EN.CITE </w:instrText>
      </w:r>
      <w:r w:rsidR="00244CFB">
        <w:fldChar w:fldCharType="begin">
          <w:fldData xml:space="preserve">PEVuZE5vdGU+PENpdGU+PEF1dGhvcj5DbGFyazwvQXV0aG9yPjxZZWFyPjIwMDQ8L1llYXI+PFJl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</w:fldData>
        </w:fldChar>
      </w:r>
      <w:r w:rsidR="00244CFB">
        <w:instrText xml:space="preserve"> ADDIN EN.CITE.DATA </w:instrText>
      </w:r>
      <w:r w:rsidR="00244CFB">
        <w:fldChar w:fldCharType="end"/>
      </w:r>
      <w:r w:rsidR="00EE4AE5">
        <w:fldChar w:fldCharType="separate"/>
      </w:r>
      <w:r w:rsidR="00244CFB" w:rsidRPr="00244CFB">
        <w:rPr>
          <w:noProof/>
          <w:vertAlign w:val="superscript"/>
        </w:rPr>
        <w:t>24, 26, 32</w:t>
      </w:r>
      <w:r w:rsidR="00EE4AE5">
        <w:fldChar w:fldCharType="end"/>
      </w:r>
      <w:r w:rsidR="00EE4AE5">
        <w:t xml:space="preserve"> </w:t>
      </w:r>
    </w:p>
    <w:p w:rsidR="00746DC3" w:rsidRDefault="00495D0E" w:rsidP="00330029">
      <w:r>
        <w:t>During the decision making process, a</w:t>
      </w:r>
      <w:r w:rsidR="00C36ECA">
        <w:t xml:space="preserve"> limite</w:t>
      </w:r>
      <w:r w:rsidR="0085169D">
        <w:t>d number of women perceived</w:t>
      </w:r>
      <w:r w:rsidR="00075999">
        <w:t xml:space="preserve"> CR to include </w:t>
      </w:r>
      <w:r w:rsidR="00075999" w:rsidRPr="00045B61">
        <w:rPr>
          <w:color w:val="000000" w:themeColor="text1"/>
        </w:rPr>
        <w:t>participants who were</w:t>
      </w:r>
      <w:r w:rsidR="00C36ECA" w:rsidRPr="00045B61">
        <w:rPr>
          <w:color w:val="000000" w:themeColor="text1"/>
        </w:rPr>
        <w:t xml:space="preserve"> </w:t>
      </w:r>
      <w:r w:rsidR="00C36ECA">
        <w:t xml:space="preserve">fitter </w:t>
      </w:r>
      <w:r w:rsidR="00F83034">
        <w:t>than themselves</w:t>
      </w:r>
      <w:r>
        <w:t>.</w:t>
      </w:r>
      <w:r w:rsidR="00F83034">
        <w:fldChar w:fldCharType="begin">
          <w:fldData xml:space="preserve">PEVuZE5vdGU+PENpdGU+PEF1dGhvcj5Db29wZXI8L0F1dGhvcj48WWVhcj4yMDA1PC9ZZWFyPjxS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==
</w:fldData>
        </w:fldChar>
      </w:r>
      <w:r w:rsidR="00244CFB">
        <w:instrText xml:space="preserve"> ADDIN EN.CITE </w:instrText>
      </w:r>
      <w:r w:rsidR="00244CFB">
        <w:fldChar w:fldCharType="begin">
          <w:fldData xml:space="preserve">PEVuZE5vdGU+PENpdGU+PEF1dGhvcj5Db29wZXI8L0F1dGhvcj48WWVhcj4yMDA1PC9ZZWFyPjxS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==
</w:fldData>
        </w:fldChar>
      </w:r>
      <w:r w:rsidR="00244CFB">
        <w:instrText xml:space="preserve"> ADDIN EN.CITE.DATA </w:instrText>
      </w:r>
      <w:r w:rsidR="00244CFB">
        <w:fldChar w:fldCharType="end"/>
      </w:r>
      <w:r w:rsidR="00F83034">
        <w:fldChar w:fldCharType="separate"/>
      </w:r>
      <w:r w:rsidR="00244CFB" w:rsidRPr="00244CFB">
        <w:rPr>
          <w:noProof/>
          <w:vertAlign w:val="superscript"/>
        </w:rPr>
        <w:t>23</w:t>
      </w:r>
      <w:r w:rsidR="00F83034">
        <w:fldChar w:fldCharType="end"/>
      </w:r>
      <w:r w:rsidR="00046A10">
        <w:t xml:space="preserve">  </w:t>
      </w:r>
      <w:r w:rsidR="00046A10" w:rsidRPr="00045B61">
        <w:rPr>
          <w:color w:val="000000" w:themeColor="text1"/>
        </w:rPr>
        <w:t>A</w:t>
      </w:r>
      <w:r w:rsidR="006966D6" w:rsidRPr="00045B61">
        <w:rPr>
          <w:color w:val="000000" w:themeColor="text1"/>
        </w:rPr>
        <w:t>ttenders</w:t>
      </w:r>
      <w:r w:rsidR="00046A10" w:rsidRPr="00045B61">
        <w:rPr>
          <w:color w:val="000000" w:themeColor="text1"/>
        </w:rPr>
        <w:t>, including those post-surgery</w:t>
      </w:r>
      <w:r w:rsidR="00046A10">
        <w:t>,</w:t>
      </w:r>
      <w:r w:rsidR="0085169D">
        <w:t xml:space="preserve"> </w:t>
      </w:r>
      <w:r w:rsidR="0057633B">
        <w:t xml:space="preserve">described </w:t>
      </w:r>
      <w:r w:rsidR="0085169D">
        <w:t xml:space="preserve">themselves </w:t>
      </w:r>
      <w:r w:rsidR="0057633B">
        <w:t>as being ‘unfit’ prior to their cardiac event</w:t>
      </w:r>
      <w:r w:rsidR="00056193">
        <w:t>.</w:t>
      </w:r>
      <w:r w:rsidR="0057633B">
        <w:fldChar w:fldCharType="begin">
          <w:fldData xml:space="preserve">PEVuZE5vdGU+PENpdGU+PEF1dGhvcj5DbGFyazwvQXV0aG9yPjxZZWFyPjIwMDQ8L1llYXI+PFJl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</w:fldData>
        </w:fldChar>
      </w:r>
      <w:r w:rsidR="00244CFB">
        <w:instrText xml:space="preserve"> ADDIN EN.CITE </w:instrText>
      </w:r>
      <w:r w:rsidR="00244CFB">
        <w:fldChar w:fldCharType="begin">
          <w:fldData xml:space="preserve">PEVuZE5vdGU+PENpdGU+PEF1dGhvcj5DbGFyazwvQXV0aG9yPjxZZWFyPjIwMDQ8L1llYXI+PFJl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</w:fldData>
        </w:fldChar>
      </w:r>
      <w:r w:rsidR="00244CFB">
        <w:instrText xml:space="preserve"> ADDIN EN.CITE.DATA </w:instrText>
      </w:r>
      <w:r w:rsidR="00244CFB">
        <w:fldChar w:fldCharType="end"/>
      </w:r>
      <w:r w:rsidR="0057633B">
        <w:fldChar w:fldCharType="separate"/>
      </w:r>
      <w:r w:rsidR="00244CFB" w:rsidRPr="00244CFB">
        <w:rPr>
          <w:noProof/>
          <w:vertAlign w:val="superscript"/>
        </w:rPr>
        <w:t>26</w:t>
      </w:r>
      <w:r w:rsidR="0057633B">
        <w:fldChar w:fldCharType="end"/>
      </w:r>
      <w:r w:rsidR="0057633B">
        <w:t xml:space="preserve">  M</w:t>
      </w:r>
      <w:r w:rsidR="00330029">
        <w:t xml:space="preserve">ales </w:t>
      </w:r>
      <w:r w:rsidR="008E7D39">
        <w:t>with a prior diagnosis of</w:t>
      </w:r>
      <w:r w:rsidR="00330029">
        <w:t xml:space="preserve"> type two </w:t>
      </w:r>
      <w:r w:rsidR="008E7D39">
        <w:t xml:space="preserve">diabetes </w:t>
      </w:r>
      <w:r w:rsidR="00997545">
        <w:t>resist</w:t>
      </w:r>
      <w:r w:rsidR="00A07F3A">
        <w:t>ed</w:t>
      </w:r>
      <w:r w:rsidR="00330029">
        <w:t xml:space="preserve"> ‘diagnostic labels’ perc</w:t>
      </w:r>
      <w:r w:rsidR="00997545">
        <w:t>eived to be assigned during exercise</w:t>
      </w:r>
      <w:r w:rsidR="00A07F3A">
        <w:t>-based</w:t>
      </w:r>
      <w:r w:rsidR="00997545">
        <w:t xml:space="preserve"> CR</w:t>
      </w:r>
      <w:r w:rsidR="000D53C6">
        <w:t xml:space="preserve">, </w:t>
      </w:r>
      <w:r w:rsidR="00ED6831">
        <w:t xml:space="preserve">which </w:t>
      </w:r>
      <w:r w:rsidR="000D53C6">
        <w:t>co</w:t>
      </w:r>
      <w:r w:rsidR="00ED6831">
        <w:t>nflicted</w:t>
      </w:r>
      <w:r w:rsidR="000371EB">
        <w:t xml:space="preserve"> with </w:t>
      </w:r>
      <w:r w:rsidR="000D53C6">
        <w:t xml:space="preserve">physical self-perceptions </w:t>
      </w:r>
      <w:r w:rsidR="000371EB">
        <w:t xml:space="preserve">of strength </w:t>
      </w:r>
      <w:r w:rsidR="000D53C6">
        <w:t xml:space="preserve">and </w:t>
      </w:r>
      <w:r w:rsidR="00997545">
        <w:t>negativel</w:t>
      </w:r>
      <w:r w:rsidR="00A07F3A">
        <w:t>y impacted</w:t>
      </w:r>
      <w:r w:rsidR="000D53C6">
        <w:t xml:space="preserve"> their views of </w:t>
      </w:r>
      <w:r w:rsidR="008E7D39">
        <w:t xml:space="preserve">advice, information and solutions offered by </w:t>
      </w:r>
      <w:r w:rsidR="00445A81">
        <w:t>CR health professionals</w:t>
      </w:r>
      <w:r w:rsidR="00056193">
        <w:t>.</w:t>
      </w:r>
      <w:r w:rsidR="00330029">
        <w:fldChar w:fldCharType="begin">
          <w:fldData xml:space="preserve">PEVuZE5vdGU+PENpdGU+PEF1dGhvcj5EYWxlPC9BdXRob3I+PFllYXI+MjAxNTwvWWVhcj48UmVj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</w:fldData>
        </w:fldChar>
      </w:r>
      <w:r w:rsidR="00244CFB">
        <w:instrText xml:space="preserve"> ADDIN EN.CITE </w:instrText>
      </w:r>
      <w:r w:rsidR="00244CFB">
        <w:fldChar w:fldCharType="begin">
          <w:fldData xml:space="preserve">PEVuZE5vdGU+PENpdGU+PEF1dGhvcj5EYWxlPC9BdXRob3I+PFllYXI+MjAxNTwvWWVhcj48UmVj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</w:fldData>
        </w:fldChar>
      </w:r>
      <w:r w:rsidR="00244CFB">
        <w:instrText xml:space="preserve"> ADDIN EN.CITE.DATA </w:instrText>
      </w:r>
      <w:r w:rsidR="00244CFB">
        <w:fldChar w:fldCharType="end"/>
      </w:r>
      <w:r w:rsidR="00330029">
        <w:fldChar w:fldCharType="separate"/>
      </w:r>
      <w:r w:rsidR="00244CFB" w:rsidRPr="00244CFB">
        <w:rPr>
          <w:noProof/>
          <w:vertAlign w:val="superscript"/>
        </w:rPr>
        <w:t>32</w:t>
      </w:r>
      <w:r w:rsidR="00330029">
        <w:fldChar w:fldCharType="end"/>
      </w:r>
      <w:r w:rsidR="00330029">
        <w:t xml:space="preserve"> </w:t>
      </w:r>
      <w:r w:rsidR="00445A81">
        <w:t xml:space="preserve"> </w:t>
      </w:r>
      <w:r w:rsidR="00286EFE">
        <w:t xml:space="preserve">For </w:t>
      </w:r>
      <w:r w:rsidR="00286EFE" w:rsidRPr="00045B61">
        <w:rPr>
          <w:color w:val="000000" w:themeColor="text1"/>
        </w:rPr>
        <w:t>participant</w:t>
      </w:r>
      <w:r w:rsidR="00845D0D" w:rsidRPr="00045B61">
        <w:rPr>
          <w:color w:val="000000" w:themeColor="text1"/>
        </w:rPr>
        <w:t>s</w:t>
      </w:r>
      <w:r w:rsidR="0057633B" w:rsidRPr="00045B61">
        <w:rPr>
          <w:color w:val="000000" w:themeColor="text1"/>
        </w:rPr>
        <w:t xml:space="preserve"> </w:t>
      </w:r>
      <w:r w:rsidR="00845D0D">
        <w:t>completing exercise</w:t>
      </w:r>
      <w:r w:rsidR="00A07F3A">
        <w:t>-based CR, the fitter self was</w:t>
      </w:r>
      <w:r w:rsidR="00F83034">
        <w:t xml:space="preserve"> a</w:t>
      </w:r>
      <w:r w:rsidR="00C179F2">
        <w:t>t the core of their discussions.</w:t>
      </w:r>
      <w:r w:rsidR="00845D0D">
        <w:t xml:space="preserve"> </w:t>
      </w:r>
      <w:r w:rsidR="00C179F2">
        <w:t>F</w:t>
      </w:r>
      <w:r w:rsidR="00F83034">
        <w:t xml:space="preserve">or one group </w:t>
      </w:r>
      <w:r w:rsidR="00A07F3A">
        <w:t>of males, CR exercise ignited</w:t>
      </w:r>
      <w:r w:rsidR="00F83034">
        <w:t xml:space="preserve"> feelings associated with a ‘fitter-self’ lost after the cardiac event</w:t>
      </w:r>
      <w:r w:rsidR="00056193">
        <w:t>,</w:t>
      </w:r>
      <w:r w:rsidR="00F83034">
        <w:fldChar w:fldCharType="begin">
          <w:fldData xml:space="preserve">PEVuZE5vdGU+PENpdGU+PEF1dGhvcj5Sb2JlcnRzb248L0F1dGhvcj48WWVhcj4yMDEwPC9ZZWFy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</w:fldData>
        </w:fldChar>
      </w:r>
      <w:r w:rsidR="00244CFB">
        <w:instrText xml:space="preserve"> ADDIN EN.CITE </w:instrText>
      </w:r>
      <w:r w:rsidR="00244CFB">
        <w:fldChar w:fldCharType="begin">
          <w:fldData xml:space="preserve">PEVuZE5vdGU+PENpdGU+PEF1dGhvcj5Sb2JlcnRzb248L0F1dGhvcj48WWVhcj4yMDEwPC9ZZWFy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</w:fldData>
        </w:fldChar>
      </w:r>
      <w:r w:rsidR="00244CFB">
        <w:instrText xml:space="preserve"> ADDIN EN.CITE.DATA </w:instrText>
      </w:r>
      <w:r w:rsidR="00244CFB">
        <w:fldChar w:fldCharType="end"/>
      </w:r>
      <w:r w:rsidR="00F83034">
        <w:fldChar w:fldCharType="separate"/>
      </w:r>
      <w:r w:rsidR="00244CFB" w:rsidRPr="00244CFB">
        <w:rPr>
          <w:noProof/>
          <w:vertAlign w:val="superscript"/>
        </w:rPr>
        <w:t>33</w:t>
      </w:r>
      <w:r w:rsidR="00F83034">
        <w:fldChar w:fldCharType="end"/>
      </w:r>
      <w:r w:rsidR="00F83034">
        <w:t xml:space="preserve"> </w:t>
      </w:r>
      <w:r w:rsidR="00C179F2">
        <w:t xml:space="preserve">whilst </w:t>
      </w:r>
      <w:r w:rsidR="00F83034">
        <w:t>others describe</w:t>
      </w:r>
      <w:r w:rsidR="00A07F3A">
        <w:t>d</w:t>
      </w:r>
      <w:r w:rsidR="00F83034">
        <w:t xml:space="preserve"> their reclaimed self as being ‘fitter’</w:t>
      </w:r>
      <w:r w:rsidR="00056193">
        <w:t>.</w:t>
      </w:r>
      <w:r w:rsidR="00F83034">
        <w:fldChar w:fldCharType="begin">
          <w:fldData xml:space="preserve">PEVuZE5vdGU+PENpdGU+PEF1dGhvcj5Sb2JlcnRzb248L0F1dGhvcj48WWVhcj4yMDEwPC9ZZWFy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</w:fldData>
        </w:fldChar>
      </w:r>
      <w:r w:rsidR="00244CFB">
        <w:instrText xml:space="preserve"> ADDIN EN.CITE </w:instrText>
      </w:r>
      <w:r w:rsidR="00244CFB">
        <w:fldChar w:fldCharType="begin">
          <w:fldData xml:space="preserve">PEVuZE5vdGU+PENpdGU+PEF1dGhvcj5Sb2JlcnRzb248L0F1dGhvcj48WWVhcj4yMDEwPC9ZZWFy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</w:fldData>
        </w:fldChar>
      </w:r>
      <w:r w:rsidR="00244CFB">
        <w:instrText xml:space="preserve"> ADDIN EN.CITE.DATA </w:instrText>
      </w:r>
      <w:r w:rsidR="00244CFB">
        <w:fldChar w:fldCharType="end"/>
      </w:r>
      <w:r w:rsidR="00F83034">
        <w:fldChar w:fldCharType="separate"/>
      </w:r>
      <w:r w:rsidR="00244CFB" w:rsidRPr="00244CFB">
        <w:rPr>
          <w:noProof/>
          <w:vertAlign w:val="superscript"/>
        </w:rPr>
        <w:t>26, 33</w:t>
      </w:r>
      <w:r w:rsidR="00F83034">
        <w:fldChar w:fldCharType="end"/>
      </w:r>
    </w:p>
    <w:p w:rsidR="00454EC5" w:rsidRPr="00397B63" w:rsidRDefault="00C004C6" w:rsidP="00397B63">
      <w:pPr>
        <w:pStyle w:val="Heading3"/>
      </w:pPr>
      <w:r w:rsidRPr="00397B63">
        <w:lastRenderedPageBreak/>
        <w:t>Experience</w:t>
      </w:r>
      <w:r w:rsidR="00454EC5" w:rsidRPr="00397B63">
        <w:t xml:space="preserve"> of </w:t>
      </w:r>
      <w:r w:rsidR="00432586" w:rsidRPr="00397B63">
        <w:t xml:space="preserve">exercise-based </w:t>
      </w:r>
      <w:r w:rsidR="00454EC5" w:rsidRPr="00397B63">
        <w:t>cardiac rehabilitation</w:t>
      </w:r>
    </w:p>
    <w:p w:rsidR="00454EC5" w:rsidRPr="00397B63" w:rsidRDefault="00622A0A" w:rsidP="00397B63">
      <w:pPr>
        <w:pStyle w:val="Heading4"/>
      </w:pPr>
      <w:r w:rsidRPr="00397B63">
        <w:t>Age appropriateness of</w:t>
      </w:r>
      <w:r w:rsidR="007B7112" w:rsidRPr="00397B63">
        <w:t xml:space="preserve"> cardiac rehabilitation </w:t>
      </w:r>
    </w:p>
    <w:p w:rsidR="00BD43C3" w:rsidRPr="004D1627" w:rsidRDefault="00FE6293" w:rsidP="008620E2">
      <w:pPr>
        <w:rPr>
          <w:color w:val="FF0000"/>
        </w:rPr>
      </w:pPr>
      <w:r w:rsidRPr="00045B61">
        <w:rPr>
          <w:color w:val="000000" w:themeColor="text1"/>
        </w:rPr>
        <w:t>Regardle</w:t>
      </w:r>
      <w:r w:rsidR="00E53A24" w:rsidRPr="00045B61">
        <w:rPr>
          <w:color w:val="000000" w:themeColor="text1"/>
        </w:rPr>
        <w:t>ss of gender,</w:t>
      </w:r>
      <w:r w:rsidR="00E20C61" w:rsidRPr="00045B61">
        <w:rPr>
          <w:color w:val="000000" w:themeColor="text1"/>
        </w:rPr>
        <w:t xml:space="preserve"> </w:t>
      </w:r>
      <w:r w:rsidR="001E2996" w:rsidRPr="00045B61">
        <w:rPr>
          <w:color w:val="000000" w:themeColor="text1"/>
        </w:rPr>
        <w:t>p</w:t>
      </w:r>
      <w:r w:rsidR="005E057C" w:rsidRPr="00045B61">
        <w:rPr>
          <w:color w:val="000000" w:themeColor="text1"/>
        </w:rPr>
        <w:t>articipants compare</w:t>
      </w:r>
      <w:r w:rsidR="00C17F85" w:rsidRPr="00045B61">
        <w:rPr>
          <w:color w:val="000000" w:themeColor="text1"/>
        </w:rPr>
        <w:t>d</w:t>
      </w:r>
      <w:r w:rsidR="005E057C" w:rsidRPr="00045B61">
        <w:rPr>
          <w:color w:val="000000" w:themeColor="text1"/>
        </w:rPr>
        <w:t xml:space="preserve"> </w:t>
      </w:r>
      <w:r w:rsidR="00740055" w:rsidRPr="00045B61">
        <w:rPr>
          <w:color w:val="000000" w:themeColor="text1"/>
        </w:rPr>
        <w:t xml:space="preserve">their own age </w:t>
      </w:r>
      <w:r w:rsidR="005E057C" w:rsidRPr="00045B61">
        <w:rPr>
          <w:color w:val="000000" w:themeColor="text1"/>
        </w:rPr>
        <w:t>wi</w:t>
      </w:r>
      <w:r w:rsidR="001E2996" w:rsidRPr="00045B61">
        <w:rPr>
          <w:color w:val="000000" w:themeColor="text1"/>
        </w:rPr>
        <w:t>th the percei</w:t>
      </w:r>
      <w:r w:rsidR="00740055" w:rsidRPr="00045B61">
        <w:rPr>
          <w:color w:val="000000" w:themeColor="text1"/>
        </w:rPr>
        <w:t>ved age of others</w:t>
      </w:r>
      <w:r w:rsidR="00EF1F59" w:rsidRPr="00045B61">
        <w:rPr>
          <w:color w:val="000000" w:themeColor="text1"/>
        </w:rPr>
        <w:t xml:space="preserve"> when referring to the appropriateness of CR</w:t>
      </w:r>
      <w:r w:rsidR="00740055" w:rsidRPr="00045B61">
        <w:rPr>
          <w:color w:val="000000" w:themeColor="text1"/>
        </w:rPr>
        <w:t>.  Those</w:t>
      </w:r>
      <w:r w:rsidR="001E2996" w:rsidRPr="00045B61">
        <w:rPr>
          <w:color w:val="000000" w:themeColor="text1"/>
        </w:rPr>
        <w:t xml:space="preserve"> choosi</w:t>
      </w:r>
      <w:r w:rsidR="002F22C7" w:rsidRPr="00045B61">
        <w:rPr>
          <w:color w:val="000000" w:themeColor="text1"/>
        </w:rPr>
        <w:t xml:space="preserve">ng not to attend </w:t>
      </w:r>
      <w:r w:rsidR="00740055" w:rsidRPr="00045B61">
        <w:rPr>
          <w:color w:val="000000" w:themeColor="text1"/>
        </w:rPr>
        <w:t>exercise-based CR</w:t>
      </w:r>
      <w:r w:rsidR="001E2996" w:rsidRPr="00045B61">
        <w:rPr>
          <w:color w:val="000000" w:themeColor="text1"/>
        </w:rPr>
        <w:t xml:space="preserve"> characterise</w:t>
      </w:r>
      <w:r w:rsidR="00C17F85" w:rsidRPr="00045B61">
        <w:rPr>
          <w:color w:val="000000" w:themeColor="text1"/>
        </w:rPr>
        <w:t>d</w:t>
      </w:r>
      <w:r w:rsidR="00D5120D" w:rsidRPr="00045B61">
        <w:rPr>
          <w:color w:val="000000" w:themeColor="text1"/>
        </w:rPr>
        <w:t xml:space="preserve"> participants</w:t>
      </w:r>
      <w:r w:rsidR="001E2996" w:rsidRPr="00045B61">
        <w:rPr>
          <w:color w:val="000000" w:themeColor="text1"/>
        </w:rPr>
        <w:t xml:space="preserve"> </w:t>
      </w:r>
      <w:r w:rsidR="001E2996">
        <w:t xml:space="preserve">who </w:t>
      </w:r>
      <w:r w:rsidR="00740055">
        <w:t>did</w:t>
      </w:r>
      <w:r w:rsidR="00842302">
        <w:t xml:space="preserve"> </w:t>
      </w:r>
      <w:r w:rsidR="00740055">
        <w:t xml:space="preserve">attend </w:t>
      </w:r>
      <w:r w:rsidR="001E2996">
        <w:t xml:space="preserve">as </w:t>
      </w:r>
      <w:r w:rsidR="00CC1A03">
        <w:t xml:space="preserve">either </w:t>
      </w:r>
      <w:r w:rsidR="001E2996">
        <w:t>older, or younger</w:t>
      </w:r>
      <w:r w:rsidR="00740055">
        <w:t xml:space="preserve"> than themselves</w:t>
      </w:r>
      <w:r w:rsidR="009D0079">
        <w:t>.</w:t>
      </w:r>
      <w:r w:rsidR="00CC1A03">
        <w:fldChar w:fldCharType="begin">
          <w:fldData xml:space="preserve">PEVuZE5vdGU+PENpdGU+PEF1dGhvcj5DbGFyazwvQXV0aG9yPjxZZWFyPjIwMDQ8L1llYXI+PFJl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</w:fldData>
        </w:fldChar>
      </w:r>
      <w:r w:rsidR="00244CFB">
        <w:instrText xml:space="preserve"> ADDIN EN.CITE </w:instrText>
      </w:r>
      <w:r w:rsidR="00244CFB">
        <w:fldChar w:fldCharType="begin">
          <w:fldData xml:space="preserve">PEVuZE5vdGU+PENpdGU+PEF1dGhvcj5DbGFyazwvQXV0aG9yPjxZZWFyPjIwMDQ8L1llYXI+PFJl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</w:fldData>
        </w:fldChar>
      </w:r>
      <w:r w:rsidR="00244CFB">
        <w:instrText xml:space="preserve"> ADDIN EN.CITE.DATA </w:instrText>
      </w:r>
      <w:r w:rsidR="00244CFB">
        <w:fldChar w:fldCharType="end"/>
      </w:r>
      <w:r w:rsidR="00CC1A03">
        <w:fldChar w:fldCharType="separate"/>
      </w:r>
      <w:r w:rsidR="00244CFB" w:rsidRPr="00244CFB">
        <w:rPr>
          <w:noProof/>
          <w:vertAlign w:val="superscript"/>
        </w:rPr>
        <w:t>26-28, 32, 34</w:t>
      </w:r>
      <w:r w:rsidR="00CC1A03">
        <w:fldChar w:fldCharType="end"/>
      </w:r>
      <w:r w:rsidR="00BD43C3">
        <w:t xml:space="preserve">  </w:t>
      </w:r>
      <w:r w:rsidR="00740055">
        <w:t xml:space="preserve">Where participants considered themselves </w:t>
      </w:r>
      <w:r w:rsidR="00241CB1">
        <w:t>outside age norms, negative attitudes towards exercise-based CR were reported.</w:t>
      </w:r>
      <w:r w:rsidR="00842302">
        <w:fldChar w:fldCharType="begin">
          <w:fldData xml:space="preserve">PEVuZE5vdGU+PENpdGU+PEF1dGhvcj5IaXJkPC9BdXRob3I+PFllYXI+MjAwNDwvWWVhcj48UmVj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</w:fldData>
        </w:fldChar>
      </w:r>
      <w:r w:rsidR="00244CFB">
        <w:instrText xml:space="preserve"> ADDIN EN.CITE </w:instrText>
      </w:r>
      <w:r w:rsidR="00244CFB">
        <w:fldChar w:fldCharType="begin">
          <w:fldData xml:space="preserve">PEVuZE5vdGU+PENpdGU+PEF1dGhvcj5IaXJkPC9BdXRob3I+PFllYXI+MjAwNDwvWWVhcj48UmVj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</w:fldData>
        </w:fldChar>
      </w:r>
      <w:r w:rsidR="00244CFB">
        <w:instrText xml:space="preserve"> ADDIN EN.CITE.DATA </w:instrText>
      </w:r>
      <w:r w:rsidR="00244CFB">
        <w:fldChar w:fldCharType="end"/>
      </w:r>
      <w:r w:rsidR="00842302">
        <w:fldChar w:fldCharType="separate"/>
      </w:r>
      <w:r w:rsidR="00244CFB" w:rsidRPr="00244CFB">
        <w:rPr>
          <w:noProof/>
          <w:vertAlign w:val="superscript"/>
        </w:rPr>
        <w:t>25, 28, 32, 34</w:t>
      </w:r>
      <w:r w:rsidR="00842302">
        <w:fldChar w:fldCharType="end"/>
      </w:r>
      <w:r w:rsidR="00CC1A03">
        <w:t xml:space="preserve"> </w:t>
      </w:r>
    </w:p>
    <w:p w:rsidR="005E057C" w:rsidRDefault="00FF411A" w:rsidP="008620E2">
      <w:r w:rsidRPr="00045B61">
        <w:rPr>
          <w:color w:val="000000" w:themeColor="text1"/>
        </w:rPr>
        <w:t xml:space="preserve">For </w:t>
      </w:r>
      <w:r w:rsidR="008935B1" w:rsidRPr="00045B61">
        <w:rPr>
          <w:color w:val="000000" w:themeColor="text1"/>
        </w:rPr>
        <w:t>younger working age males</w:t>
      </w:r>
      <w:r w:rsidRPr="00045B61">
        <w:rPr>
          <w:color w:val="000000" w:themeColor="text1"/>
        </w:rPr>
        <w:t xml:space="preserve"> diagnosed with type 2 diabetes</w:t>
      </w:r>
      <w:r w:rsidR="002F22C7">
        <w:t xml:space="preserve">, </w:t>
      </w:r>
      <w:r w:rsidR="0085057A">
        <w:t>the ag</w:t>
      </w:r>
      <w:r w:rsidR="00C17F85">
        <w:t>e image of exercise-based CR was</w:t>
      </w:r>
      <w:r w:rsidR="008935B1">
        <w:t xml:space="preserve"> a reminder of </w:t>
      </w:r>
      <w:r w:rsidR="0085057A">
        <w:t>physi</w:t>
      </w:r>
      <w:r w:rsidR="002F22C7">
        <w:t>cal losses</w:t>
      </w:r>
      <w:r w:rsidR="0085057A">
        <w:t xml:space="preserve">, </w:t>
      </w:r>
      <w:r w:rsidR="008935B1">
        <w:t>resulting in</w:t>
      </w:r>
      <w:r w:rsidR="0085057A">
        <w:t xml:space="preserve"> participants choosing not to attend</w:t>
      </w:r>
      <w:r w:rsidR="009D0079">
        <w:t>.</w:t>
      </w:r>
      <w:r w:rsidR="0085057A">
        <w:fldChar w:fldCharType="begin">
          <w:fldData xml:space="preserve">PEVuZE5vdGU+PENpdGU+PEF1dGhvcj5EYWxlPC9BdXRob3I+PFllYXI+MjAxNTwvWWVhcj48UmVj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</w:fldData>
        </w:fldChar>
      </w:r>
      <w:r w:rsidR="00244CFB">
        <w:instrText xml:space="preserve"> ADDIN EN.CITE </w:instrText>
      </w:r>
      <w:r w:rsidR="00244CFB">
        <w:fldChar w:fldCharType="begin">
          <w:fldData xml:space="preserve">PEVuZE5vdGU+PENpdGU+PEF1dGhvcj5EYWxlPC9BdXRob3I+PFllYXI+MjAxNTwvWWVhcj48UmVj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</w:fldData>
        </w:fldChar>
      </w:r>
      <w:r w:rsidR="00244CFB">
        <w:instrText xml:space="preserve"> ADDIN EN.CITE.DATA </w:instrText>
      </w:r>
      <w:r w:rsidR="00244CFB">
        <w:fldChar w:fldCharType="end"/>
      </w:r>
      <w:r w:rsidR="0085057A">
        <w:fldChar w:fldCharType="separate"/>
      </w:r>
      <w:r w:rsidR="00244CFB" w:rsidRPr="00244CFB">
        <w:rPr>
          <w:noProof/>
          <w:vertAlign w:val="superscript"/>
        </w:rPr>
        <w:t>32</w:t>
      </w:r>
      <w:r w:rsidR="0085057A">
        <w:fldChar w:fldCharType="end"/>
      </w:r>
      <w:r w:rsidR="0085057A">
        <w:t xml:space="preserve">  </w:t>
      </w:r>
      <w:r w:rsidR="00C17F85">
        <w:t>For</w:t>
      </w:r>
      <w:r w:rsidR="00AA4EFB">
        <w:t xml:space="preserve"> others, including tho</w:t>
      </w:r>
      <w:r w:rsidR="00C17F85">
        <w:t>se who were</w:t>
      </w:r>
      <w:r w:rsidR="00E20C61">
        <w:t xml:space="preserve"> older, </w:t>
      </w:r>
      <w:r w:rsidR="00842302">
        <w:t>preferring</w:t>
      </w:r>
      <w:r w:rsidR="00D7293E">
        <w:t xml:space="preserve"> </w:t>
      </w:r>
      <w:r w:rsidR="00E20C61">
        <w:t>activities</w:t>
      </w:r>
      <w:r w:rsidR="00842302">
        <w:t xml:space="preserve"> where</w:t>
      </w:r>
      <w:r w:rsidR="00D7293E">
        <w:t xml:space="preserve"> the </w:t>
      </w:r>
      <w:r w:rsidR="00E20C61">
        <w:t>physical demands accommodate</w:t>
      </w:r>
      <w:r w:rsidR="008935B1">
        <w:t>d</w:t>
      </w:r>
      <w:r w:rsidR="00AA4EFB">
        <w:t xml:space="preserve"> their age</w:t>
      </w:r>
      <w:r w:rsidR="002F22C7">
        <w:t xml:space="preserve"> perceptions</w:t>
      </w:r>
      <w:r w:rsidR="00D5120D">
        <w:t xml:space="preserve"> influenced both </w:t>
      </w:r>
      <w:r w:rsidR="00D5120D" w:rsidRPr="00D5120D">
        <w:t xml:space="preserve">adherence </w:t>
      </w:r>
      <w:r w:rsidR="00D5120D">
        <w:t xml:space="preserve">and non-adherence </w:t>
      </w:r>
      <w:r w:rsidR="00D5120D" w:rsidRPr="00D5120D">
        <w:t>to exercise-based CR</w:t>
      </w:r>
      <w:r w:rsidR="009D0079">
        <w:t>.</w:t>
      </w:r>
      <w:r w:rsidR="00AA4EFB">
        <w:fldChar w:fldCharType="begin">
          <w:fldData xml:space="preserve">PEVuZE5vdGU+PENpdGU+PEF1dGhvcj5Cw6RjazwvQXV0aG9yPjxZZWFyPjIwMTc8L1llYXI+PFJl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</w:fldData>
        </w:fldChar>
      </w:r>
      <w:r w:rsidR="00244CFB">
        <w:instrText xml:space="preserve"> ADDIN EN.CITE </w:instrText>
      </w:r>
      <w:r w:rsidR="00244CFB">
        <w:fldChar w:fldCharType="begin">
          <w:fldData xml:space="preserve">PEVuZE5vdGU+PENpdGU+PEF1dGhvcj5Cw6RjazwvQXV0aG9yPjxZZWFyPjIwMTc8L1llYXI+PFJl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</w:fldData>
        </w:fldChar>
      </w:r>
      <w:r w:rsidR="00244CFB">
        <w:instrText xml:space="preserve"> ADDIN EN.CITE.DATA </w:instrText>
      </w:r>
      <w:r w:rsidR="00244CFB">
        <w:fldChar w:fldCharType="end"/>
      </w:r>
      <w:r w:rsidR="00AA4EFB">
        <w:fldChar w:fldCharType="separate"/>
      </w:r>
      <w:r w:rsidR="00244CFB" w:rsidRPr="00244CFB">
        <w:rPr>
          <w:noProof/>
          <w:vertAlign w:val="superscript"/>
        </w:rPr>
        <w:t>27, 30</w:t>
      </w:r>
      <w:r w:rsidR="00AA4EFB">
        <w:fldChar w:fldCharType="end"/>
      </w:r>
      <w:r w:rsidR="00AA4EFB">
        <w:t xml:space="preserve">  </w:t>
      </w:r>
    </w:p>
    <w:p w:rsidR="005629D8" w:rsidRPr="00397B63" w:rsidRDefault="009B080F" w:rsidP="00397B63">
      <w:pPr>
        <w:pStyle w:val="Heading4"/>
      </w:pPr>
      <w:r w:rsidRPr="00397B63">
        <w:t>Appropriateness of cardi</w:t>
      </w:r>
      <w:r w:rsidR="00225AB7" w:rsidRPr="00397B63">
        <w:t>ac rehabilitation exercise</w:t>
      </w:r>
    </w:p>
    <w:p w:rsidR="005629D8" w:rsidRDefault="00D9237E" w:rsidP="008620E2">
      <w:r w:rsidRPr="00045B61">
        <w:rPr>
          <w:color w:val="000000" w:themeColor="text1"/>
        </w:rPr>
        <w:t xml:space="preserve">Some participants perceived that CR exercises were inappropriate.  </w:t>
      </w:r>
      <w:r w:rsidR="00CB1DCB">
        <w:t>Those</w:t>
      </w:r>
      <w:r w:rsidR="00BD18E1">
        <w:t xml:space="preserve"> </w:t>
      </w:r>
      <w:r w:rsidR="00ED0060">
        <w:t>who perceived</w:t>
      </w:r>
      <w:r w:rsidR="00BD18E1">
        <w:t xml:space="preserve"> themselves </w:t>
      </w:r>
      <w:r w:rsidR="00ED0060">
        <w:t xml:space="preserve">to be </w:t>
      </w:r>
      <w:r w:rsidR="00BD18E1">
        <w:t>a</w:t>
      </w:r>
      <w:r w:rsidR="001439FF">
        <w:t>lready active</w:t>
      </w:r>
      <w:r w:rsidR="00BD18E1">
        <w:t xml:space="preserve"> did not attend</w:t>
      </w:r>
      <w:r w:rsidR="002D44CC">
        <w:t xml:space="preserve"> exercise-</w:t>
      </w:r>
      <w:r w:rsidR="001E071D">
        <w:t>based CR</w:t>
      </w:r>
      <w:r w:rsidR="00D50A36">
        <w:t>,</w:t>
      </w:r>
      <w:r w:rsidR="00BD18E1">
        <w:t xml:space="preserve"> </w:t>
      </w:r>
      <w:r w:rsidR="007C6E44">
        <w:t>instead believing alternative</w:t>
      </w:r>
      <w:r w:rsidR="00BD18E1">
        <w:t xml:space="preserve"> activities would be </w:t>
      </w:r>
      <w:r w:rsidR="000C645F">
        <w:t xml:space="preserve">appropriate and </w:t>
      </w:r>
      <w:r w:rsidR="00BD18E1">
        <w:t xml:space="preserve">sufficient when compared </w:t>
      </w:r>
      <w:r w:rsidR="00AE2E5F">
        <w:t xml:space="preserve">to their understanding of </w:t>
      </w:r>
      <w:r w:rsidR="00F73DBF">
        <w:t>exercise-based CR</w:t>
      </w:r>
      <w:r w:rsidR="009D0079">
        <w:t>.</w:t>
      </w:r>
      <w:r w:rsidR="007C6E44">
        <w:fldChar w:fldCharType="begin">
          <w:fldData xml:space="preserve">PEVuZE5vdGU+PENpdGU+PEF1dGhvcj5NY0NvcnJ5PC9BdXRob3I+PFllYXI+MjAwOTwvWWVhcj48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</w:fldData>
        </w:fldChar>
      </w:r>
      <w:r w:rsidR="00244CFB">
        <w:instrText xml:space="preserve"> ADDIN EN.CITE </w:instrText>
      </w:r>
      <w:r w:rsidR="00244CFB">
        <w:fldChar w:fldCharType="begin">
          <w:fldData xml:space="preserve">PEVuZE5vdGU+PENpdGU+PEF1dGhvcj5NY0NvcnJ5PC9BdXRob3I+PFllYXI+MjAwOTwvWWVhcj48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</w:fldData>
        </w:fldChar>
      </w:r>
      <w:r w:rsidR="00244CFB">
        <w:instrText xml:space="preserve"> ADDIN EN.CITE.DATA </w:instrText>
      </w:r>
      <w:r w:rsidR="00244CFB">
        <w:fldChar w:fldCharType="end"/>
      </w:r>
      <w:r w:rsidR="007C6E44">
        <w:fldChar w:fldCharType="separate"/>
      </w:r>
      <w:r w:rsidR="00244CFB" w:rsidRPr="00244CFB">
        <w:rPr>
          <w:noProof/>
          <w:vertAlign w:val="superscript"/>
        </w:rPr>
        <w:t>24, 28-30, 34</w:t>
      </w:r>
      <w:r w:rsidR="007C6E44">
        <w:fldChar w:fldCharType="end"/>
      </w:r>
      <w:r w:rsidR="00AE2E5F">
        <w:t xml:space="preserve"> </w:t>
      </w:r>
      <w:r w:rsidR="007163B4">
        <w:t xml:space="preserve"> </w:t>
      </w:r>
      <w:r w:rsidR="00C45334">
        <w:t>Alternative activities include</w:t>
      </w:r>
      <w:r w:rsidR="00ED0060">
        <w:t xml:space="preserve">d, </w:t>
      </w:r>
      <w:r w:rsidR="00C45334">
        <w:t>walking, gym work, golf</w:t>
      </w:r>
      <w:r w:rsidR="002C100E">
        <w:t>, daily chores</w:t>
      </w:r>
      <w:r w:rsidR="00C45334">
        <w:t xml:space="preserve"> and gardening</w:t>
      </w:r>
      <w:r w:rsidR="009D0079">
        <w:t>.</w:t>
      </w:r>
      <w:r w:rsidR="00C45334">
        <w:fldChar w:fldCharType="begin">
          <w:fldData xml:space="preserve">PEVuZE5vdGU+PENpdGU+PEF1dGhvcj5IZXJiZXI8L0F1dGhvcj48WWVhcj4yMDE3PC9ZZWFyPjxS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</w:fldData>
        </w:fldChar>
      </w:r>
      <w:r w:rsidR="00244CFB">
        <w:instrText xml:space="preserve"> ADDIN EN.CITE </w:instrText>
      </w:r>
      <w:r w:rsidR="00244CFB">
        <w:fldChar w:fldCharType="begin">
          <w:fldData xml:space="preserve">PEVuZE5vdGU+PENpdGU+PEF1dGhvcj5IZXJiZXI8L0F1dGhvcj48WWVhcj4yMDE3PC9ZZWFyPjxS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</w:fldData>
        </w:fldChar>
      </w:r>
      <w:r w:rsidR="00244CFB">
        <w:instrText xml:space="preserve"> ADDIN EN.CITE.DATA </w:instrText>
      </w:r>
      <w:r w:rsidR="00244CFB">
        <w:fldChar w:fldCharType="end"/>
      </w:r>
      <w:r w:rsidR="00C45334">
        <w:fldChar w:fldCharType="separate"/>
      </w:r>
      <w:r w:rsidR="00244CFB" w:rsidRPr="00244CFB">
        <w:rPr>
          <w:noProof/>
          <w:vertAlign w:val="superscript"/>
        </w:rPr>
        <w:t>24, 28, 34</w:t>
      </w:r>
      <w:r w:rsidR="00C45334">
        <w:fldChar w:fldCharType="end"/>
      </w:r>
      <w:r w:rsidR="00ED0060">
        <w:t xml:space="preserve">  Participants perceived</w:t>
      </w:r>
      <w:r w:rsidR="00C45334">
        <w:t xml:space="preserve"> these </w:t>
      </w:r>
      <w:r w:rsidR="007A0AFE">
        <w:t xml:space="preserve">activities </w:t>
      </w:r>
      <w:r w:rsidR="00C45334">
        <w:t xml:space="preserve">to be </w:t>
      </w:r>
      <w:r w:rsidR="007A0AFE">
        <w:t>less strenuous than</w:t>
      </w:r>
      <w:r w:rsidR="00C45334">
        <w:t xml:space="preserve"> </w:t>
      </w:r>
      <w:r w:rsidR="00C17F85">
        <w:t xml:space="preserve">exercise-based CR </w:t>
      </w:r>
      <w:r w:rsidR="00C45334">
        <w:t>a</w:t>
      </w:r>
      <w:r w:rsidR="007A0AFE">
        <w:t>nd emphasise</w:t>
      </w:r>
      <w:r w:rsidR="00C17F85">
        <w:t>d</w:t>
      </w:r>
      <w:r w:rsidR="007A0AFE">
        <w:t xml:space="preserve"> </w:t>
      </w:r>
      <w:r w:rsidR="00ED0060">
        <w:t xml:space="preserve">that their chosen activity </w:t>
      </w:r>
      <w:r w:rsidR="00C45334">
        <w:t>accommodate</w:t>
      </w:r>
      <w:r w:rsidR="00ED0060">
        <w:t>d</w:t>
      </w:r>
      <w:r w:rsidR="00C45334">
        <w:t xml:space="preserve"> physical ability</w:t>
      </w:r>
      <w:r w:rsidR="00027434">
        <w:t xml:space="preserve">, </w:t>
      </w:r>
      <w:r w:rsidR="00F0546A">
        <w:fldChar w:fldCharType="begin">
          <w:fldData xml:space="preserve">PEVuZE5vdGU+PENpdGU+PEF1dGhvcj5IZXJiZXI8L0F1dGhvcj48WWVhcj4yMDE3PC9ZZWFyPjxS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==
</w:fldData>
        </w:fldChar>
      </w:r>
      <w:r w:rsidR="00244CFB">
        <w:instrText xml:space="preserve"> ADDIN EN.CITE </w:instrText>
      </w:r>
      <w:r w:rsidR="00244CFB">
        <w:fldChar w:fldCharType="begin">
          <w:fldData xml:space="preserve">PEVuZE5vdGU+PENpdGU+PEF1dGhvcj5IZXJiZXI8L0F1dGhvcj48WWVhcj4yMDE3PC9ZZWFyPjxS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==
</w:fldData>
        </w:fldChar>
      </w:r>
      <w:r w:rsidR="00244CFB">
        <w:instrText xml:space="preserve"> ADDIN EN.CITE.DATA </w:instrText>
      </w:r>
      <w:r w:rsidR="00244CFB">
        <w:fldChar w:fldCharType="end"/>
      </w:r>
      <w:r w:rsidR="00F0546A">
        <w:fldChar w:fldCharType="separate"/>
      </w:r>
      <w:r w:rsidR="00244CFB" w:rsidRPr="00244CFB">
        <w:rPr>
          <w:noProof/>
          <w:vertAlign w:val="superscript"/>
        </w:rPr>
        <w:t>24, 28</w:t>
      </w:r>
      <w:r w:rsidR="00F0546A">
        <w:fldChar w:fldCharType="end"/>
      </w:r>
      <w:r w:rsidR="00E866E3">
        <w:t xml:space="preserve"> </w:t>
      </w:r>
      <w:r w:rsidR="002C100E">
        <w:t>lifestyle</w:t>
      </w:r>
      <w:r w:rsidR="00027434">
        <w:t xml:space="preserve">, </w:t>
      </w:r>
      <w:r w:rsidR="002C100E">
        <w:fldChar w:fldCharType="begin">
          <w:fldData xml:space="preserve">PEVuZE5vdGU+PENpdGU+PEF1dGhvcj5Kb25lczwvQXV0aG9yPjxZZWFyPjIwMDc8L1llYXI+PFJl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</w:fldData>
        </w:fldChar>
      </w:r>
      <w:r w:rsidR="00244CFB">
        <w:instrText xml:space="preserve"> ADDIN EN.CITE </w:instrText>
      </w:r>
      <w:r w:rsidR="00244CFB">
        <w:fldChar w:fldCharType="begin">
          <w:fldData xml:space="preserve">PEVuZE5vdGU+PENpdGU+PEF1dGhvcj5Kb25lczwvQXV0aG9yPjxZZWFyPjIwMDc8L1llYXI+PFJl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</w:fldData>
        </w:fldChar>
      </w:r>
      <w:r w:rsidR="00244CFB">
        <w:instrText xml:space="preserve"> ADDIN EN.CITE.DATA </w:instrText>
      </w:r>
      <w:r w:rsidR="00244CFB">
        <w:fldChar w:fldCharType="end"/>
      </w:r>
      <w:r w:rsidR="002C100E">
        <w:fldChar w:fldCharType="separate"/>
      </w:r>
      <w:r w:rsidR="00244CFB" w:rsidRPr="00244CFB">
        <w:rPr>
          <w:noProof/>
          <w:vertAlign w:val="superscript"/>
        </w:rPr>
        <w:t>30, 34</w:t>
      </w:r>
      <w:r w:rsidR="002C100E">
        <w:fldChar w:fldCharType="end"/>
      </w:r>
      <w:r w:rsidR="009D0079">
        <w:t xml:space="preserve"> </w:t>
      </w:r>
      <w:r w:rsidR="003E7BC5">
        <w:t>social and cultural beliefs</w:t>
      </w:r>
      <w:r w:rsidR="009D0079">
        <w:t>.</w:t>
      </w:r>
      <w:r w:rsidR="003E7BC5">
        <w:fldChar w:fldCharType="begin">
          <w:fldData xml:space="preserve">PEVuZE5vdGU+PENpdGU+PEF1dGhvcj5HYWxkYXM8L0F1dGhvcj48WWVhcj4yMDEyPC9ZZWFyPjxS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=
</w:fldData>
        </w:fldChar>
      </w:r>
      <w:r w:rsidR="00244CFB">
        <w:instrText xml:space="preserve"> ADDIN EN.CITE </w:instrText>
      </w:r>
      <w:r w:rsidR="00244CFB">
        <w:fldChar w:fldCharType="begin">
          <w:fldData xml:space="preserve">PEVuZE5vdGU+PENpdGU+PEF1dGhvcj5HYWxkYXM8L0F1dGhvcj48WWVhcj4yMDEyPC9ZZWFyPjxS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=
</w:fldData>
        </w:fldChar>
      </w:r>
      <w:r w:rsidR="00244CFB">
        <w:instrText xml:space="preserve"> ADDIN EN.CITE.DATA </w:instrText>
      </w:r>
      <w:r w:rsidR="00244CFB">
        <w:fldChar w:fldCharType="end"/>
      </w:r>
      <w:r w:rsidR="003E7BC5">
        <w:fldChar w:fldCharType="separate"/>
      </w:r>
      <w:r w:rsidR="00244CFB" w:rsidRPr="00244CFB">
        <w:rPr>
          <w:noProof/>
          <w:vertAlign w:val="superscript"/>
        </w:rPr>
        <w:t>31</w:t>
      </w:r>
      <w:r w:rsidR="003E7BC5">
        <w:fldChar w:fldCharType="end"/>
      </w:r>
      <w:r w:rsidR="00C45334">
        <w:t xml:space="preserve"> </w:t>
      </w:r>
      <w:r w:rsidR="002C100E">
        <w:t xml:space="preserve"> Pr</w:t>
      </w:r>
      <w:r w:rsidR="00D92507">
        <w:t>eference for these activities was</w:t>
      </w:r>
      <w:r w:rsidR="00C1796B">
        <w:t xml:space="preserve"> also found </w:t>
      </w:r>
      <w:r w:rsidR="00C1796B" w:rsidRPr="00045B61">
        <w:rPr>
          <w:color w:val="000000" w:themeColor="text1"/>
        </w:rPr>
        <w:t>in participant</w:t>
      </w:r>
      <w:r w:rsidR="00D92507" w:rsidRPr="00045B61">
        <w:rPr>
          <w:color w:val="000000" w:themeColor="text1"/>
        </w:rPr>
        <w:t xml:space="preserve">s </w:t>
      </w:r>
      <w:r w:rsidR="00D92507">
        <w:t xml:space="preserve">who </w:t>
      </w:r>
      <w:r w:rsidR="00ED0060">
        <w:t>were not previously active</w:t>
      </w:r>
      <w:r w:rsidR="009D0079">
        <w:t>.</w:t>
      </w:r>
      <w:r w:rsidR="002C100E">
        <w:fldChar w:fldCharType="begin"/>
      </w:r>
      <w:r w:rsidR="00244CFB">
        <w:instrText xml:space="preserve"> ADDIN EN.CITE &lt;EndNote&gt;&lt;Cite&gt;&lt;Author&gt;Bäck&lt;/Author&gt;&lt;Year&gt;2017&lt;/Year&gt;&lt;RecNum&gt;804&lt;/RecNum&gt;&lt;DisplayText&gt;&lt;style face="superscript"&gt;27&lt;/style&gt;&lt;/DisplayText&gt;&lt;record&gt;&lt;rec-number&gt;804&lt;/rec-number&gt;&lt;foreign-keys&gt;&lt;key app="EN" db-id="9exxtpzaa2r905e5vzppx95x9p9xraapv5rs" timestamp="1510834301"&gt;804&lt;/key&gt;&lt;/foreign-keys&gt;&lt;ref-type name="Journal Article"&gt;17&lt;/ref-type&gt;&lt;contributors&gt;&lt;authors&gt;&lt;author&gt;Bäck, Maria&lt;/author&gt;&lt;author&gt;Öberg, Birgitta&lt;/author&gt;&lt;author&gt;Krevers, Barbro&lt;/author&gt;&lt;/authors&gt;&lt;/contributors&gt;&lt;auth-address&gt;Department of Medical and Health Sciences, Division of Physiotherapy, Faculty of Medicine and Health Sciences, Linköping University, SE-581 83 Linköping, Sweden&amp;#xD;Department of Medical and Health Sciences, Division of Health Care Analysis, Faculty of Medicine and Health Sciences, Linköping University, SE-581 83 Linköping, Sweden&lt;/auth-address&gt;&lt;titles&gt;&lt;title&gt;Important aspects in relation to patients&amp;apos; attendance at exercise-based cardiac rehabilitation - facilitators, barriers and physiotherapist&amp;apos;s role: a qualitative study&lt;/title&gt;&lt;secondary-title&gt;BMC Cardiovascular Disorders&lt;/secondary-title&gt;&lt;/titles&gt;&lt;periodical&gt;&lt;full-title&gt;BMC Cardiovascular Disorders&lt;/full-title&gt;&lt;/periodical&gt;&lt;pages&gt;1-10&lt;/pages&gt;&lt;volume&gt;17&lt;/volume&gt;&lt;dates&gt;&lt;year&gt;2017&lt;/year&gt;&lt;/dates&gt;&lt;publisher&gt;BioMed Central&lt;/publisher&gt;&lt;isbn&gt;1471-2261&lt;/isbn&gt;&lt;accession-num&gt;121859155. Language: English. Entry Date: In Process. Revision Date: 20170322. Publication Type: journal article. Journal Subset: Biomedical&lt;/accession-num&gt;&lt;urls&gt;&lt;related-urls&gt;&lt;url&gt;https://login.ezproxy.napier.ac.uk/login?url=https://search.ebscohost.com/login.aspx?direct=true&amp;amp;db=rzh&amp;amp;AN=121859155&amp;amp;site=ehost-live&lt;/url&gt;&lt;url&gt;https://bmccardiovascdisord.biomedcentral.com/track/pdf/10.1186/s12872-017-0512-7?site=bmccardiovascdisord.biomedcentral.com&lt;/url&gt;&lt;/related-urls&gt;&lt;/urls&gt;&lt;electronic-resource-num&gt;10.1186/s12872-017-0512-7&lt;/electronic-resource-num&gt;&lt;remote-database-name&gt;rzh&lt;/remote-database-name&gt;&lt;remote-database-provider&gt;EBSCOhost&lt;/remote-database-provider&gt;&lt;/record&gt;&lt;/Cite&gt;&lt;/EndNote&gt;</w:instrText>
      </w:r>
      <w:r w:rsidR="002C100E">
        <w:fldChar w:fldCharType="separate"/>
      </w:r>
      <w:r w:rsidR="00244CFB" w:rsidRPr="00244CFB">
        <w:rPr>
          <w:noProof/>
          <w:vertAlign w:val="superscript"/>
        </w:rPr>
        <w:t>27</w:t>
      </w:r>
      <w:r w:rsidR="002C100E">
        <w:fldChar w:fldCharType="end"/>
      </w:r>
      <w:r w:rsidR="002C100E">
        <w:t xml:space="preserve"> </w:t>
      </w:r>
      <w:r w:rsidR="00ED0060">
        <w:t xml:space="preserve"> A</w:t>
      </w:r>
      <w:r w:rsidR="00E866E3">
        <w:t>ddition</w:t>
      </w:r>
      <w:r w:rsidR="00ED0060">
        <w:t>ally</w:t>
      </w:r>
      <w:r w:rsidR="00E866E3">
        <w:t xml:space="preserve">, </w:t>
      </w:r>
      <w:r w:rsidR="00DD613C">
        <w:t xml:space="preserve">participants who reported </w:t>
      </w:r>
      <w:r w:rsidR="00ED0060">
        <w:t>having</w:t>
      </w:r>
      <w:r w:rsidR="00DD613C">
        <w:t xml:space="preserve"> a physically demanding occupation were more likely</w:t>
      </w:r>
      <w:r w:rsidR="00E866E3">
        <w:t xml:space="preserve"> to</w:t>
      </w:r>
      <w:r w:rsidR="00DD613C">
        <w:t xml:space="preserve"> not attend or dropout</w:t>
      </w:r>
      <w:r w:rsidR="0097412C">
        <w:t xml:space="preserve">, </w:t>
      </w:r>
      <w:r w:rsidR="0097412C">
        <w:lastRenderedPageBreak/>
        <w:t>perceiving</w:t>
      </w:r>
      <w:r w:rsidR="00BD2E3A">
        <w:t xml:space="preserve"> further exercise was not appropriate.</w:t>
      </w:r>
      <w:r w:rsidR="00E866E3">
        <w:fldChar w:fldCharType="begin">
          <w:fldData xml:space="preserve">PEVuZE5vdGU+PENpdGU+PEF1dGhvcj5Cw6RjazwvQXV0aG9yPjxZZWFyPjIwMTc8L1llYXI+PFJl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</w:fldData>
        </w:fldChar>
      </w:r>
      <w:r w:rsidR="00244CFB">
        <w:instrText xml:space="preserve"> ADDIN EN.CITE </w:instrText>
      </w:r>
      <w:r w:rsidR="00244CFB">
        <w:fldChar w:fldCharType="begin">
          <w:fldData xml:space="preserve">PEVuZE5vdGU+PENpdGU+PEF1dGhvcj5Cw6RjazwvQXV0aG9yPjxZZWFyPjIwMTc8L1llYXI+PFJl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</w:fldData>
        </w:fldChar>
      </w:r>
      <w:r w:rsidR="00244CFB">
        <w:instrText xml:space="preserve"> ADDIN EN.CITE.DATA </w:instrText>
      </w:r>
      <w:r w:rsidR="00244CFB">
        <w:fldChar w:fldCharType="end"/>
      </w:r>
      <w:r w:rsidR="00E866E3">
        <w:fldChar w:fldCharType="separate"/>
      </w:r>
      <w:r w:rsidR="00244CFB" w:rsidRPr="00244CFB">
        <w:rPr>
          <w:noProof/>
          <w:vertAlign w:val="superscript"/>
        </w:rPr>
        <w:t>27, 32</w:t>
      </w:r>
      <w:r w:rsidR="00E866E3">
        <w:fldChar w:fldCharType="end"/>
      </w:r>
      <w:r w:rsidR="00E866E3">
        <w:t xml:space="preserve"> </w:t>
      </w:r>
      <w:r w:rsidR="00C1796B" w:rsidRPr="00045B61">
        <w:rPr>
          <w:color w:val="000000" w:themeColor="text1"/>
        </w:rPr>
        <w:t>Participant</w:t>
      </w:r>
      <w:r w:rsidR="00ED0060" w:rsidRPr="00045B61">
        <w:rPr>
          <w:color w:val="000000" w:themeColor="text1"/>
        </w:rPr>
        <w:t>s w</w:t>
      </w:r>
      <w:r w:rsidR="00ED0060">
        <w:t>ho dropped out suggested that exercise-based CR should be individualised.</w:t>
      </w:r>
      <w:r w:rsidR="00ED0060">
        <w:fldChar w:fldCharType="begin">
          <w:fldData xml:space="preserve">PEVuZE5vdGU+PENpdGU+PEF1dGhvcj5IZXJiZXI8L0F1dGhvcj48WWVhcj4yMDE3PC9ZZWFyPjxS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</w:fldData>
        </w:fldChar>
      </w:r>
      <w:r w:rsidR="00244CFB">
        <w:instrText xml:space="preserve"> ADDIN EN.CITE </w:instrText>
      </w:r>
      <w:r w:rsidR="00244CFB">
        <w:fldChar w:fldCharType="begin">
          <w:fldData xml:space="preserve">PEVuZE5vdGU+PENpdGU+PEF1dGhvcj5IZXJiZXI8L0F1dGhvcj48WWVhcj4yMDE3PC9ZZWFyPjxS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</w:fldData>
        </w:fldChar>
      </w:r>
      <w:r w:rsidR="00244CFB">
        <w:instrText xml:space="preserve"> ADDIN EN.CITE.DATA </w:instrText>
      </w:r>
      <w:r w:rsidR="00244CFB">
        <w:fldChar w:fldCharType="end"/>
      </w:r>
      <w:r w:rsidR="00ED0060">
        <w:fldChar w:fldCharType="separate"/>
      </w:r>
      <w:r w:rsidR="00244CFB" w:rsidRPr="00244CFB">
        <w:rPr>
          <w:noProof/>
          <w:vertAlign w:val="superscript"/>
        </w:rPr>
        <w:t>24</w:t>
      </w:r>
      <w:r w:rsidR="00ED0060">
        <w:fldChar w:fldCharType="end"/>
      </w:r>
    </w:p>
    <w:p w:rsidR="00C172E0" w:rsidRPr="006F735C" w:rsidRDefault="006F735C" w:rsidP="006F735C">
      <w:pPr>
        <w:pStyle w:val="Heading1"/>
      </w:pPr>
      <w:r>
        <w:t>Discussion</w:t>
      </w:r>
    </w:p>
    <w:p w:rsidR="00072D76" w:rsidRPr="00F73F1D" w:rsidRDefault="00A1675A" w:rsidP="00A16DB7">
      <w:pPr>
        <w:rPr>
          <w:color w:val="FF0000"/>
        </w:rPr>
      </w:pPr>
      <w:r>
        <w:t xml:space="preserve">This systematic review provides the first </w:t>
      </w:r>
      <w:r w:rsidR="007B7962">
        <w:t>meta-synthesis of qualitative studies to</w:t>
      </w:r>
      <w:r w:rsidR="00027434">
        <w:t xml:space="preserve"> understand how </w:t>
      </w:r>
      <w:r w:rsidR="00027434" w:rsidRPr="00397B63">
        <w:rPr>
          <w:color w:val="000000" w:themeColor="text1"/>
        </w:rPr>
        <w:t>a previous experience</w:t>
      </w:r>
      <w:r w:rsidRPr="00397B63">
        <w:rPr>
          <w:color w:val="000000" w:themeColor="text1"/>
        </w:rPr>
        <w:t xml:space="preserve"> </w:t>
      </w:r>
      <w:r>
        <w:t xml:space="preserve">of </w:t>
      </w:r>
      <w:r w:rsidR="0019596B">
        <w:rPr>
          <w:color w:val="000000" w:themeColor="text1"/>
        </w:rPr>
        <w:t>PA</w:t>
      </w:r>
      <w:r w:rsidR="00072D76">
        <w:rPr>
          <w:color w:val="000000" w:themeColor="text1"/>
        </w:rPr>
        <w:t>,</w:t>
      </w:r>
      <w:r w:rsidR="00072D76">
        <w:t xml:space="preserve"> in adults diagnosed with ACS,</w:t>
      </w:r>
      <w:r>
        <w:t xml:space="preserve"> influences engagement in </w:t>
      </w:r>
      <w:r w:rsidR="0019596B">
        <w:rPr>
          <w:color w:val="000000" w:themeColor="text1"/>
        </w:rPr>
        <w:t>PA</w:t>
      </w:r>
      <w:r>
        <w:t xml:space="preserve"> during CR.  </w:t>
      </w:r>
      <w:r w:rsidR="00072D76">
        <w:t xml:space="preserve">Decisions about engagement in exercise-based CR were influenced by </w:t>
      </w:r>
      <w:r>
        <w:t>self-perceptions of an exercise identity</w:t>
      </w:r>
      <w:r w:rsidR="00F73F1D">
        <w:t xml:space="preserve"> </w:t>
      </w:r>
      <w:r w:rsidR="00F73F1D" w:rsidRPr="00045B61">
        <w:rPr>
          <w:color w:val="000000" w:themeColor="text1"/>
        </w:rPr>
        <w:t xml:space="preserve">and experience of exercise-based CR.  </w:t>
      </w:r>
      <w:r w:rsidR="00E63E59" w:rsidRPr="00045B61">
        <w:rPr>
          <w:color w:val="000000" w:themeColor="text1"/>
        </w:rPr>
        <w:t xml:space="preserve">Communication and advice given post event and during exercise-based CR provided the context for decisions about engagement.  </w:t>
      </w:r>
      <w:r w:rsidR="00E63E59">
        <w:t>Exercise identity was formed by</w:t>
      </w:r>
      <w:r w:rsidR="00072D76">
        <w:t xml:space="preserve"> </w:t>
      </w:r>
      <w:r w:rsidR="00765C90">
        <w:t>perceptions about motivators to</w:t>
      </w:r>
      <w:r w:rsidR="00072D76">
        <w:t xml:space="preserve"> exercise, exercise self-confidence, self-reliance, illness severity and a ‘fitness identity’</w:t>
      </w:r>
      <w:r w:rsidR="00C933EE">
        <w:t>.</w:t>
      </w:r>
      <w:r w:rsidR="00E63E59">
        <w:t xml:space="preserve"> </w:t>
      </w:r>
      <w:r w:rsidR="00C933EE" w:rsidRPr="00045B61">
        <w:rPr>
          <w:color w:val="000000" w:themeColor="text1"/>
        </w:rPr>
        <w:t>It influenced</w:t>
      </w:r>
      <w:r w:rsidR="00E63E59" w:rsidRPr="00045B61">
        <w:rPr>
          <w:color w:val="000000" w:themeColor="text1"/>
        </w:rPr>
        <w:t xml:space="preserve"> the perceived need for exercise-based CR</w:t>
      </w:r>
      <w:r w:rsidR="00072D76" w:rsidRPr="00045B61">
        <w:rPr>
          <w:color w:val="000000" w:themeColor="text1"/>
        </w:rPr>
        <w:t>.</w:t>
      </w:r>
      <w:r w:rsidR="00072D76">
        <w:t xml:space="preserve">  For those that attended, CR exercise experiences were important in encouraging or discouraging adherence.  Factors influencing adherence i</w:t>
      </w:r>
      <w:r w:rsidR="0015389D">
        <w:t>nclude</w:t>
      </w:r>
      <w:r w:rsidR="00072D76">
        <w:t xml:space="preserve"> perceptions about age/exercise appropriateness and staff support.  </w:t>
      </w:r>
    </w:p>
    <w:p w:rsidR="00A9719C" w:rsidRDefault="00D93399" w:rsidP="00D43B28">
      <w:pPr>
        <w:rPr>
          <w:szCs w:val="24"/>
        </w:rPr>
      </w:pPr>
      <w:r>
        <w:t xml:space="preserve">Previous systematic reviews </w:t>
      </w:r>
      <w:r w:rsidR="00C21A68">
        <w:t>of qualitative evidence have explored individual factors influencing</w:t>
      </w:r>
      <w:r w:rsidR="00D43B28">
        <w:t xml:space="preserve"> decisions of engagement</w:t>
      </w:r>
      <w:r w:rsidR="003F132F">
        <w:t>.</w:t>
      </w:r>
      <w:r w:rsidR="00D43B28">
        <w:fldChar w:fldCharType="begin">
          <w:fldData xml:space="preserve">PEVuZE5vdGU+PENpdGU+PEF1dGhvcj5OZXViZWNrPC9BdXRob3I+PFllYXI+MjAxMjwvWWVhcj48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</w:fldData>
        </w:fldChar>
      </w:r>
      <w:r w:rsidR="00244CFB">
        <w:instrText xml:space="preserve"> ADDIN EN.CITE </w:instrText>
      </w:r>
      <w:r w:rsidR="00244CFB">
        <w:fldChar w:fldCharType="begin">
          <w:fldData xml:space="preserve">PEVuZE5vdGU+PENpdGU+PEF1dGhvcj5OZXViZWNrPC9BdXRob3I+PFllYXI+MjAxMjwvWWVhcj48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</w:fldData>
        </w:fldChar>
      </w:r>
      <w:r w:rsidR="00244CFB">
        <w:instrText xml:space="preserve"> ADDIN EN.CITE.DATA </w:instrText>
      </w:r>
      <w:r w:rsidR="00244CFB">
        <w:fldChar w:fldCharType="end"/>
      </w:r>
      <w:r w:rsidR="00D43B28">
        <w:fldChar w:fldCharType="separate"/>
      </w:r>
      <w:r w:rsidR="00244CFB" w:rsidRPr="00244CFB">
        <w:rPr>
          <w:noProof/>
          <w:vertAlign w:val="superscript"/>
        </w:rPr>
        <w:t>17, 35</w:t>
      </w:r>
      <w:r w:rsidR="00D43B28">
        <w:fldChar w:fldCharType="end"/>
      </w:r>
      <w:r w:rsidR="00D43B28">
        <w:rPr>
          <w:szCs w:val="24"/>
        </w:rPr>
        <w:t xml:space="preserve">  </w:t>
      </w:r>
      <w:r w:rsidR="00FC7A54">
        <w:rPr>
          <w:szCs w:val="24"/>
        </w:rPr>
        <w:t>I</w:t>
      </w:r>
      <w:r w:rsidR="00D43B28">
        <w:rPr>
          <w:szCs w:val="24"/>
        </w:rPr>
        <w:t>ndi</w:t>
      </w:r>
      <w:r w:rsidR="00FC7A54">
        <w:rPr>
          <w:szCs w:val="24"/>
        </w:rPr>
        <w:t xml:space="preserve">vidual barriers </w:t>
      </w:r>
      <w:r w:rsidR="00390FA0">
        <w:rPr>
          <w:szCs w:val="24"/>
        </w:rPr>
        <w:t xml:space="preserve">include </w:t>
      </w:r>
      <w:r w:rsidR="00D43B28">
        <w:rPr>
          <w:szCs w:val="24"/>
        </w:rPr>
        <w:t>misunders</w:t>
      </w:r>
      <w:r w:rsidR="005B0459">
        <w:rPr>
          <w:szCs w:val="24"/>
        </w:rPr>
        <w:t>tandings about</w:t>
      </w:r>
      <w:r w:rsidR="00836799">
        <w:rPr>
          <w:szCs w:val="24"/>
        </w:rPr>
        <w:t xml:space="preserve"> the purpose of CR and </w:t>
      </w:r>
      <w:r w:rsidR="005B0459">
        <w:rPr>
          <w:szCs w:val="24"/>
        </w:rPr>
        <w:t xml:space="preserve">patients </w:t>
      </w:r>
      <w:r w:rsidR="00D43B28">
        <w:rPr>
          <w:szCs w:val="24"/>
        </w:rPr>
        <w:t>believing themselves to be already</w:t>
      </w:r>
      <w:r>
        <w:rPr>
          <w:szCs w:val="24"/>
        </w:rPr>
        <w:t xml:space="preserve"> active</w:t>
      </w:r>
      <w:r w:rsidR="003F132F">
        <w:rPr>
          <w:szCs w:val="24"/>
        </w:rPr>
        <w:t>.</w:t>
      </w:r>
      <w:r w:rsidR="00D43B28">
        <w:rPr>
          <w:szCs w:val="24"/>
        </w:rPr>
        <w:fldChar w:fldCharType="begin">
          <w:fldData xml:space="preserve">PEVuZE5vdGU+PENpdGU+PEF1dGhvcj5OZXViZWNrPC9BdXRob3I+PFllYXI+MjAxMjwvWWVhcj48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</w:fldData>
        </w:fldChar>
      </w:r>
      <w:r w:rsidR="00244CFB">
        <w:rPr>
          <w:szCs w:val="24"/>
        </w:rPr>
        <w:instrText xml:space="preserve"> ADDIN EN.CITE </w:instrText>
      </w:r>
      <w:r w:rsidR="00244CFB">
        <w:rPr>
          <w:szCs w:val="24"/>
        </w:rPr>
        <w:fldChar w:fldCharType="begin">
          <w:fldData xml:space="preserve">PEVuZE5vdGU+PENpdGU+PEF1dGhvcj5OZXViZWNrPC9BdXRob3I+PFllYXI+MjAxMjwvWWVhcj48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</w:fldData>
        </w:fldChar>
      </w:r>
      <w:r w:rsidR="00244CFB">
        <w:rPr>
          <w:szCs w:val="24"/>
        </w:rPr>
        <w:instrText xml:space="preserve"> ADDIN EN.CITE.DATA </w:instrText>
      </w:r>
      <w:r w:rsidR="00244CFB">
        <w:rPr>
          <w:szCs w:val="24"/>
        </w:rPr>
      </w:r>
      <w:r w:rsidR="00244CFB">
        <w:rPr>
          <w:szCs w:val="24"/>
        </w:rPr>
        <w:fldChar w:fldCharType="end"/>
      </w:r>
      <w:r w:rsidR="00D43B28">
        <w:rPr>
          <w:szCs w:val="24"/>
        </w:rPr>
      </w:r>
      <w:r w:rsidR="00D43B28">
        <w:rPr>
          <w:szCs w:val="24"/>
        </w:rPr>
        <w:fldChar w:fldCharType="separate"/>
      </w:r>
      <w:r w:rsidR="00244CFB" w:rsidRPr="00244CFB">
        <w:rPr>
          <w:noProof/>
          <w:szCs w:val="24"/>
          <w:vertAlign w:val="superscript"/>
        </w:rPr>
        <w:t>17</w:t>
      </w:r>
      <w:r w:rsidR="00D43B28">
        <w:rPr>
          <w:szCs w:val="24"/>
        </w:rPr>
        <w:fldChar w:fldCharType="end"/>
      </w:r>
      <w:r w:rsidR="00D43B28">
        <w:rPr>
          <w:szCs w:val="24"/>
        </w:rPr>
        <w:t xml:space="preserve"> </w:t>
      </w:r>
      <w:r w:rsidR="00836799">
        <w:rPr>
          <w:szCs w:val="24"/>
        </w:rPr>
        <w:t xml:space="preserve"> </w:t>
      </w:r>
      <w:r w:rsidR="005565C9">
        <w:rPr>
          <w:szCs w:val="24"/>
        </w:rPr>
        <w:t>This review</w:t>
      </w:r>
      <w:r w:rsidR="00FF396F">
        <w:rPr>
          <w:szCs w:val="24"/>
        </w:rPr>
        <w:t xml:space="preserve"> </w:t>
      </w:r>
      <w:r w:rsidR="005B0459">
        <w:rPr>
          <w:szCs w:val="24"/>
        </w:rPr>
        <w:t>supports the need to clarify the multidisciplinary nature of CR, given that some participants perceived it to be primarily an exercise intervention,</w:t>
      </w:r>
      <w:r w:rsidR="005B0459">
        <w:rPr>
          <w:szCs w:val="24"/>
        </w:rPr>
        <w:fldChar w:fldCharType="begin">
          <w:fldData xml:space="preserve">PEVuZE5vdGU+PENpdGU+PEF1dGhvcj5Db29wZXI8L0F1dGhvcj48WWVhcj4yMDA1PC9ZZWFyPjxS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==
</w:fldData>
        </w:fldChar>
      </w:r>
      <w:r w:rsidR="00244CFB">
        <w:rPr>
          <w:szCs w:val="24"/>
        </w:rPr>
        <w:instrText xml:space="preserve"> ADDIN EN.CITE </w:instrText>
      </w:r>
      <w:r w:rsidR="00244CFB">
        <w:rPr>
          <w:szCs w:val="24"/>
        </w:rPr>
        <w:fldChar w:fldCharType="begin">
          <w:fldData xml:space="preserve">PEVuZE5vdGU+PENpdGU+PEF1dGhvcj5Db29wZXI8L0F1dGhvcj48WWVhcj4yMDA1PC9ZZWFyPjxS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==
</w:fldData>
        </w:fldChar>
      </w:r>
      <w:r w:rsidR="00244CFB">
        <w:rPr>
          <w:szCs w:val="24"/>
        </w:rPr>
        <w:instrText xml:space="preserve"> ADDIN EN.CITE.DATA </w:instrText>
      </w:r>
      <w:r w:rsidR="00244CFB">
        <w:rPr>
          <w:szCs w:val="24"/>
        </w:rPr>
      </w:r>
      <w:r w:rsidR="00244CFB">
        <w:rPr>
          <w:szCs w:val="24"/>
        </w:rPr>
        <w:fldChar w:fldCharType="end"/>
      </w:r>
      <w:r w:rsidR="005B0459">
        <w:rPr>
          <w:szCs w:val="24"/>
        </w:rPr>
      </w:r>
      <w:r w:rsidR="005B0459">
        <w:rPr>
          <w:szCs w:val="24"/>
        </w:rPr>
        <w:fldChar w:fldCharType="separate"/>
      </w:r>
      <w:r w:rsidR="00244CFB" w:rsidRPr="00244CFB">
        <w:rPr>
          <w:noProof/>
          <w:szCs w:val="24"/>
          <w:vertAlign w:val="superscript"/>
        </w:rPr>
        <w:t>23-26</w:t>
      </w:r>
      <w:r w:rsidR="005B0459">
        <w:rPr>
          <w:szCs w:val="24"/>
        </w:rPr>
        <w:fldChar w:fldCharType="end"/>
      </w:r>
      <w:r w:rsidR="005B0459">
        <w:rPr>
          <w:szCs w:val="24"/>
        </w:rPr>
        <w:t xml:space="preserve"> and </w:t>
      </w:r>
      <w:r w:rsidR="00FF396F">
        <w:rPr>
          <w:szCs w:val="24"/>
        </w:rPr>
        <w:t>add</w:t>
      </w:r>
      <w:r w:rsidR="005565C9">
        <w:rPr>
          <w:szCs w:val="24"/>
        </w:rPr>
        <w:t>s</w:t>
      </w:r>
      <w:r w:rsidR="00FF396F">
        <w:rPr>
          <w:szCs w:val="24"/>
        </w:rPr>
        <w:t xml:space="preserve"> to the findings</w:t>
      </w:r>
      <w:r w:rsidR="00FC7A54">
        <w:rPr>
          <w:szCs w:val="24"/>
        </w:rPr>
        <w:t xml:space="preserve"> of past reviews</w:t>
      </w:r>
      <w:r w:rsidR="006077CA">
        <w:rPr>
          <w:szCs w:val="24"/>
        </w:rPr>
        <w:t xml:space="preserve">, </w:t>
      </w:r>
      <w:r w:rsidR="005B0459">
        <w:rPr>
          <w:szCs w:val="24"/>
        </w:rPr>
        <w:t>by exploring why</w:t>
      </w:r>
      <w:r w:rsidR="006077CA">
        <w:rPr>
          <w:szCs w:val="24"/>
        </w:rPr>
        <w:t xml:space="preserve"> previous e</w:t>
      </w:r>
      <w:r>
        <w:rPr>
          <w:szCs w:val="24"/>
        </w:rPr>
        <w:t xml:space="preserve">xercise </w:t>
      </w:r>
      <w:r w:rsidR="005B0459">
        <w:rPr>
          <w:szCs w:val="24"/>
        </w:rPr>
        <w:t xml:space="preserve">experience is an important </w:t>
      </w:r>
      <w:r w:rsidR="006077CA">
        <w:rPr>
          <w:szCs w:val="24"/>
        </w:rPr>
        <w:t>factor</w:t>
      </w:r>
      <w:r w:rsidR="005B0459">
        <w:rPr>
          <w:szCs w:val="24"/>
        </w:rPr>
        <w:t xml:space="preserve"> </w:t>
      </w:r>
      <w:r w:rsidR="004C79E1">
        <w:rPr>
          <w:szCs w:val="24"/>
        </w:rPr>
        <w:t>influencing decisions</w:t>
      </w:r>
      <w:r w:rsidR="005B0459">
        <w:rPr>
          <w:szCs w:val="24"/>
        </w:rPr>
        <w:t xml:space="preserve"> about CR engagement</w:t>
      </w:r>
      <w:r w:rsidR="00FF396F">
        <w:rPr>
          <w:szCs w:val="24"/>
        </w:rPr>
        <w:t xml:space="preserve">. </w:t>
      </w:r>
      <w:r w:rsidR="006077CA">
        <w:rPr>
          <w:szCs w:val="24"/>
        </w:rPr>
        <w:t xml:space="preserve"> </w:t>
      </w:r>
    </w:p>
    <w:p w:rsidR="00BD78DC" w:rsidRPr="00192626" w:rsidRDefault="00BD78DC" w:rsidP="00D43B28">
      <w:pPr>
        <w:rPr>
          <w:color w:val="44546A" w:themeColor="text2"/>
          <w:szCs w:val="24"/>
        </w:rPr>
      </w:pPr>
      <w:r w:rsidRPr="00045B61">
        <w:rPr>
          <w:color w:val="000000" w:themeColor="text1"/>
          <w:szCs w:val="24"/>
        </w:rPr>
        <w:lastRenderedPageBreak/>
        <w:t xml:space="preserve">This </w:t>
      </w:r>
      <w:r w:rsidR="00DF2905" w:rsidRPr="00045B61">
        <w:rPr>
          <w:color w:val="000000" w:themeColor="text1"/>
          <w:szCs w:val="24"/>
        </w:rPr>
        <w:t>review supports previous findings</w:t>
      </w:r>
      <w:r w:rsidR="004C79E1" w:rsidRPr="00045B61">
        <w:rPr>
          <w:color w:val="000000" w:themeColor="text1"/>
          <w:szCs w:val="24"/>
        </w:rPr>
        <w:t>, confirming</w:t>
      </w:r>
      <w:r w:rsidR="001964C5" w:rsidRPr="00045B61">
        <w:rPr>
          <w:color w:val="000000" w:themeColor="text1"/>
          <w:szCs w:val="24"/>
        </w:rPr>
        <w:t xml:space="preserve"> s</w:t>
      </w:r>
      <w:r w:rsidR="00A9719C" w:rsidRPr="00045B61">
        <w:rPr>
          <w:color w:val="000000" w:themeColor="text1"/>
          <w:szCs w:val="24"/>
        </w:rPr>
        <w:t xml:space="preserve">elf-perceptions </w:t>
      </w:r>
      <w:r w:rsidR="00FC7A54" w:rsidRPr="00045B61">
        <w:rPr>
          <w:color w:val="000000" w:themeColor="text1"/>
          <w:szCs w:val="24"/>
        </w:rPr>
        <w:t xml:space="preserve">of identity </w:t>
      </w:r>
      <w:r w:rsidR="00700D08" w:rsidRPr="00045B61">
        <w:rPr>
          <w:color w:val="000000" w:themeColor="text1"/>
          <w:szCs w:val="24"/>
        </w:rPr>
        <w:t>influence decisions about</w:t>
      </w:r>
      <w:r w:rsidR="000B5281" w:rsidRPr="00045B61">
        <w:rPr>
          <w:color w:val="000000" w:themeColor="text1"/>
          <w:szCs w:val="24"/>
        </w:rPr>
        <w:t xml:space="preserve"> engageme</w:t>
      </w:r>
      <w:r w:rsidR="00605EA6" w:rsidRPr="00045B61">
        <w:rPr>
          <w:color w:val="000000" w:themeColor="text1"/>
          <w:szCs w:val="24"/>
        </w:rPr>
        <w:t>nt</w:t>
      </w:r>
      <w:r w:rsidR="001964C5" w:rsidRPr="00045B61">
        <w:rPr>
          <w:color w:val="000000" w:themeColor="text1"/>
          <w:szCs w:val="24"/>
        </w:rPr>
        <w:t xml:space="preserve"> in exercise services</w:t>
      </w:r>
      <w:r w:rsidR="00605EA6" w:rsidRPr="00045B61">
        <w:rPr>
          <w:color w:val="000000" w:themeColor="text1"/>
          <w:szCs w:val="24"/>
        </w:rPr>
        <w:fldChar w:fldCharType="begin">
          <w:fldData xml:space="preserve">PEVuZE5vdGU+PENpdGU+PEF1dGhvcj5DbGFyazwvQXV0aG9yPjxZZWFyPjIwMTM8L1llYXI+PFJl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</w:fldData>
        </w:fldChar>
      </w:r>
      <w:r w:rsidR="00244CFB" w:rsidRPr="00045B61">
        <w:rPr>
          <w:color w:val="000000" w:themeColor="text1"/>
          <w:szCs w:val="24"/>
        </w:rPr>
        <w:instrText xml:space="preserve"> ADDIN EN.CITE </w:instrText>
      </w:r>
      <w:r w:rsidR="00244CFB" w:rsidRPr="00045B61">
        <w:rPr>
          <w:color w:val="000000" w:themeColor="text1"/>
          <w:szCs w:val="24"/>
        </w:rPr>
        <w:fldChar w:fldCharType="begin">
          <w:fldData xml:space="preserve">PEVuZE5vdGU+PENpdGU+PEF1dGhvcj5DbGFyazwvQXV0aG9yPjxZZWFyPjIwMTM8L1llYXI+PFJl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</w:fldData>
        </w:fldChar>
      </w:r>
      <w:r w:rsidR="00244CFB" w:rsidRPr="00045B61">
        <w:rPr>
          <w:color w:val="000000" w:themeColor="text1"/>
          <w:szCs w:val="24"/>
        </w:rPr>
        <w:instrText xml:space="preserve"> ADDIN EN.CITE.DATA </w:instrText>
      </w:r>
      <w:r w:rsidR="00244CFB" w:rsidRPr="00045B61">
        <w:rPr>
          <w:color w:val="000000" w:themeColor="text1"/>
          <w:szCs w:val="24"/>
        </w:rPr>
      </w:r>
      <w:r w:rsidR="00244CFB" w:rsidRPr="00045B61">
        <w:rPr>
          <w:color w:val="000000" w:themeColor="text1"/>
          <w:szCs w:val="24"/>
        </w:rPr>
        <w:fldChar w:fldCharType="end"/>
      </w:r>
      <w:r w:rsidR="00605EA6" w:rsidRPr="00045B61">
        <w:rPr>
          <w:color w:val="000000" w:themeColor="text1"/>
          <w:szCs w:val="24"/>
        </w:rPr>
      </w:r>
      <w:r w:rsidR="00605EA6" w:rsidRPr="00045B61">
        <w:rPr>
          <w:color w:val="000000" w:themeColor="text1"/>
          <w:szCs w:val="24"/>
        </w:rPr>
        <w:fldChar w:fldCharType="separate"/>
      </w:r>
      <w:r w:rsidR="00244CFB" w:rsidRPr="00045B61">
        <w:rPr>
          <w:noProof/>
          <w:color w:val="000000" w:themeColor="text1"/>
          <w:szCs w:val="24"/>
          <w:vertAlign w:val="superscript"/>
        </w:rPr>
        <w:t>35, 36</w:t>
      </w:r>
      <w:r w:rsidR="00605EA6" w:rsidRPr="00045B61">
        <w:rPr>
          <w:color w:val="000000" w:themeColor="text1"/>
          <w:szCs w:val="24"/>
        </w:rPr>
        <w:fldChar w:fldCharType="end"/>
      </w:r>
      <w:r w:rsidRPr="00045B61">
        <w:rPr>
          <w:color w:val="000000" w:themeColor="text1"/>
          <w:szCs w:val="24"/>
        </w:rPr>
        <w:t xml:space="preserve"> and although </w:t>
      </w:r>
      <w:r w:rsidR="00DF2905" w:rsidRPr="00045B61">
        <w:rPr>
          <w:color w:val="000000" w:themeColor="text1"/>
          <w:szCs w:val="24"/>
        </w:rPr>
        <w:t>exercise programmes are a</w:t>
      </w:r>
      <w:r w:rsidR="005565C9" w:rsidRPr="00045B61">
        <w:rPr>
          <w:color w:val="000000" w:themeColor="text1"/>
          <w:szCs w:val="24"/>
        </w:rPr>
        <w:t xml:space="preserve"> source</w:t>
      </w:r>
      <w:r w:rsidRPr="00045B61">
        <w:rPr>
          <w:color w:val="000000" w:themeColor="text1"/>
          <w:szCs w:val="24"/>
        </w:rPr>
        <w:t xml:space="preserve"> for</w:t>
      </w:r>
      <w:r w:rsidR="005565C9" w:rsidRPr="00045B61">
        <w:rPr>
          <w:color w:val="000000" w:themeColor="text1"/>
          <w:szCs w:val="24"/>
        </w:rPr>
        <w:t xml:space="preserve"> social comparison</w:t>
      </w:r>
      <w:r w:rsidRPr="00045B61">
        <w:rPr>
          <w:color w:val="000000" w:themeColor="text1"/>
          <w:szCs w:val="24"/>
        </w:rPr>
        <w:t>s</w:t>
      </w:r>
      <w:r w:rsidR="003F132F" w:rsidRPr="00045B61">
        <w:rPr>
          <w:color w:val="000000" w:themeColor="text1"/>
          <w:szCs w:val="24"/>
        </w:rPr>
        <w:t>,</w:t>
      </w:r>
      <w:r w:rsidR="006505F6" w:rsidRPr="00045B61">
        <w:rPr>
          <w:color w:val="000000" w:themeColor="text1"/>
          <w:szCs w:val="24"/>
        </w:rPr>
        <w:fldChar w:fldCharType="begin">
          <w:fldData xml:space="preserve">PEVuZE5vdGU+PENpdGU+PEF1dGhvcj5DbGFyazwvQXV0aG9yPjxZZWFyPjIwMTM8L1llYXI+PFJl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</w:fldData>
        </w:fldChar>
      </w:r>
      <w:r w:rsidR="00244CFB" w:rsidRPr="00045B61">
        <w:rPr>
          <w:color w:val="000000" w:themeColor="text1"/>
          <w:szCs w:val="24"/>
        </w:rPr>
        <w:instrText xml:space="preserve"> ADDIN EN.CITE </w:instrText>
      </w:r>
      <w:r w:rsidR="00244CFB" w:rsidRPr="00045B61">
        <w:rPr>
          <w:color w:val="000000" w:themeColor="text1"/>
          <w:szCs w:val="24"/>
        </w:rPr>
        <w:fldChar w:fldCharType="begin">
          <w:fldData xml:space="preserve">PEVuZE5vdGU+PENpdGU+PEF1dGhvcj5DbGFyazwvQXV0aG9yPjxZZWFyPjIwMTM8L1llYXI+PFJl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</w:fldData>
        </w:fldChar>
      </w:r>
      <w:r w:rsidR="00244CFB" w:rsidRPr="00045B61">
        <w:rPr>
          <w:color w:val="000000" w:themeColor="text1"/>
          <w:szCs w:val="24"/>
        </w:rPr>
        <w:instrText xml:space="preserve"> ADDIN EN.CITE.DATA </w:instrText>
      </w:r>
      <w:r w:rsidR="00244CFB" w:rsidRPr="00045B61">
        <w:rPr>
          <w:color w:val="000000" w:themeColor="text1"/>
          <w:szCs w:val="24"/>
        </w:rPr>
      </w:r>
      <w:r w:rsidR="00244CFB" w:rsidRPr="00045B61">
        <w:rPr>
          <w:color w:val="000000" w:themeColor="text1"/>
          <w:szCs w:val="24"/>
        </w:rPr>
        <w:fldChar w:fldCharType="end"/>
      </w:r>
      <w:r w:rsidR="006505F6" w:rsidRPr="00045B61">
        <w:rPr>
          <w:color w:val="000000" w:themeColor="text1"/>
          <w:szCs w:val="24"/>
        </w:rPr>
      </w:r>
      <w:r w:rsidR="006505F6" w:rsidRPr="00045B61">
        <w:rPr>
          <w:color w:val="000000" w:themeColor="text1"/>
          <w:szCs w:val="24"/>
        </w:rPr>
        <w:fldChar w:fldCharType="separate"/>
      </w:r>
      <w:r w:rsidR="00244CFB" w:rsidRPr="00045B61">
        <w:rPr>
          <w:noProof/>
          <w:color w:val="000000" w:themeColor="text1"/>
          <w:szCs w:val="24"/>
          <w:vertAlign w:val="superscript"/>
        </w:rPr>
        <w:t>35</w:t>
      </w:r>
      <w:r w:rsidR="006505F6" w:rsidRPr="00045B61">
        <w:rPr>
          <w:color w:val="000000" w:themeColor="text1"/>
          <w:szCs w:val="24"/>
        </w:rPr>
        <w:fldChar w:fldCharType="end"/>
      </w:r>
      <w:r w:rsidRPr="00045B61">
        <w:rPr>
          <w:color w:val="000000" w:themeColor="text1"/>
          <w:szCs w:val="24"/>
        </w:rPr>
        <w:t xml:space="preserve"> this synthesis </w:t>
      </w:r>
      <w:r w:rsidR="00203275" w:rsidRPr="00045B61">
        <w:rPr>
          <w:color w:val="000000" w:themeColor="text1"/>
          <w:szCs w:val="24"/>
        </w:rPr>
        <w:t xml:space="preserve">confirms </w:t>
      </w:r>
      <w:r w:rsidR="00192626" w:rsidRPr="00045B61">
        <w:rPr>
          <w:color w:val="000000" w:themeColor="text1"/>
          <w:szCs w:val="24"/>
        </w:rPr>
        <w:t>CR co</w:t>
      </w:r>
      <w:r w:rsidR="00390FA0" w:rsidRPr="00045B61">
        <w:rPr>
          <w:color w:val="000000" w:themeColor="text1"/>
          <w:szCs w:val="24"/>
        </w:rPr>
        <w:t>mmunication provides a source</w:t>
      </w:r>
      <w:r w:rsidR="00192626" w:rsidRPr="00045B61">
        <w:rPr>
          <w:color w:val="000000" w:themeColor="text1"/>
          <w:szCs w:val="24"/>
        </w:rPr>
        <w:t xml:space="preserve"> for </w:t>
      </w:r>
      <w:r w:rsidR="009D6269" w:rsidRPr="00045B61">
        <w:rPr>
          <w:color w:val="000000" w:themeColor="text1"/>
          <w:szCs w:val="24"/>
        </w:rPr>
        <w:t xml:space="preserve">self-reflection.  </w:t>
      </w:r>
      <w:r w:rsidR="00250FBF" w:rsidRPr="00045B61">
        <w:rPr>
          <w:color w:val="000000" w:themeColor="text1"/>
          <w:szCs w:val="24"/>
        </w:rPr>
        <w:t xml:space="preserve">CR communication contributes to the formation of </w:t>
      </w:r>
      <w:r w:rsidR="00DF2905" w:rsidRPr="00045B61">
        <w:rPr>
          <w:color w:val="000000" w:themeColor="text1"/>
          <w:szCs w:val="24"/>
        </w:rPr>
        <w:t xml:space="preserve">self-perceptions of </w:t>
      </w:r>
      <w:r w:rsidR="004C79E1" w:rsidRPr="00045B61">
        <w:rPr>
          <w:color w:val="000000" w:themeColor="text1"/>
          <w:szCs w:val="24"/>
        </w:rPr>
        <w:t>p</w:t>
      </w:r>
      <w:r w:rsidR="00DF2905" w:rsidRPr="00045B61">
        <w:rPr>
          <w:color w:val="000000" w:themeColor="text1"/>
          <w:szCs w:val="24"/>
        </w:rPr>
        <w:t>hysical and psychological ability</w:t>
      </w:r>
      <w:r w:rsidR="00F309FC" w:rsidRPr="00045B61">
        <w:rPr>
          <w:color w:val="000000" w:themeColor="text1"/>
          <w:szCs w:val="24"/>
        </w:rPr>
        <w:t>,</w:t>
      </w:r>
      <w:r w:rsidR="00C50007" w:rsidRPr="00045B61">
        <w:rPr>
          <w:color w:val="000000" w:themeColor="text1"/>
          <w:szCs w:val="24"/>
        </w:rPr>
        <w:t xml:space="preserve"> </w:t>
      </w:r>
      <w:r w:rsidR="00F309FC" w:rsidRPr="00045B61">
        <w:rPr>
          <w:color w:val="000000" w:themeColor="text1"/>
          <w:szCs w:val="24"/>
        </w:rPr>
        <w:t xml:space="preserve">which are influenced by previous </w:t>
      </w:r>
      <w:r w:rsidR="00C50007" w:rsidRPr="00045B61">
        <w:rPr>
          <w:color w:val="000000" w:themeColor="text1"/>
          <w:szCs w:val="24"/>
        </w:rPr>
        <w:t>PA levels</w:t>
      </w:r>
      <w:r w:rsidR="00014523" w:rsidRPr="00045B61">
        <w:rPr>
          <w:color w:val="000000" w:themeColor="text1"/>
          <w:szCs w:val="24"/>
        </w:rPr>
        <w:t xml:space="preserve">.  </w:t>
      </w:r>
      <w:r w:rsidR="00546561">
        <w:rPr>
          <w:szCs w:val="24"/>
        </w:rPr>
        <w:t>Individuals are motivated to return to their previous exercise behaviour and perceptions related to the severity of their il</w:t>
      </w:r>
      <w:r w:rsidR="003C374B">
        <w:rPr>
          <w:szCs w:val="24"/>
        </w:rPr>
        <w:t xml:space="preserve">lness influence their </w:t>
      </w:r>
      <w:r w:rsidR="00546561">
        <w:rPr>
          <w:szCs w:val="24"/>
        </w:rPr>
        <w:t xml:space="preserve">ability to resume such activities. </w:t>
      </w:r>
    </w:p>
    <w:p w:rsidR="000401D5" w:rsidRDefault="00DE3367" w:rsidP="00950B5E">
      <w:pPr>
        <w:rPr>
          <w:szCs w:val="24"/>
        </w:rPr>
      </w:pPr>
      <w:r>
        <w:rPr>
          <w:szCs w:val="24"/>
        </w:rPr>
        <w:t xml:space="preserve">For </w:t>
      </w:r>
      <w:r w:rsidR="00EE032D">
        <w:rPr>
          <w:szCs w:val="24"/>
        </w:rPr>
        <w:t>i</w:t>
      </w:r>
      <w:r w:rsidR="000F01F3">
        <w:rPr>
          <w:szCs w:val="24"/>
        </w:rPr>
        <w:t>ndividuals immediately</w:t>
      </w:r>
      <w:r w:rsidR="00CF5727">
        <w:rPr>
          <w:szCs w:val="24"/>
        </w:rPr>
        <w:t xml:space="preserve"> post cardiac event,</w:t>
      </w:r>
      <w:r>
        <w:rPr>
          <w:szCs w:val="24"/>
        </w:rPr>
        <w:t xml:space="preserve"> </w:t>
      </w:r>
      <w:r w:rsidR="00EE032D">
        <w:rPr>
          <w:szCs w:val="24"/>
        </w:rPr>
        <w:t xml:space="preserve">this review suggests </w:t>
      </w:r>
      <w:r w:rsidR="00D1614A">
        <w:rPr>
          <w:szCs w:val="24"/>
        </w:rPr>
        <w:t>health-</w:t>
      </w:r>
      <w:r>
        <w:rPr>
          <w:szCs w:val="24"/>
        </w:rPr>
        <w:t xml:space="preserve">care professionals </w:t>
      </w:r>
      <w:r w:rsidR="00A96F42">
        <w:rPr>
          <w:szCs w:val="24"/>
        </w:rPr>
        <w:t>could be</w:t>
      </w:r>
      <w:r>
        <w:rPr>
          <w:szCs w:val="24"/>
        </w:rPr>
        <w:t>n</w:t>
      </w:r>
      <w:r w:rsidR="000F01F3">
        <w:rPr>
          <w:szCs w:val="24"/>
        </w:rPr>
        <w:t>efi</w:t>
      </w:r>
      <w:r w:rsidR="00CF5727">
        <w:rPr>
          <w:szCs w:val="24"/>
        </w:rPr>
        <w:t xml:space="preserve">t from making prompt </w:t>
      </w:r>
      <w:r w:rsidR="003C5297">
        <w:rPr>
          <w:szCs w:val="24"/>
        </w:rPr>
        <w:t xml:space="preserve">contact to identify </w:t>
      </w:r>
      <w:r w:rsidR="00CF5727">
        <w:rPr>
          <w:szCs w:val="24"/>
        </w:rPr>
        <w:t>previously active</w:t>
      </w:r>
      <w:r w:rsidR="003C5297">
        <w:rPr>
          <w:szCs w:val="24"/>
        </w:rPr>
        <w:t xml:space="preserve"> individuals</w:t>
      </w:r>
      <w:r w:rsidR="00CF5727">
        <w:rPr>
          <w:szCs w:val="24"/>
        </w:rPr>
        <w:t xml:space="preserve"> and </w:t>
      </w:r>
      <w:r w:rsidR="00214558">
        <w:rPr>
          <w:szCs w:val="24"/>
        </w:rPr>
        <w:t>understand</w:t>
      </w:r>
      <w:r w:rsidR="00C7088D">
        <w:rPr>
          <w:szCs w:val="24"/>
        </w:rPr>
        <w:t xml:space="preserve"> </w:t>
      </w:r>
      <w:r w:rsidR="00CF5727">
        <w:rPr>
          <w:szCs w:val="24"/>
        </w:rPr>
        <w:t xml:space="preserve">their </w:t>
      </w:r>
      <w:r w:rsidR="00C30359">
        <w:rPr>
          <w:szCs w:val="24"/>
        </w:rPr>
        <w:t xml:space="preserve">confidence and </w:t>
      </w:r>
      <w:r w:rsidR="00C7088D">
        <w:rPr>
          <w:szCs w:val="24"/>
        </w:rPr>
        <w:t>m</w:t>
      </w:r>
      <w:r w:rsidR="00C30359">
        <w:rPr>
          <w:szCs w:val="24"/>
        </w:rPr>
        <w:t>otivation t</w:t>
      </w:r>
      <w:r w:rsidR="00DD3738">
        <w:rPr>
          <w:szCs w:val="24"/>
        </w:rPr>
        <w:t>o reengage with</w:t>
      </w:r>
      <w:r w:rsidR="00C7088D">
        <w:rPr>
          <w:szCs w:val="24"/>
        </w:rPr>
        <w:t xml:space="preserve"> previ</w:t>
      </w:r>
      <w:r w:rsidR="00DD3738">
        <w:rPr>
          <w:szCs w:val="24"/>
        </w:rPr>
        <w:t xml:space="preserve">ous activities. </w:t>
      </w:r>
      <w:r w:rsidR="003C5297">
        <w:rPr>
          <w:szCs w:val="24"/>
        </w:rPr>
        <w:t xml:space="preserve"> </w:t>
      </w:r>
      <w:r w:rsidR="00816096">
        <w:rPr>
          <w:szCs w:val="24"/>
        </w:rPr>
        <w:t>Early communication should highlight the benefits of attending CR such as learning about safe exercise intensity.  It should also address concerns about the age appropriateness.</w:t>
      </w:r>
      <w:r w:rsidR="00A944AA">
        <w:rPr>
          <w:szCs w:val="24"/>
        </w:rPr>
        <w:fldChar w:fldCharType="begin">
          <w:fldData xml:space="preserve">PEVuZE5vdGU+PENpdGU+PEF1dGhvcj5DbGFyazwvQXV0aG9yPjxZZWFyPjIwMDQ8L1llYXI+PFJl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</w:fldData>
        </w:fldChar>
      </w:r>
      <w:r w:rsidR="00244CFB">
        <w:rPr>
          <w:szCs w:val="24"/>
        </w:rPr>
        <w:instrText xml:space="preserve"> ADDIN EN.CITE </w:instrText>
      </w:r>
      <w:r w:rsidR="00244CFB">
        <w:rPr>
          <w:szCs w:val="24"/>
        </w:rPr>
        <w:fldChar w:fldCharType="begin">
          <w:fldData xml:space="preserve">PEVuZE5vdGU+PENpdGU+PEF1dGhvcj5DbGFyazwvQXV0aG9yPjxZZWFyPjIwMDQ8L1llYXI+PFJl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</w:fldData>
        </w:fldChar>
      </w:r>
      <w:r w:rsidR="00244CFB">
        <w:rPr>
          <w:szCs w:val="24"/>
        </w:rPr>
        <w:instrText xml:space="preserve"> ADDIN EN.CITE.DATA </w:instrText>
      </w:r>
      <w:r w:rsidR="00244CFB">
        <w:rPr>
          <w:szCs w:val="24"/>
        </w:rPr>
      </w:r>
      <w:r w:rsidR="00244CFB">
        <w:rPr>
          <w:szCs w:val="24"/>
        </w:rPr>
        <w:fldChar w:fldCharType="end"/>
      </w:r>
      <w:r w:rsidR="00A944AA">
        <w:rPr>
          <w:szCs w:val="24"/>
        </w:rPr>
      </w:r>
      <w:r w:rsidR="00A944AA">
        <w:rPr>
          <w:szCs w:val="24"/>
        </w:rPr>
        <w:fldChar w:fldCharType="separate"/>
      </w:r>
      <w:r w:rsidR="00244CFB" w:rsidRPr="00244CFB">
        <w:rPr>
          <w:noProof/>
          <w:szCs w:val="24"/>
          <w:vertAlign w:val="superscript"/>
        </w:rPr>
        <w:t>26-28, 32, 34</w:t>
      </w:r>
      <w:r w:rsidR="00A944AA">
        <w:rPr>
          <w:szCs w:val="24"/>
        </w:rPr>
        <w:fldChar w:fldCharType="end"/>
      </w:r>
      <w:r w:rsidR="00A944AA">
        <w:rPr>
          <w:szCs w:val="24"/>
        </w:rPr>
        <w:t xml:space="preserve">  </w:t>
      </w:r>
      <w:r w:rsidR="003C5297">
        <w:rPr>
          <w:szCs w:val="24"/>
        </w:rPr>
        <w:t>P</w:t>
      </w:r>
      <w:r w:rsidR="00DA5DE3">
        <w:rPr>
          <w:szCs w:val="24"/>
        </w:rPr>
        <w:t xml:space="preserve">romoting </w:t>
      </w:r>
      <w:r w:rsidR="001A2B5A">
        <w:rPr>
          <w:szCs w:val="24"/>
        </w:rPr>
        <w:t xml:space="preserve">personalised goals and </w:t>
      </w:r>
      <w:r w:rsidR="00E97F80">
        <w:rPr>
          <w:szCs w:val="24"/>
        </w:rPr>
        <w:t xml:space="preserve">providing </w:t>
      </w:r>
      <w:r w:rsidR="001A2B5A">
        <w:rPr>
          <w:szCs w:val="24"/>
        </w:rPr>
        <w:t xml:space="preserve">individually relevant </w:t>
      </w:r>
      <w:r w:rsidR="002C727F">
        <w:rPr>
          <w:szCs w:val="24"/>
        </w:rPr>
        <w:t xml:space="preserve">exercise </w:t>
      </w:r>
      <w:r w:rsidR="001A2B5A">
        <w:rPr>
          <w:szCs w:val="24"/>
        </w:rPr>
        <w:t xml:space="preserve">information </w:t>
      </w:r>
      <w:r w:rsidR="00DA5DE3">
        <w:rPr>
          <w:szCs w:val="24"/>
        </w:rPr>
        <w:t xml:space="preserve">can enhance </w:t>
      </w:r>
      <w:r w:rsidR="00B7436E">
        <w:rPr>
          <w:szCs w:val="24"/>
        </w:rPr>
        <w:t>motivation</w:t>
      </w:r>
      <w:r w:rsidR="003C5297">
        <w:rPr>
          <w:szCs w:val="24"/>
        </w:rPr>
        <w:t xml:space="preserve"> for CR engagement</w:t>
      </w:r>
      <w:r w:rsidR="00E97F80">
        <w:rPr>
          <w:szCs w:val="24"/>
        </w:rPr>
        <w:t xml:space="preserve"> </w:t>
      </w:r>
      <w:r w:rsidR="00B7436E">
        <w:rPr>
          <w:szCs w:val="24"/>
        </w:rPr>
        <w:t xml:space="preserve">and </w:t>
      </w:r>
      <w:r w:rsidR="002C727F">
        <w:rPr>
          <w:szCs w:val="24"/>
        </w:rPr>
        <w:t>decrease negative</w:t>
      </w:r>
      <w:r w:rsidR="005666A1">
        <w:rPr>
          <w:szCs w:val="24"/>
        </w:rPr>
        <w:t xml:space="preserve"> </w:t>
      </w:r>
      <w:r w:rsidR="00E97F80">
        <w:rPr>
          <w:szCs w:val="24"/>
        </w:rPr>
        <w:t>outcomes expectancies associated with perceptions of CR exercise exertion levels</w:t>
      </w:r>
      <w:r w:rsidR="003F132F">
        <w:rPr>
          <w:szCs w:val="24"/>
        </w:rPr>
        <w:t>.</w:t>
      </w:r>
      <w:r w:rsidR="005666A1">
        <w:rPr>
          <w:szCs w:val="24"/>
        </w:rPr>
        <w:fldChar w:fldCharType="begin">
          <w:fldData xml:space="preserve">PEVuZE5vdGU+PENpdGU+PEF1dGhvcj5Eb2hua2U8L0F1dGhvcj48WWVhcj4yMDEwPC9ZZWFyPjxS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</w:fldData>
        </w:fldChar>
      </w:r>
      <w:r w:rsidR="00244CFB">
        <w:rPr>
          <w:szCs w:val="24"/>
        </w:rPr>
        <w:instrText xml:space="preserve"> ADDIN EN.CITE </w:instrText>
      </w:r>
      <w:r w:rsidR="00244CFB">
        <w:rPr>
          <w:szCs w:val="24"/>
        </w:rPr>
        <w:fldChar w:fldCharType="begin">
          <w:fldData xml:space="preserve">PEVuZE5vdGU+PENpdGU+PEF1dGhvcj5Eb2hua2U8L0F1dGhvcj48WWVhcj4yMDEwPC9ZZWFyPjxS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</w:fldData>
        </w:fldChar>
      </w:r>
      <w:r w:rsidR="00244CFB">
        <w:rPr>
          <w:szCs w:val="24"/>
        </w:rPr>
        <w:instrText xml:space="preserve"> ADDIN EN.CITE.DATA </w:instrText>
      </w:r>
      <w:r w:rsidR="00244CFB">
        <w:rPr>
          <w:szCs w:val="24"/>
        </w:rPr>
      </w:r>
      <w:r w:rsidR="00244CFB">
        <w:rPr>
          <w:szCs w:val="24"/>
        </w:rPr>
        <w:fldChar w:fldCharType="end"/>
      </w:r>
      <w:r w:rsidR="005666A1">
        <w:rPr>
          <w:szCs w:val="24"/>
        </w:rPr>
      </w:r>
      <w:r w:rsidR="005666A1">
        <w:rPr>
          <w:szCs w:val="24"/>
        </w:rPr>
        <w:fldChar w:fldCharType="separate"/>
      </w:r>
      <w:r w:rsidR="00244CFB" w:rsidRPr="00244CFB">
        <w:rPr>
          <w:noProof/>
          <w:szCs w:val="24"/>
          <w:vertAlign w:val="superscript"/>
        </w:rPr>
        <w:t>37-39</w:t>
      </w:r>
      <w:r w:rsidR="005666A1">
        <w:rPr>
          <w:szCs w:val="24"/>
        </w:rPr>
        <w:fldChar w:fldCharType="end"/>
      </w:r>
      <w:r w:rsidR="002C727F">
        <w:rPr>
          <w:szCs w:val="24"/>
        </w:rPr>
        <w:t xml:space="preserve">  </w:t>
      </w:r>
      <w:r w:rsidR="00A944AA">
        <w:rPr>
          <w:szCs w:val="24"/>
        </w:rPr>
        <w:t>Whilst</w:t>
      </w:r>
      <w:r w:rsidR="00836401">
        <w:rPr>
          <w:szCs w:val="24"/>
        </w:rPr>
        <w:t xml:space="preserve"> individuals </w:t>
      </w:r>
      <w:r w:rsidR="00A944AA">
        <w:rPr>
          <w:szCs w:val="24"/>
        </w:rPr>
        <w:t>may have the necessary existing</w:t>
      </w:r>
      <w:r w:rsidR="00A710E4">
        <w:rPr>
          <w:szCs w:val="24"/>
        </w:rPr>
        <w:t xml:space="preserve"> skills</w:t>
      </w:r>
      <w:r w:rsidR="009717B3">
        <w:rPr>
          <w:szCs w:val="24"/>
        </w:rPr>
        <w:t xml:space="preserve"> and motivation</w:t>
      </w:r>
      <w:r w:rsidR="00A944AA">
        <w:rPr>
          <w:szCs w:val="24"/>
        </w:rPr>
        <w:t xml:space="preserve"> to support a return to previous</w:t>
      </w:r>
      <w:r w:rsidR="00C30359">
        <w:rPr>
          <w:szCs w:val="24"/>
        </w:rPr>
        <w:t xml:space="preserve"> exercise behaviour</w:t>
      </w:r>
      <w:r w:rsidR="003F132F">
        <w:rPr>
          <w:szCs w:val="24"/>
        </w:rPr>
        <w:t xml:space="preserve">, </w:t>
      </w:r>
      <w:r w:rsidR="009717B3">
        <w:rPr>
          <w:szCs w:val="24"/>
        </w:rPr>
        <w:fldChar w:fldCharType="begin">
          <w:fldData xml:space="preserve">PEVuZE5vdGU+PENpdGU+PEF1dGhvcj5CYW5kdXJhPC9BdXRob3I+PFllYXI+MTk5NzwvWWVhcj48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</w:fldData>
        </w:fldChar>
      </w:r>
      <w:r w:rsidR="00244CFB">
        <w:rPr>
          <w:szCs w:val="24"/>
        </w:rPr>
        <w:instrText xml:space="preserve"> ADDIN EN.CITE </w:instrText>
      </w:r>
      <w:r w:rsidR="00244CFB">
        <w:rPr>
          <w:szCs w:val="24"/>
        </w:rPr>
        <w:fldChar w:fldCharType="begin">
          <w:fldData xml:space="preserve">PEVuZE5vdGU+PENpdGU+PEF1dGhvcj5CYW5kdXJhPC9BdXRob3I+PFllYXI+MTk5NzwvWWVhcj48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</w:fldData>
        </w:fldChar>
      </w:r>
      <w:r w:rsidR="00244CFB">
        <w:rPr>
          <w:szCs w:val="24"/>
        </w:rPr>
        <w:instrText xml:space="preserve"> ADDIN EN.CITE.DATA </w:instrText>
      </w:r>
      <w:r w:rsidR="00244CFB">
        <w:rPr>
          <w:szCs w:val="24"/>
        </w:rPr>
      </w:r>
      <w:r w:rsidR="00244CFB">
        <w:rPr>
          <w:szCs w:val="24"/>
        </w:rPr>
        <w:fldChar w:fldCharType="end"/>
      </w:r>
      <w:r w:rsidR="009717B3">
        <w:rPr>
          <w:szCs w:val="24"/>
        </w:rPr>
      </w:r>
      <w:r w:rsidR="009717B3">
        <w:rPr>
          <w:szCs w:val="24"/>
        </w:rPr>
        <w:fldChar w:fldCharType="separate"/>
      </w:r>
      <w:r w:rsidR="00244CFB" w:rsidRPr="00244CFB">
        <w:rPr>
          <w:noProof/>
          <w:szCs w:val="24"/>
          <w:vertAlign w:val="superscript"/>
        </w:rPr>
        <w:t>40, 41</w:t>
      </w:r>
      <w:r w:rsidR="009717B3">
        <w:rPr>
          <w:szCs w:val="24"/>
        </w:rPr>
        <w:fldChar w:fldCharType="end"/>
      </w:r>
      <w:r w:rsidR="003C5297">
        <w:rPr>
          <w:szCs w:val="24"/>
        </w:rPr>
        <w:t xml:space="preserve"> the synthesis</w:t>
      </w:r>
      <w:r w:rsidR="00A710E4">
        <w:rPr>
          <w:szCs w:val="24"/>
        </w:rPr>
        <w:t xml:space="preserve"> suggests it is unclear if this population have the physical and psychologic</w:t>
      </w:r>
      <w:r w:rsidR="008B23D1">
        <w:rPr>
          <w:szCs w:val="24"/>
        </w:rPr>
        <w:t xml:space="preserve">al ability to self-regulate exercise </w:t>
      </w:r>
      <w:r w:rsidR="00A710E4">
        <w:rPr>
          <w:szCs w:val="24"/>
        </w:rPr>
        <w:t xml:space="preserve">independently, and in accordance with the intensity necessary to improve cardiovascular </w:t>
      </w:r>
      <w:r w:rsidR="003313E9">
        <w:rPr>
          <w:szCs w:val="24"/>
        </w:rPr>
        <w:t>fitness and reduce</w:t>
      </w:r>
      <w:r w:rsidR="00A710E4">
        <w:rPr>
          <w:szCs w:val="24"/>
        </w:rPr>
        <w:t xml:space="preserve"> secondary prevention risks.  </w:t>
      </w:r>
    </w:p>
    <w:p w:rsidR="00A91D31" w:rsidRDefault="00424143" w:rsidP="00D43B28">
      <w:pPr>
        <w:rPr>
          <w:szCs w:val="24"/>
        </w:rPr>
      </w:pPr>
      <w:r>
        <w:rPr>
          <w:szCs w:val="24"/>
        </w:rPr>
        <w:t>For</w:t>
      </w:r>
      <w:r w:rsidR="00C66B52">
        <w:rPr>
          <w:szCs w:val="24"/>
        </w:rPr>
        <w:t xml:space="preserve"> participants</w:t>
      </w:r>
      <w:r w:rsidR="00B7436E">
        <w:rPr>
          <w:szCs w:val="24"/>
        </w:rPr>
        <w:t xml:space="preserve"> </w:t>
      </w:r>
      <w:r>
        <w:rPr>
          <w:szCs w:val="24"/>
        </w:rPr>
        <w:t>who drop</w:t>
      </w:r>
      <w:r w:rsidR="00B7436E">
        <w:rPr>
          <w:szCs w:val="24"/>
        </w:rPr>
        <w:t xml:space="preserve"> out of exercise</w:t>
      </w:r>
      <w:r w:rsidR="000F1438">
        <w:rPr>
          <w:szCs w:val="24"/>
        </w:rPr>
        <w:t>-based</w:t>
      </w:r>
      <w:r w:rsidR="00B7436E">
        <w:rPr>
          <w:szCs w:val="24"/>
        </w:rPr>
        <w:t xml:space="preserve"> CR</w:t>
      </w:r>
      <w:r w:rsidR="0046099D">
        <w:rPr>
          <w:szCs w:val="24"/>
        </w:rPr>
        <w:t xml:space="preserve">, </w:t>
      </w:r>
      <w:r w:rsidR="006570B3">
        <w:rPr>
          <w:szCs w:val="24"/>
        </w:rPr>
        <w:t>intentions alone were</w:t>
      </w:r>
      <w:r>
        <w:rPr>
          <w:szCs w:val="24"/>
        </w:rPr>
        <w:t xml:space="preserve"> not sufficient to maintain </w:t>
      </w:r>
      <w:r w:rsidR="003B7CED">
        <w:rPr>
          <w:szCs w:val="24"/>
        </w:rPr>
        <w:t>engagement behaviour</w:t>
      </w:r>
      <w:r w:rsidR="00A568E0">
        <w:rPr>
          <w:szCs w:val="24"/>
        </w:rPr>
        <w:t>.</w:t>
      </w:r>
      <w:r w:rsidR="003B7CED">
        <w:rPr>
          <w:szCs w:val="24"/>
        </w:rPr>
        <w:fldChar w:fldCharType="begin">
          <w:fldData xml:space="preserve">PEVuZE5vdGU+PENpdGU+PEF1dGhvcj5TY2h3YXJ6ZXI8L0F1dGhvcj48WWVhcj4yMDA4PC9ZZWFy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</w:fldData>
        </w:fldChar>
      </w:r>
      <w:r w:rsidR="00244CFB">
        <w:rPr>
          <w:szCs w:val="24"/>
        </w:rPr>
        <w:instrText xml:space="preserve"> ADDIN EN.CITE </w:instrText>
      </w:r>
      <w:r w:rsidR="00244CFB">
        <w:rPr>
          <w:szCs w:val="24"/>
        </w:rPr>
        <w:fldChar w:fldCharType="begin">
          <w:fldData xml:space="preserve">PEVuZE5vdGU+PENpdGU+PEF1dGhvcj5TY2h3YXJ6ZXI8L0F1dGhvcj48WWVhcj4yMDA4PC9ZZWFy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</w:fldData>
        </w:fldChar>
      </w:r>
      <w:r w:rsidR="00244CFB">
        <w:rPr>
          <w:szCs w:val="24"/>
        </w:rPr>
        <w:instrText xml:space="preserve"> ADDIN EN.CITE.DATA </w:instrText>
      </w:r>
      <w:r w:rsidR="00244CFB">
        <w:rPr>
          <w:szCs w:val="24"/>
        </w:rPr>
      </w:r>
      <w:r w:rsidR="00244CFB">
        <w:rPr>
          <w:szCs w:val="24"/>
        </w:rPr>
        <w:fldChar w:fldCharType="end"/>
      </w:r>
      <w:r w:rsidR="003B7CED">
        <w:rPr>
          <w:szCs w:val="24"/>
        </w:rPr>
      </w:r>
      <w:r w:rsidR="003B7CED">
        <w:rPr>
          <w:szCs w:val="24"/>
        </w:rPr>
        <w:fldChar w:fldCharType="separate"/>
      </w:r>
      <w:r w:rsidR="00244CFB" w:rsidRPr="00244CFB">
        <w:rPr>
          <w:noProof/>
          <w:szCs w:val="24"/>
          <w:vertAlign w:val="superscript"/>
        </w:rPr>
        <w:t>42, 43</w:t>
      </w:r>
      <w:r w:rsidR="003B7CED">
        <w:rPr>
          <w:szCs w:val="24"/>
        </w:rPr>
        <w:fldChar w:fldCharType="end"/>
      </w:r>
      <w:r w:rsidR="00284B96">
        <w:rPr>
          <w:szCs w:val="24"/>
        </w:rPr>
        <w:t xml:space="preserve">  </w:t>
      </w:r>
      <w:r>
        <w:rPr>
          <w:szCs w:val="24"/>
        </w:rPr>
        <w:t>E</w:t>
      </w:r>
      <w:r w:rsidR="000143B7">
        <w:rPr>
          <w:szCs w:val="24"/>
        </w:rPr>
        <w:t xml:space="preserve">xpectations </w:t>
      </w:r>
      <w:r>
        <w:rPr>
          <w:szCs w:val="24"/>
        </w:rPr>
        <w:t xml:space="preserve">of </w:t>
      </w:r>
      <w:r w:rsidR="00B85D3C">
        <w:rPr>
          <w:szCs w:val="24"/>
        </w:rPr>
        <w:t xml:space="preserve">improved </w:t>
      </w:r>
      <w:r w:rsidR="003B7CED">
        <w:rPr>
          <w:szCs w:val="24"/>
        </w:rPr>
        <w:t>fitness, understanding exertion levels, i</w:t>
      </w:r>
      <w:r w:rsidR="00A91D31">
        <w:rPr>
          <w:szCs w:val="24"/>
        </w:rPr>
        <w:t>ndividualised exercise support, f</w:t>
      </w:r>
      <w:r w:rsidR="003B7CED">
        <w:rPr>
          <w:szCs w:val="24"/>
        </w:rPr>
        <w:t xml:space="preserve">eedback and </w:t>
      </w:r>
      <w:r w:rsidR="003B7CED">
        <w:rPr>
          <w:szCs w:val="24"/>
        </w:rPr>
        <w:lastRenderedPageBreak/>
        <w:t>exercise monitoring</w:t>
      </w:r>
      <w:r>
        <w:rPr>
          <w:szCs w:val="24"/>
        </w:rPr>
        <w:t xml:space="preserve"> mean that to increase adherence, </w:t>
      </w:r>
      <w:r w:rsidR="001F04AD">
        <w:rPr>
          <w:szCs w:val="24"/>
        </w:rPr>
        <w:t>CR</w:t>
      </w:r>
      <w:r>
        <w:rPr>
          <w:szCs w:val="24"/>
        </w:rPr>
        <w:t xml:space="preserve"> services should regularly review</w:t>
      </w:r>
      <w:r w:rsidR="000D130F">
        <w:rPr>
          <w:szCs w:val="24"/>
        </w:rPr>
        <w:t xml:space="preserve"> </w:t>
      </w:r>
      <w:r>
        <w:rPr>
          <w:szCs w:val="24"/>
        </w:rPr>
        <w:t>expectations and provide</w:t>
      </w:r>
      <w:r w:rsidR="001F04AD">
        <w:rPr>
          <w:szCs w:val="24"/>
        </w:rPr>
        <w:t xml:space="preserve"> </w:t>
      </w:r>
      <w:r w:rsidR="006570B3">
        <w:rPr>
          <w:szCs w:val="24"/>
        </w:rPr>
        <w:t>individual</w:t>
      </w:r>
      <w:r w:rsidR="006F3EFE">
        <w:rPr>
          <w:szCs w:val="24"/>
        </w:rPr>
        <w:t>ised</w:t>
      </w:r>
      <w:r w:rsidR="006570B3">
        <w:rPr>
          <w:szCs w:val="24"/>
        </w:rPr>
        <w:t xml:space="preserve"> </w:t>
      </w:r>
      <w:r w:rsidR="001F04AD">
        <w:rPr>
          <w:szCs w:val="24"/>
        </w:rPr>
        <w:t>support, including</w:t>
      </w:r>
      <w:r w:rsidR="00681F8E">
        <w:rPr>
          <w:szCs w:val="24"/>
        </w:rPr>
        <w:t xml:space="preserve"> goal</w:t>
      </w:r>
      <w:r w:rsidR="000143B7">
        <w:rPr>
          <w:szCs w:val="24"/>
        </w:rPr>
        <w:t xml:space="preserve"> setting, problem solving and self-management skills</w:t>
      </w:r>
      <w:r w:rsidR="003F132F">
        <w:rPr>
          <w:szCs w:val="24"/>
        </w:rPr>
        <w:t>.</w:t>
      </w:r>
      <w:r w:rsidR="006966AB">
        <w:rPr>
          <w:szCs w:val="24"/>
        </w:rPr>
        <w:t xml:space="preserve">  </w:t>
      </w:r>
      <w:r w:rsidR="00284B96">
        <w:rPr>
          <w:szCs w:val="24"/>
        </w:rPr>
        <w:t>Whilst our</w:t>
      </w:r>
      <w:r w:rsidR="00157309">
        <w:rPr>
          <w:szCs w:val="24"/>
        </w:rPr>
        <w:t xml:space="preserve"> review did find participant</w:t>
      </w:r>
      <w:r w:rsidR="0070695D">
        <w:rPr>
          <w:szCs w:val="24"/>
        </w:rPr>
        <w:t xml:space="preserve">s completing CR to report improved fitness and </w:t>
      </w:r>
      <w:r w:rsidR="00923CD1">
        <w:rPr>
          <w:szCs w:val="24"/>
        </w:rPr>
        <w:t xml:space="preserve">the </w:t>
      </w:r>
      <w:r w:rsidR="0070695D">
        <w:rPr>
          <w:szCs w:val="24"/>
        </w:rPr>
        <w:t xml:space="preserve">ability to self-manage exertion, </w:t>
      </w:r>
      <w:r w:rsidR="00284B96">
        <w:rPr>
          <w:szCs w:val="24"/>
        </w:rPr>
        <w:t>we also found</w:t>
      </w:r>
      <w:r w:rsidR="00157309">
        <w:rPr>
          <w:szCs w:val="24"/>
        </w:rPr>
        <w:t xml:space="preserve"> participant</w:t>
      </w:r>
      <w:r w:rsidR="00D1614A">
        <w:rPr>
          <w:szCs w:val="24"/>
        </w:rPr>
        <w:t xml:space="preserve">s </w:t>
      </w:r>
      <w:r w:rsidR="006F3EFE">
        <w:rPr>
          <w:szCs w:val="24"/>
        </w:rPr>
        <w:t>report</w:t>
      </w:r>
      <w:r w:rsidR="00D1614A">
        <w:rPr>
          <w:szCs w:val="24"/>
        </w:rPr>
        <w:t>ing</w:t>
      </w:r>
      <w:r w:rsidR="006F3EFE">
        <w:rPr>
          <w:szCs w:val="24"/>
        </w:rPr>
        <w:t xml:space="preserve"> difficulty in determining CR recommended exercise intensity levels independently of </w:t>
      </w:r>
      <w:r w:rsidR="002B5650">
        <w:rPr>
          <w:szCs w:val="24"/>
        </w:rPr>
        <w:t>CR</w:t>
      </w:r>
      <w:r w:rsidR="003F132F">
        <w:rPr>
          <w:szCs w:val="24"/>
        </w:rPr>
        <w:t>.</w:t>
      </w:r>
      <w:r w:rsidR="00782CDF">
        <w:rPr>
          <w:szCs w:val="24"/>
        </w:rPr>
        <w:fldChar w:fldCharType="begin">
          <w:fldData xml:space="preserve">PEVuZE5vdGU+PENpdGU+PEF1dGhvcj5HYWxkYXM8L0F1dGhvcj48WWVhcj4yMDEyPC9ZZWFyPjxS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=
</w:fldData>
        </w:fldChar>
      </w:r>
      <w:r w:rsidR="00244CFB">
        <w:rPr>
          <w:szCs w:val="24"/>
        </w:rPr>
        <w:instrText xml:space="preserve"> ADDIN EN.CITE </w:instrText>
      </w:r>
      <w:r w:rsidR="00244CFB">
        <w:rPr>
          <w:szCs w:val="24"/>
        </w:rPr>
        <w:fldChar w:fldCharType="begin">
          <w:fldData xml:space="preserve">PEVuZE5vdGU+PENpdGU+PEF1dGhvcj5HYWxkYXM8L0F1dGhvcj48WWVhcj4yMDEyPC9ZZWFyPjxS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=
</w:fldData>
        </w:fldChar>
      </w:r>
      <w:r w:rsidR="00244CFB">
        <w:rPr>
          <w:szCs w:val="24"/>
        </w:rPr>
        <w:instrText xml:space="preserve"> ADDIN EN.CITE.DATA </w:instrText>
      </w:r>
      <w:r w:rsidR="00244CFB">
        <w:rPr>
          <w:szCs w:val="24"/>
        </w:rPr>
      </w:r>
      <w:r w:rsidR="00244CFB">
        <w:rPr>
          <w:szCs w:val="24"/>
        </w:rPr>
        <w:fldChar w:fldCharType="end"/>
      </w:r>
      <w:r w:rsidR="00782CDF">
        <w:rPr>
          <w:szCs w:val="24"/>
        </w:rPr>
      </w:r>
      <w:r w:rsidR="00782CDF">
        <w:rPr>
          <w:szCs w:val="24"/>
        </w:rPr>
        <w:fldChar w:fldCharType="separate"/>
      </w:r>
      <w:r w:rsidR="00244CFB" w:rsidRPr="00244CFB">
        <w:rPr>
          <w:noProof/>
          <w:szCs w:val="24"/>
          <w:vertAlign w:val="superscript"/>
        </w:rPr>
        <w:t>31</w:t>
      </w:r>
      <w:r w:rsidR="00782CDF">
        <w:rPr>
          <w:szCs w:val="24"/>
        </w:rPr>
        <w:fldChar w:fldCharType="end"/>
      </w:r>
      <w:r w:rsidR="002B5650">
        <w:rPr>
          <w:szCs w:val="24"/>
        </w:rPr>
        <w:t xml:space="preserve">  </w:t>
      </w:r>
      <w:r w:rsidR="00F81C0F">
        <w:rPr>
          <w:szCs w:val="24"/>
        </w:rPr>
        <w:t>Consistent with previous review recommendations</w:t>
      </w:r>
      <w:r w:rsidR="003F132F">
        <w:rPr>
          <w:szCs w:val="24"/>
        </w:rPr>
        <w:t>,</w:t>
      </w:r>
      <w:r w:rsidR="00F81C0F">
        <w:rPr>
          <w:szCs w:val="24"/>
        </w:rPr>
        <w:fldChar w:fldCharType="begin"/>
      </w:r>
      <w:r w:rsidR="00244CFB">
        <w:rPr>
          <w:szCs w:val="24"/>
        </w:rPr>
        <w:instrText xml:space="preserve"> ADDIN EN.CITE &lt;EndNote&gt;&lt;Cite&gt;&lt;Author&gt;Woodgate&lt;/Author&gt;&lt;Year&gt;2008&lt;/Year&gt;&lt;RecNum&gt;834&lt;/RecNum&gt;&lt;DisplayText&gt;&lt;style face="superscript"&gt;41&lt;/style&gt;&lt;/DisplayText&gt;&lt;record&gt;&lt;rec-number&gt;834&lt;/rec-number&gt;&lt;foreign-keys&gt;&lt;key app="EN" db-id="9exxtpzaa2r905e5vzppx95x9p9xraapv5rs" timestamp="1528108188"&gt;834&lt;/key&gt;&lt;/foreign-keys&gt;&lt;ref-type name="Journal Article"&gt;17&lt;/ref-type&gt;&lt;contributors&gt;&lt;authors&gt;&lt;author&gt;Woodgate, J.&lt;/author&gt;&lt;author&gt;Brawley, L. R.&lt;/author&gt;&lt;/authors&gt;&lt;/contributors&gt;&lt;auth-address&gt;McMaster University, Canada; woodgat@mcmaster.ca.&lt;/auth-address&gt;&lt;titles&gt;&lt;title&gt;Self-efficacy for exercise in cardiac rehabilitation: review and recommendations&lt;/title&gt;&lt;secondary-title&gt;Journal of Health Psychology&lt;/secondary-title&gt;&lt;/titles&gt;&lt;periodical&gt;&lt;full-title&gt;Journal of Health Psychology&lt;/full-title&gt;&lt;/periodical&gt;&lt;pages&gt;366-387&lt;/pages&gt;&lt;volume&gt;13&lt;/volume&gt;&lt;number&gt;3&lt;/number&gt;&lt;keywords&gt;&lt;keyword&gt;Exercise&lt;/keyword&gt;&lt;keyword&gt;Patient Compliance&lt;/keyword&gt;&lt;keyword&gt;Rehabilitation, Cardiac&lt;/keyword&gt;&lt;keyword&gt;Self-Efficacy&lt;/keyword&gt;&lt;keyword&gt;Funding Source&lt;/keyword&gt;&lt;keyword&gt;Medline&lt;/keyword&gt;&lt;keyword&gt;PubMed&lt;/keyword&gt;&lt;keyword&gt;Human&lt;/keyword&gt;&lt;/keywords&gt;&lt;dates&gt;&lt;year&gt;2008&lt;/year&gt;&lt;/dates&gt;&lt;publisher&gt;Sage Publications, Ltd.&lt;/publisher&gt;&lt;isbn&gt;1359-1053&lt;/isbn&gt;&lt;accession-num&gt;105768539. Language: English. Entry Date: 20080718. Revision Date: 20150711. Publication Type: Journal Article&lt;/accession-num&gt;&lt;urls&gt;&lt;related-urls&gt;&lt;url&gt;https://login.ezproxy.napier.ac.uk/login?url=https://search.ebscohost.com/login.aspx?direct=true&amp;amp;db=rzh&amp;amp;AN=105768539&amp;amp;site=ehost-live&lt;/url&gt;&lt;/related-urls&gt;&lt;/urls&gt;&lt;remote-database-name&gt;rzh&lt;/remote-database-name&gt;&lt;remote-database-provider&gt;EBSCOhost&lt;/remote-database-provider&gt;&lt;/record&gt;&lt;/Cite&gt;&lt;/EndNote&gt;</w:instrText>
      </w:r>
      <w:r w:rsidR="00F81C0F">
        <w:rPr>
          <w:szCs w:val="24"/>
        </w:rPr>
        <w:fldChar w:fldCharType="separate"/>
      </w:r>
      <w:r w:rsidR="00244CFB" w:rsidRPr="00244CFB">
        <w:rPr>
          <w:noProof/>
          <w:szCs w:val="24"/>
          <w:vertAlign w:val="superscript"/>
        </w:rPr>
        <w:t>41</w:t>
      </w:r>
      <w:r w:rsidR="00F81C0F">
        <w:rPr>
          <w:szCs w:val="24"/>
        </w:rPr>
        <w:fldChar w:fldCharType="end"/>
      </w:r>
      <w:r w:rsidR="00F81C0F">
        <w:rPr>
          <w:szCs w:val="24"/>
        </w:rPr>
        <w:t xml:space="preserve"> there is a need for future s</w:t>
      </w:r>
      <w:r w:rsidR="006907D7">
        <w:rPr>
          <w:szCs w:val="24"/>
        </w:rPr>
        <w:t>tudies to explore how participant</w:t>
      </w:r>
      <w:r w:rsidR="00F81C0F">
        <w:rPr>
          <w:szCs w:val="24"/>
        </w:rPr>
        <w:t>s engag</w:t>
      </w:r>
      <w:r w:rsidR="001F04AD">
        <w:rPr>
          <w:szCs w:val="24"/>
        </w:rPr>
        <w:t>ing with CR services self-regulate</w:t>
      </w:r>
      <w:r w:rsidR="00F81C0F">
        <w:rPr>
          <w:szCs w:val="24"/>
        </w:rPr>
        <w:t xml:space="preserve"> exercise independently and in accordance with CR exercise guidelines</w:t>
      </w:r>
      <w:r w:rsidR="003F132F">
        <w:rPr>
          <w:szCs w:val="24"/>
        </w:rPr>
        <w:t>.</w:t>
      </w:r>
      <w:r w:rsidR="00181420">
        <w:rPr>
          <w:szCs w:val="24"/>
        </w:rPr>
        <w:fldChar w:fldCharType="begin">
          <w:fldData xml:space="preserve">PEVuZE5vdGU+PENpdGU+PEF1dGhvcj5TSUdOIDE1MDwvQXV0aG9yPjxZZWFyPjIwMTc8L1llYXI+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</w:fldData>
        </w:fldChar>
      </w:r>
      <w:r w:rsidR="00244CFB">
        <w:rPr>
          <w:szCs w:val="24"/>
        </w:rPr>
        <w:instrText xml:space="preserve"> ADDIN EN.CITE </w:instrText>
      </w:r>
      <w:r w:rsidR="00244CFB">
        <w:rPr>
          <w:szCs w:val="24"/>
        </w:rPr>
        <w:fldChar w:fldCharType="begin">
          <w:fldData xml:space="preserve">PEVuZE5vdGU+PENpdGU+PEF1dGhvcj5TSUdOIDE1MDwvQXV0aG9yPjxZZWFyPjIwMTc8L1llYXI+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</w:fldData>
        </w:fldChar>
      </w:r>
      <w:r w:rsidR="00244CFB">
        <w:rPr>
          <w:szCs w:val="24"/>
        </w:rPr>
        <w:instrText xml:space="preserve"> ADDIN EN.CITE.DATA </w:instrText>
      </w:r>
      <w:r w:rsidR="00244CFB">
        <w:rPr>
          <w:szCs w:val="24"/>
        </w:rPr>
      </w:r>
      <w:r w:rsidR="00244CFB">
        <w:rPr>
          <w:szCs w:val="24"/>
        </w:rPr>
        <w:fldChar w:fldCharType="end"/>
      </w:r>
      <w:r w:rsidR="00181420">
        <w:rPr>
          <w:szCs w:val="24"/>
        </w:rPr>
      </w:r>
      <w:r w:rsidR="00181420">
        <w:rPr>
          <w:szCs w:val="24"/>
        </w:rPr>
        <w:fldChar w:fldCharType="separate"/>
      </w:r>
      <w:r w:rsidR="00244CFB" w:rsidRPr="00244CFB">
        <w:rPr>
          <w:noProof/>
          <w:szCs w:val="24"/>
          <w:vertAlign w:val="superscript"/>
        </w:rPr>
        <w:t>5, 44</w:t>
      </w:r>
      <w:r w:rsidR="00181420">
        <w:rPr>
          <w:szCs w:val="24"/>
        </w:rPr>
        <w:fldChar w:fldCharType="end"/>
      </w:r>
    </w:p>
    <w:p w:rsidR="001130BF" w:rsidRDefault="00633C5D" w:rsidP="00827973">
      <w:pPr>
        <w:rPr>
          <w:szCs w:val="24"/>
        </w:rPr>
      </w:pPr>
      <w:r>
        <w:rPr>
          <w:szCs w:val="24"/>
        </w:rPr>
        <w:t>Across</w:t>
      </w:r>
      <w:r w:rsidR="000D130F">
        <w:rPr>
          <w:szCs w:val="24"/>
        </w:rPr>
        <w:t xml:space="preserve"> </w:t>
      </w:r>
      <w:r w:rsidR="00E24BF8">
        <w:rPr>
          <w:szCs w:val="24"/>
        </w:rPr>
        <w:t>included</w:t>
      </w:r>
      <w:r>
        <w:rPr>
          <w:szCs w:val="24"/>
        </w:rPr>
        <w:t xml:space="preserve"> studies, </w:t>
      </w:r>
      <w:r w:rsidR="000D130F">
        <w:rPr>
          <w:szCs w:val="24"/>
        </w:rPr>
        <w:t xml:space="preserve">many </w:t>
      </w:r>
      <w:r>
        <w:rPr>
          <w:szCs w:val="24"/>
        </w:rPr>
        <w:t xml:space="preserve">participants were labelled </w:t>
      </w:r>
      <w:r w:rsidR="00F6062F">
        <w:rPr>
          <w:szCs w:val="24"/>
        </w:rPr>
        <w:t>according to the number of sessions att</w:t>
      </w:r>
      <w:r>
        <w:rPr>
          <w:szCs w:val="24"/>
        </w:rPr>
        <w:t xml:space="preserve">ended </w:t>
      </w:r>
      <w:r w:rsidR="001F04AD">
        <w:rPr>
          <w:szCs w:val="24"/>
        </w:rPr>
        <w:t>and compared to the</w:t>
      </w:r>
      <w:r w:rsidR="00864CAF">
        <w:rPr>
          <w:szCs w:val="24"/>
        </w:rPr>
        <w:t xml:space="preserve"> pre-determined programme length, </w:t>
      </w:r>
      <w:r w:rsidR="002A530E">
        <w:rPr>
          <w:szCs w:val="24"/>
        </w:rPr>
        <w:t>for example</w:t>
      </w:r>
      <w:r w:rsidR="00864CAF">
        <w:rPr>
          <w:szCs w:val="24"/>
        </w:rPr>
        <w:t>, completer</w:t>
      </w:r>
      <w:r w:rsidR="00F6062F">
        <w:rPr>
          <w:szCs w:val="24"/>
        </w:rPr>
        <w:t>, n</w:t>
      </w:r>
      <w:r w:rsidR="002A530E">
        <w:rPr>
          <w:szCs w:val="24"/>
        </w:rPr>
        <w:t>on-completer</w:t>
      </w:r>
      <w:r w:rsidR="001F04AD">
        <w:rPr>
          <w:szCs w:val="24"/>
        </w:rPr>
        <w:t xml:space="preserve">. </w:t>
      </w:r>
      <w:r w:rsidR="00C60735">
        <w:rPr>
          <w:szCs w:val="24"/>
        </w:rPr>
        <w:t>We</w:t>
      </w:r>
      <w:r>
        <w:rPr>
          <w:szCs w:val="24"/>
        </w:rPr>
        <w:t xml:space="preserve"> </w:t>
      </w:r>
      <w:r w:rsidR="001F04AD">
        <w:rPr>
          <w:szCs w:val="24"/>
        </w:rPr>
        <w:t xml:space="preserve">found </w:t>
      </w:r>
      <w:r w:rsidR="00C60735">
        <w:rPr>
          <w:szCs w:val="24"/>
        </w:rPr>
        <w:t xml:space="preserve">that </w:t>
      </w:r>
      <w:r w:rsidR="00E1257E">
        <w:rPr>
          <w:szCs w:val="24"/>
        </w:rPr>
        <w:t xml:space="preserve">some </w:t>
      </w:r>
      <w:r w:rsidR="00E24BF8">
        <w:rPr>
          <w:szCs w:val="24"/>
        </w:rPr>
        <w:t>previously</w:t>
      </w:r>
      <w:r w:rsidR="006A7C63">
        <w:rPr>
          <w:szCs w:val="24"/>
        </w:rPr>
        <w:t xml:space="preserve"> active </w:t>
      </w:r>
      <w:r w:rsidR="00E1257E">
        <w:rPr>
          <w:szCs w:val="24"/>
        </w:rPr>
        <w:t xml:space="preserve">participants </w:t>
      </w:r>
      <w:r w:rsidR="00B44956">
        <w:rPr>
          <w:szCs w:val="24"/>
        </w:rPr>
        <w:t>report</w:t>
      </w:r>
      <w:r w:rsidR="00E24BF8">
        <w:rPr>
          <w:szCs w:val="24"/>
        </w:rPr>
        <w:t>ed</w:t>
      </w:r>
      <w:r w:rsidR="00E1257E">
        <w:rPr>
          <w:szCs w:val="24"/>
        </w:rPr>
        <w:t xml:space="preserve"> benefit from fewer sessions than the standard programme length</w:t>
      </w:r>
      <w:r w:rsidR="003F132F">
        <w:rPr>
          <w:szCs w:val="24"/>
        </w:rPr>
        <w:t>.</w:t>
      </w:r>
      <w:r w:rsidR="00E1257E">
        <w:rPr>
          <w:szCs w:val="24"/>
        </w:rPr>
        <w:fldChar w:fldCharType="begin">
          <w:fldData xml:space="preserve">PEVuZE5vdGU+PENpdGU+PEF1dGhvcj5Kb25lczwvQXV0aG9yPjxZZWFyPjIwMDc8L1llYXI+PFJl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</w:fldData>
        </w:fldChar>
      </w:r>
      <w:r w:rsidR="00244CFB">
        <w:rPr>
          <w:szCs w:val="24"/>
        </w:rPr>
        <w:instrText xml:space="preserve"> ADDIN EN.CITE </w:instrText>
      </w:r>
      <w:r w:rsidR="00244CFB">
        <w:rPr>
          <w:szCs w:val="24"/>
        </w:rPr>
        <w:fldChar w:fldCharType="begin">
          <w:fldData xml:space="preserve">PEVuZE5vdGU+PENpdGU+PEF1dGhvcj5Kb25lczwvQXV0aG9yPjxZZWFyPjIwMDc8L1llYXI+PFJl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</w:fldData>
        </w:fldChar>
      </w:r>
      <w:r w:rsidR="00244CFB">
        <w:rPr>
          <w:szCs w:val="24"/>
        </w:rPr>
        <w:instrText xml:space="preserve"> ADDIN EN.CITE.DATA </w:instrText>
      </w:r>
      <w:r w:rsidR="00244CFB">
        <w:rPr>
          <w:szCs w:val="24"/>
        </w:rPr>
      </w:r>
      <w:r w:rsidR="00244CFB">
        <w:rPr>
          <w:szCs w:val="24"/>
        </w:rPr>
        <w:fldChar w:fldCharType="end"/>
      </w:r>
      <w:r w:rsidR="00E1257E">
        <w:rPr>
          <w:szCs w:val="24"/>
        </w:rPr>
      </w:r>
      <w:r w:rsidR="00E1257E">
        <w:rPr>
          <w:szCs w:val="24"/>
        </w:rPr>
        <w:fldChar w:fldCharType="separate"/>
      </w:r>
      <w:r w:rsidR="00244CFB" w:rsidRPr="00244CFB">
        <w:rPr>
          <w:noProof/>
          <w:szCs w:val="24"/>
          <w:vertAlign w:val="superscript"/>
        </w:rPr>
        <w:t>34</w:t>
      </w:r>
      <w:r w:rsidR="00E1257E">
        <w:rPr>
          <w:szCs w:val="24"/>
        </w:rPr>
        <w:fldChar w:fldCharType="end"/>
      </w:r>
      <w:r w:rsidR="00E2515F">
        <w:rPr>
          <w:szCs w:val="24"/>
        </w:rPr>
        <w:t xml:space="preserve">  In accordance with CR reco</w:t>
      </w:r>
      <w:r w:rsidR="00782CDF">
        <w:rPr>
          <w:szCs w:val="24"/>
        </w:rPr>
        <w:t>mmendations</w:t>
      </w:r>
      <w:r w:rsidR="006A7C63">
        <w:rPr>
          <w:szCs w:val="24"/>
        </w:rPr>
        <w:fldChar w:fldCharType="begin"/>
      </w:r>
      <w:r w:rsidR="00244CFB">
        <w:rPr>
          <w:szCs w:val="24"/>
        </w:rPr>
        <w:instrText xml:space="preserve"> ADDIN EN.CITE &lt;EndNote&gt;&lt;Cite&gt;&lt;Author&gt;BACPR&lt;/Author&gt;&lt;Year&gt;2017&lt;/Year&gt;&lt;RecNum&gt;277&lt;/RecNum&gt;&lt;DisplayText&gt;&lt;style face="superscript"&gt;11&lt;/style&gt;&lt;/DisplayText&gt;&lt;record&gt;&lt;rec-number&gt;277&lt;/rec-number&gt;&lt;foreign-keys&gt;&lt;key app="EN" db-id="9exxtpzaa2r905e5vzppx95x9p9xraapv5rs" timestamp="1501100828"&gt;277&lt;/key&gt;&lt;/foreign-keys&gt;&lt;ref-type name="Web Page"&gt;12&lt;/ref-type&gt;&lt;contributors&gt;&lt;authors&gt;&lt;author&gt;BACPR,&lt;/author&gt;&lt;/authors&gt;&lt;/contributors&gt;&lt;titles&gt;&lt;title&gt;BACPR Standards and Core Components for Cardiovascular Disease Prevention and Rehabilitation,&lt;/title&gt;&lt;/titles&gt;&lt;edition&gt;3rd Edition&lt;/edition&gt;&lt;dates&gt;&lt;year&gt;2017&lt;/year&gt;&lt;/dates&gt;&lt;pub-location&gt;London&lt;/pub-location&gt;&lt;urls&gt;&lt;related-urls&gt;&lt;url&gt;http://www.bacpr.com/pages/page_box_contents.asp?pageid=791&lt;/url&gt;&lt;/related-urls&gt;&lt;/urls&gt;&lt;custom1&gt;2017&lt;/custom1&gt;&lt;/record&gt;&lt;/Cite&gt;&lt;/EndNote&gt;</w:instrText>
      </w:r>
      <w:r w:rsidR="006A7C63">
        <w:rPr>
          <w:szCs w:val="24"/>
        </w:rPr>
        <w:fldChar w:fldCharType="separate"/>
      </w:r>
      <w:r w:rsidR="00244CFB" w:rsidRPr="00244CFB">
        <w:rPr>
          <w:noProof/>
          <w:szCs w:val="24"/>
          <w:vertAlign w:val="superscript"/>
        </w:rPr>
        <w:t>11</w:t>
      </w:r>
      <w:r w:rsidR="006A7C63">
        <w:rPr>
          <w:szCs w:val="24"/>
        </w:rPr>
        <w:fldChar w:fldCharType="end"/>
      </w:r>
      <w:r w:rsidR="006A7C63">
        <w:rPr>
          <w:szCs w:val="24"/>
        </w:rPr>
        <w:t xml:space="preserve"> and contemporary national clinical guidelines</w:t>
      </w:r>
      <w:r w:rsidR="003F132F">
        <w:rPr>
          <w:szCs w:val="24"/>
        </w:rPr>
        <w:t>,</w:t>
      </w:r>
      <w:r w:rsidR="006A7C63">
        <w:rPr>
          <w:szCs w:val="24"/>
        </w:rPr>
        <w:fldChar w:fldCharType="begin"/>
      </w:r>
      <w:r w:rsidR="008277D2">
        <w:rPr>
          <w:szCs w:val="24"/>
        </w:rPr>
        <w:instrText xml:space="preserve"> ADDIN EN.CITE &lt;EndNote&gt;&lt;Cite&gt;&lt;Author&gt;SIGN 150&lt;/Author&gt;&lt;Year&gt;2017&lt;/Year&gt;&lt;RecNum&gt;278&lt;/RecNum&gt;&lt;DisplayText&gt;&lt;style face="superscript"&gt;5&lt;/style&gt;&lt;/DisplayText&gt;&lt;record&gt;&lt;rec-number&gt;278&lt;/rec-number&gt;&lt;foreign-keys&gt;&lt;key app="EN" db-id="9exxtpzaa2r905e5vzppx95x9p9xraapv5rs" timestamp="1501101409"&gt;278&lt;/key&gt;&lt;/foreign-keys&gt;&lt;ref-type name="Web Page"&gt;12&lt;/ref-type&gt;&lt;contributors&gt;&lt;authors&gt;&lt;author&gt;SIGN 150,&lt;/author&gt;&lt;/authors&gt;&lt;/contributors&gt;&lt;titles&gt;&lt;title&gt;Cardiac Rehabilitation, Scottish Intercollegiate Guidelines Network&lt;/title&gt;&lt;/titles&gt;&lt;dates&gt;&lt;year&gt;2017&lt;/year&gt;&lt;/dates&gt;&lt;isbn&gt;ISBN 978 1 905813 58 0&lt;/isbn&gt;&lt;urls&gt;&lt;related-urls&gt;&lt;url&gt;http://www.sign.ac.uk/sign-150-cardiac-rehabilitation.html&lt;/url&gt;&lt;/related-urls&gt;&lt;/urls&gt;&lt;custom1&gt;2017&lt;/custom1&gt;&lt;/record&gt;&lt;/Cite&gt;&lt;/EndNote&gt;</w:instrText>
      </w:r>
      <w:r w:rsidR="006A7C63">
        <w:rPr>
          <w:szCs w:val="24"/>
        </w:rPr>
        <w:fldChar w:fldCharType="separate"/>
      </w:r>
      <w:r w:rsidR="008277D2" w:rsidRPr="008277D2">
        <w:rPr>
          <w:noProof/>
          <w:szCs w:val="24"/>
          <w:vertAlign w:val="superscript"/>
        </w:rPr>
        <w:t>5</w:t>
      </w:r>
      <w:r w:rsidR="006A7C63">
        <w:rPr>
          <w:szCs w:val="24"/>
        </w:rPr>
        <w:fldChar w:fldCharType="end"/>
      </w:r>
      <w:r w:rsidR="00C60735">
        <w:rPr>
          <w:szCs w:val="24"/>
        </w:rPr>
        <w:t xml:space="preserve"> our</w:t>
      </w:r>
      <w:r w:rsidR="006A7C63">
        <w:rPr>
          <w:szCs w:val="24"/>
        </w:rPr>
        <w:t xml:space="preserve"> findings </w:t>
      </w:r>
      <w:r w:rsidR="000146CC">
        <w:rPr>
          <w:szCs w:val="24"/>
        </w:rPr>
        <w:t>support the individual</w:t>
      </w:r>
      <w:r w:rsidR="006A7C63">
        <w:rPr>
          <w:szCs w:val="24"/>
        </w:rPr>
        <w:t xml:space="preserve"> </w:t>
      </w:r>
      <w:r w:rsidR="000146CC">
        <w:rPr>
          <w:szCs w:val="24"/>
        </w:rPr>
        <w:t xml:space="preserve">assessment of all </w:t>
      </w:r>
      <w:r w:rsidR="000D130F">
        <w:rPr>
          <w:szCs w:val="24"/>
        </w:rPr>
        <w:t xml:space="preserve">ACS </w:t>
      </w:r>
      <w:r w:rsidR="000146CC">
        <w:rPr>
          <w:szCs w:val="24"/>
        </w:rPr>
        <w:t xml:space="preserve">patients to </w:t>
      </w:r>
      <w:r w:rsidR="006A7C63">
        <w:rPr>
          <w:szCs w:val="24"/>
        </w:rPr>
        <w:t xml:space="preserve">identify </w:t>
      </w:r>
      <w:r w:rsidR="00D661F2">
        <w:rPr>
          <w:szCs w:val="24"/>
        </w:rPr>
        <w:t xml:space="preserve">specific </w:t>
      </w:r>
      <w:r w:rsidR="006179CE">
        <w:rPr>
          <w:szCs w:val="24"/>
        </w:rPr>
        <w:t xml:space="preserve">exercise </w:t>
      </w:r>
      <w:r w:rsidR="006A7C63">
        <w:rPr>
          <w:szCs w:val="24"/>
        </w:rPr>
        <w:t xml:space="preserve">behavioural support needs and </w:t>
      </w:r>
      <w:r w:rsidR="00D661F2">
        <w:rPr>
          <w:szCs w:val="24"/>
        </w:rPr>
        <w:t xml:space="preserve">provide a </w:t>
      </w:r>
      <w:r w:rsidR="00B61637">
        <w:rPr>
          <w:szCs w:val="24"/>
        </w:rPr>
        <w:t xml:space="preserve">tailored </w:t>
      </w:r>
      <w:r w:rsidR="00D661F2">
        <w:rPr>
          <w:szCs w:val="24"/>
        </w:rPr>
        <w:t xml:space="preserve">approach to </w:t>
      </w:r>
      <w:r w:rsidR="00B44956">
        <w:rPr>
          <w:szCs w:val="24"/>
        </w:rPr>
        <w:t>accommodating</w:t>
      </w:r>
      <w:r w:rsidR="00D661F2">
        <w:rPr>
          <w:szCs w:val="24"/>
        </w:rPr>
        <w:t xml:space="preserve"> </w:t>
      </w:r>
      <w:r w:rsidR="00EA3ACF">
        <w:rPr>
          <w:szCs w:val="24"/>
        </w:rPr>
        <w:t>these</w:t>
      </w:r>
      <w:r w:rsidR="00827973">
        <w:rPr>
          <w:szCs w:val="24"/>
        </w:rPr>
        <w:t xml:space="preserve"> needs.  </w:t>
      </w:r>
      <w:r w:rsidR="00D1614A">
        <w:rPr>
          <w:szCs w:val="24"/>
        </w:rPr>
        <w:t xml:space="preserve">Further, </w:t>
      </w:r>
      <w:r w:rsidR="001130BF">
        <w:rPr>
          <w:szCs w:val="24"/>
        </w:rPr>
        <w:t>CR exercise communication is found to be a source for self-appraisal of capability</w:t>
      </w:r>
      <w:r w:rsidR="00D1614A">
        <w:rPr>
          <w:szCs w:val="24"/>
        </w:rPr>
        <w:t>.  F</w:t>
      </w:r>
      <w:r w:rsidR="001130BF">
        <w:rPr>
          <w:szCs w:val="24"/>
        </w:rPr>
        <w:t xml:space="preserve">uture research should consider the extent to which the CR exercise information is inflating the perceptions of self and examine the appraisal relationship between this situation and the individual’s existing </w:t>
      </w:r>
      <w:r w:rsidR="0019596B">
        <w:rPr>
          <w:color w:val="000000" w:themeColor="text1"/>
        </w:rPr>
        <w:t>PA</w:t>
      </w:r>
      <w:r w:rsidR="001130BF">
        <w:rPr>
          <w:szCs w:val="24"/>
        </w:rPr>
        <w:t xml:space="preserve"> i</w:t>
      </w:r>
      <w:r w:rsidR="006179CE">
        <w:rPr>
          <w:szCs w:val="24"/>
        </w:rPr>
        <w:t>ntensity levels</w:t>
      </w:r>
      <w:r w:rsidR="001130BF">
        <w:rPr>
          <w:szCs w:val="24"/>
        </w:rPr>
        <w:t xml:space="preserve">.   </w:t>
      </w:r>
    </w:p>
    <w:p w:rsidR="009B50FD" w:rsidRDefault="00FC278E" w:rsidP="009B50FD">
      <w:r>
        <w:t>A limitation of this</w:t>
      </w:r>
      <w:r w:rsidR="00593F12">
        <w:t xml:space="preserve"> review is the ability to generalise from the findings due to the s</w:t>
      </w:r>
      <w:r w:rsidR="00EA3ACF">
        <w:t>mall number of studies</w:t>
      </w:r>
      <w:r w:rsidR="00BA4BFC">
        <w:t>.</w:t>
      </w:r>
      <w:r w:rsidR="00EA3ACF">
        <w:t xml:space="preserve"> </w:t>
      </w:r>
      <w:r w:rsidR="00B230D2" w:rsidRPr="00397B63">
        <w:rPr>
          <w:color w:val="000000" w:themeColor="text1"/>
        </w:rPr>
        <w:t>Study recruitment included a number of</w:t>
      </w:r>
      <w:r w:rsidR="00F84EDE" w:rsidRPr="00397B63">
        <w:rPr>
          <w:color w:val="000000" w:themeColor="text1"/>
        </w:rPr>
        <w:t xml:space="preserve"> geographical locations and</w:t>
      </w:r>
      <w:r w:rsidR="00B230D2" w:rsidRPr="00397B63">
        <w:rPr>
          <w:color w:val="000000" w:themeColor="text1"/>
        </w:rPr>
        <w:t xml:space="preserve"> a mixture of inpatient and outpatient</w:t>
      </w:r>
      <w:r w:rsidR="00FC7B17" w:rsidRPr="00397B63">
        <w:rPr>
          <w:color w:val="000000" w:themeColor="text1"/>
        </w:rPr>
        <w:t xml:space="preserve"> CR services</w:t>
      </w:r>
      <w:r w:rsidR="00B230D2" w:rsidRPr="00397B63">
        <w:rPr>
          <w:color w:val="000000" w:themeColor="text1"/>
        </w:rPr>
        <w:t xml:space="preserve">. </w:t>
      </w:r>
      <w:r w:rsidR="007103E8" w:rsidRPr="00397B63">
        <w:rPr>
          <w:color w:val="000000" w:themeColor="text1"/>
        </w:rPr>
        <w:t xml:space="preserve">The variation within </w:t>
      </w:r>
      <w:r w:rsidR="009B50FD" w:rsidRPr="00397B63">
        <w:rPr>
          <w:color w:val="000000" w:themeColor="text1"/>
        </w:rPr>
        <w:t>study setting</w:t>
      </w:r>
      <w:r w:rsidR="007103E8" w:rsidRPr="00397B63">
        <w:rPr>
          <w:color w:val="000000" w:themeColor="text1"/>
        </w:rPr>
        <w:t>s</w:t>
      </w:r>
      <w:r w:rsidR="009B50FD" w:rsidRPr="00397B63">
        <w:rPr>
          <w:color w:val="000000" w:themeColor="text1"/>
        </w:rPr>
        <w:t xml:space="preserve"> may have implications for how participants respond</w:t>
      </w:r>
      <w:r w:rsidR="007103E8" w:rsidRPr="00397B63">
        <w:rPr>
          <w:color w:val="000000" w:themeColor="text1"/>
        </w:rPr>
        <w:t xml:space="preserve">ed, limiting the </w:t>
      </w:r>
      <w:r w:rsidR="007103E8" w:rsidRPr="00397B63">
        <w:rPr>
          <w:color w:val="000000" w:themeColor="text1"/>
        </w:rPr>
        <w:lastRenderedPageBreak/>
        <w:t xml:space="preserve">comparability of </w:t>
      </w:r>
      <w:r w:rsidR="009B50FD" w:rsidRPr="00397B63">
        <w:rPr>
          <w:color w:val="000000" w:themeColor="text1"/>
        </w:rPr>
        <w:t xml:space="preserve">findings to other settings. </w:t>
      </w:r>
      <w:r w:rsidR="00593F12" w:rsidRPr="00397B63">
        <w:rPr>
          <w:color w:val="000000" w:themeColor="text1"/>
        </w:rPr>
        <w:t xml:space="preserve">In </w:t>
      </w:r>
      <w:r w:rsidR="00593F12">
        <w:t xml:space="preserve">addition, although all papers </w:t>
      </w:r>
      <w:r w:rsidR="008C2A8C">
        <w:t xml:space="preserve">included data containing </w:t>
      </w:r>
      <w:r w:rsidR="00593F12">
        <w:t>experienc</w:t>
      </w:r>
      <w:r w:rsidR="00157309">
        <w:t>es and perceptions of participant</w:t>
      </w:r>
      <w:r w:rsidR="00593F12">
        <w:t>s believing themselves to be previously active, the</w:t>
      </w:r>
      <w:r w:rsidR="00BA4BFC">
        <w:t>y</w:t>
      </w:r>
      <w:r w:rsidR="00593F12">
        <w:t xml:space="preserve"> did not directly assess the review question and may have implication</w:t>
      </w:r>
      <w:r w:rsidR="00D1614A">
        <w:t>s</w:t>
      </w:r>
      <w:r w:rsidR="00593F12">
        <w:t xml:space="preserve"> for the review synthesis.  </w:t>
      </w:r>
      <w:r w:rsidR="00673778" w:rsidRPr="00397B63">
        <w:rPr>
          <w:color w:val="000000" w:themeColor="text1"/>
        </w:rPr>
        <w:t>The thematic synthesis methodology applied to this review offers a transparent process to the synthesis of the prim</w:t>
      </w:r>
      <w:r w:rsidR="008C2A8C">
        <w:rPr>
          <w:color w:val="000000" w:themeColor="text1"/>
        </w:rPr>
        <w:t>ary studies, however, t</w:t>
      </w:r>
      <w:r w:rsidR="00673778" w:rsidRPr="00397B63">
        <w:rPr>
          <w:color w:val="000000" w:themeColor="text1"/>
        </w:rPr>
        <w:t>o avoid over estimation, future research should collect data that both questions and measures how beliefs related to a previous physical activity impact engagement in exercise during CR.  Furthermore</w:t>
      </w:r>
      <w:r w:rsidR="00673778">
        <w:t xml:space="preserve">, future </w:t>
      </w:r>
      <w:r w:rsidR="00593F12">
        <w:t>research should consider whether gender influences the strength of the self-perceptions of an exercise</w:t>
      </w:r>
      <w:r w:rsidR="002439BC">
        <w:t xml:space="preserve"> </w:t>
      </w:r>
      <w:r w:rsidR="00EB020E">
        <w:t xml:space="preserve">identity found in this review. </w:t>
      </w:r>
    </w:p>
    <w:p w:rsidR="00085319" w:rsidRPr="00397B63" w:rsidRDefault="00085319" w:rsidP="00397B63">
      <w:pPr>
        <w:pStyle w:val="Heading1"/>
      </w:pPr>
      <w:r w:rsidRPr="00397B63">
        <w:t>C</w:t>
      </w:r>
      <w:r w:rsidR="00974DAF" w:rsidRPr="00397B63">
        <w:t>onclusion</w:t>
      </w:r>
    </w:p>
    <w:p w:rsidR="002439BC" w:rsidRPr="00045B61" w:rsidRDefault="00085319" w:rsidP="00593F12">
      <w:pPr>
        <w:rPr>
          <w:color w:val="000000" w:themeColor="text1"/>
        </w:rPr>
      </w:pPr>
      <w:r w:rsidRPr="00045B61">
        <w:rPr>
          <w:color w:val="000000" w:themeColor="text1"/>
        </w:rPr>
        <w:t>In a</w:t>
      </w:r>
      <w:r w:rsidR="006D6474" w:rsidRPr="00045B61">
        <w:rPr>
          <w:color w:val="000000" w:themeColor="text1"/>
        </w:rPr>
        <w:t>dults diagnosed with ACS</w:t>
      </w:r>
      <w:r w:rsidR="00E24BF8" w:rsidRPr="00045B61">
        <w:rPr>
          <w:color w:val="000000" w:themeColor="text1"/>
        </w:rPr>
        <w:t xml:space="preserve">, </w:t>
      </w:r>
      <w:r w:rsidR="006D6474" w:rsidRPr="00045B61">
        <w:rPr>
          <w:color w:val="000000" w:themeColor="text1"/>
        </w:rPr>
        <w:t xml:space="preserve">communication post-event and during CR is an important factor in influencing initial and sustained engagement.  Additionally, perceptions of an exercise </w:t>
      </w:r>
      <w:r w:rsidRPr="00045B61">
        <w:rPr>
          <w:color w:val="000000" w:themeColor="text1"/>
        </w:rPr>
        <w:t xml:space="preserve">identify </w:t>
      </w:r>
      <w:r w:rsidR="002C1244" w:rsidRPr="00045B61">
        <w:rPr>
          <w:color w:val="000000" w:themeColor="text1"/>
        </w:rPr>
        <w:t xml:space="preserve">and experience of exercise-based CR </w:t>
      </w:r>
      <w:r w:rsidR="006D6474" w:rsidRPr="00045B61">
        <w:rPr>
          <w:color w:val="000000" w:themeColor="text1"/>
        </w:rPr>
        <w:t>influence decisions about</w:t>
      </w:r>
      <w:r w:rsidRPr="00045B61">
        <w:rPr>
          <w:color w:val="000000" w:themeColor="text1"/>
        </w:rPr>
        <w:t xml:space="preserve"> </w:t>
      </w:r>
      <w:r w:rsidR="006D6474" w:rsidRPr="00045B61">
        <w:rPr>
          <w:color w:val="000000" w:themeColor="text1"/>
        </w:rPr>
        <w:t xml:space="preserve">engagement with </w:t>
      </w:r>
      <w:r w:rsidR="00E24BF8" w:rsidRPr="00045B61">
        <w:rPr>
          <w:color w:val="000000" w:themeColor="text1"/>
        </w:rPr>
        <w:t>CR</w:t>
      </w:r>
      <w:r w:rsidRPr="00045B61">
        <w:rPr>
          <w:color w:val="000000" w:themeColor="text1"/>
        </w:rPr>
        <w:t xml:space="preserve">.  To improve </w:t>
      </w:r>
      <w:r w:rsidR="004B7A0F" w:rsidRPr="00045B61">
        <w:rPr>
          <w:color w:val="000000" w:themeColor="text1"/>
        </w:rPr>
        <w:t>uptake and adherence</w:t>
      </w:r>
      <w:r w:rsidR="00E24BF8" w:rsidRPr="00045B61">
        <w:rPr>
          <w:color w:val="000000" w:themeColor="text1"/>
        </w:rPr>
        <w:t xml:space="preserve">, health professionals need to recognise </w:t>
      </w:r>
      <w:r w:rsidR="002C1244" w:rsidRPr="00045B61">
        <w:rPr>
          <w:color w:val="000000" w:themeColor="text1"/>
        </w:rPr>
        <w:t xml:space="preserve">CR communication </w:t>
      </w:r>
      <w:r w:rsidR="006D6474" w:rsidRPr="00045B61">
        <w:rPr>
          <w:color w:val="000000" w:themeColor="text1"/>
        </w:rPr>
        <w:t xml:space="preserve">not only creates expectations of CR, but also </w:t>
      </w:r>
      <w:r w:rsidR="002C1244" w:rsidRPr="00045B61">
        <w:rPr>
          <w:color w:val="000000" w:themeColor="text1"/>
        </w:rPr>
        <w:t>is a source for self-appraisal</w:t>
      </w:r>
      <w:r w:rsidR="00743ABB">
        <w:rPr>
          <w:color w:val="000000" w:themeColor="text1"/>
        </w:rPr>
        <w:t xml:space="preserve">.  </w:t>
      </w:r>
      <w:r w:rsidR="00743ABB" w:rsidRPr="00743ABB">
        <w:rPr>
          <w:color w:val="FF0000"/>
        </w:rPr>
        <w:t>Health professionals</w:t>
      </w:r>
      <w:r w:rsidR="006D6474" w:rsidRPr="00743ABB">
        <w:rPr>
          <w:color w:val="FF0000"/>
        </w:rPr>
        <w:t xml:space="preserve"> </w:t>
      </w:r>
      <w:r w:rsidR="006D6474" w:rsidRPr="00045B61">
        <w:rPr>
          <w:color w:val="000000" w:themeColor="text1"/>
        </w:rPr>
        <w:t xml:space="preserve">should tailor information to consider this.  Decisions about CR engagement are </w:t>
      </w:r>
      <w:r w:rsidR="00E24BF8" w:rsidRPr="00045B61">
        <w:rPr>
          <w:color w:val="000000" w:themeColor="text1"/>
        </w:rPr>
        <w:t xml:space="preserve">influenced by previous PA levels, which should be considered in the provision of interventions </w:t>
      </w:r>
      <w:r w:rsidR="006D6474" w:rsidRPr="00045B61">
        <w:rPr>
          <w:color w:val="000000" w:themeColor="text1"/>
        </w:rPr>
        <w:t>to optimise PA post-event</w:t>
      </w:r>
      <w:r w:rsidR="00E24BF8" w:rsidRPr="00045B61">
        <w:rPr>
          <w:color w:val="000000" w:themeColor="text1"/>
        </w:rPr>
        <w:t xml:space="preserve">.  </w:t>
      </w:r>
    </w:p>
    <w:p w:rsidR="00034514" w:rsidRDefault="00AB3A80" w:rsidP="00AB3A80">
      <w:pPr>
        <w:pStyle w:val="Heading2"/>
      </w:pPr>
      <w:r>
        <w:t>Conflict of Interest</w:t>
      </w:r>
    </w:p>
    <w:p w:rsidR="00AB3A80" w:rsidRDefault="001315D6" w:rsidP="00AB3A80">
      <w:r>
        <w:t xml:space="preserve">The authors declare that there is no conflict of interest. </w:t>
      </w:r>
    </w:p>
    <w:p w:rsidR="008872C3" w:rsidRDefault="00E75458" w:rsidP="00D31442">
      <w:pPr>
        <w:pStyle w:val="Heading1"/>
      </w:pPr>
      <w:r>
        <w:br w:type="page"/>
      </w:r>
      <w:r>
        <w:lastRenderedPageBreak/>
        <w:t>References:</w:t>
      </w:r>
    </w:p>
    <w:p w:rsidR="00244CFB" w:rsidRPr="00A24444" w:rsidRDefault="008872C3"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fldChar w:fldCharType="begin"/>
      </w:r>
      <w:r w:rsidRPr="00A24444">
        <w:rPr>
          <w:rFonts w:asciiTheme="minorHAnsi" w:hAnsiTheme="minorHAnsi" w:cstheme="minorHAnsi"/>
          <w:sz w:val="24"/>
          <w:szCs w:val="24"/>
        </w:rPr>
        <w:instrText xml:space="preserve"> ADDIN EN.REFLIST </w:instrText>
      </w:r>
      <w:r w:rsidRPr="00A24444">
        <w:rPr>
          <w:rFonts w:asciiTheme="minorHAnsi" w:hAnsiTheme="minorHAnsi" w:cstheme="minorHAnsi"/>
          <w:sz w:val="24"/>
          <w:szCs w:val="24"/>
        </w:rPr>
        <w:fldChar w:fldCharType="separate"/>
      </w:r>
      <w:r w:rsidR="00244CFB" w:rsidRPr="00A24444">
        <w:rPr>
          <w:rFonts w:asciiTheme="minorHAnsi" w:hAnsiTheme="minorHAnsi" w:cstheme="minorHAnsi"/>
          <w:sz w:val="24"/>
          <w:szCs w:val="24"/>
        </w:rPr>
        <w:t>1.</w:t>
      </w:r>
      <w:r w:rsidR="00244CFB" w:rsidRPr="00A24444">
        <w:rPr>
          <w:rFonts w:asciiTheme="minorHAnsi" w:hAnsiTheme="minorHAnsi" w:cstheme="minorHAnsi"/>
          <w:sz w:val="24"/>
          <w:szCs w:val="24"/>
        </w:rPr>
        <w:tab/>
        <w:t xml:space="preserve">World Heart Federation. Cardiovascular Diseases (CVD's) Global Facts and Figures, </w:t>
      </w:r>
      <w:hyperlink r:id="rId16" w:history="1">
        <w:r w:rsidR="00244CFB" w:rsidRPr="00A24444">
          <w:rPr>
            <w:rStyle w:val="Hyperlink"/>
            <w:rFonts w:asciiTheme="minorHAnsi" w:hAnsiTheme="minorHAnsi" w:cstheme="minorHAnsi"/>
            <w:sz w:val="24"/>
            <w:szCs w:val="24"/>
          </w:rPr>
          <w:t>https://www.world-heart-federation.org/wp-content/uploads/2017/05/WCC2016_CVDs_infographic-1.pdf</w:t>
        </w:r>
      </w:hyperlink>
      <w:r w:rsidR="00244CFB" w:rsidRPr="00A24444">
        <w:rPr>
          <w:rFonts w:asciiTheme="minorHAnsi" w:hAnsiTheme="minorHAnsi" w:cstheme="minorHAnsi"/>
          <w:sz w:val="24"/>
          <w:szCs w:val="24"/>
        </w:rPr>
        <w:t xml:space="preserve"> (2017, 2019).</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2.</w:t>
      </w:r>
      <w:r w:rsidRPr="00A24444">
        <w:rPr>
          <w:rFonts w:asciiTheme="minorHAnsi" w:hAnsiTheme="minorHAnsi" w:cstheme="minorHAnsi"/>
          <w:sz w:val="24"/>
          <w:szCs w:val="24"/>
        </w:rPr>
        <w:tab/>
        <w:t xml:space="preserve">Brieger DB, Chew DPB, Redfern J, et al. Survival after an acute coronary syndrome: 18-month outcomes from the Australian and New Zealand SNAPSHOT ACS study. </w:t>
      </w:r>
      <w:r w:rsidRPr="00A24444">
        <w:rPr>
          <w:rFonts w:asciiTheme="minorHAnsi" w:hAnsiTheme="minorHAnsi" w:cstheme="minorHAnsi"/>
          <w:i/>
          <w:sz w:val="24"/>
          <w:szCs w:val="24"/>
        </w:rPr>
        <w:t>Medical Journal of Australia</w:t>
      </w:r>
      <w:r w:rsidRPr="00A24444">
        <w:rPr>
          <w:rFonts w:asciiTheme="minorHAnsi" w:hAnsiTheme="minorHAnsi" w:cstheme="minorHAnsi"/>
          <w:sz w:val="24"/>
          <w:szCs w:val="24"/>
        </w:rPr>
        <w:t xml:space="preserve"> 2015; 203: 368-368. DOI: 10.5694/mja15.00504.</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3.</w:t>
      </w:r>
      <w:r w:rsidRPr="00A24444">
        <w:rPr>
          <w:rFonts w:asciiTheme="minorHAnsi" w:hAnsiTheme="minorHAnsi" w:cstheme="minorHAnsi"/>
          <w:sz w:val="24"/>
          <w:szCs w:val="24"/>
        </w:rPr>
        <w:tab/>
        <w:t xml:space="preserve">World Heart Federation. WHF 2025 Goal, , </w:t>
      </w:r>
      <w:hyperlink r:id="rId17" w:history="1">
        <w:r w:rsidRPr="00A24444">
          <w:rPr>
            <w:rStyle w:val="Hyperlink"/>
            <w:rFonts w:asciiTheme="minorHAnsi" w:hAnsiTheme="minorHAnsi" w:cstheme="minorHAnsi"/>
            <w:sz w:val="24"/>
            <w:szCs w:val="24"/>
          </w:rPr>
          <w:t>https://www.world-heart-federation.org/programmes/global-advocacy/25-by-25/</w:t>
        </w:r>
      </w:hyperlink>
      <w:r w:rsidRPr="00A24444">
        <w:rPr>
          <w:rFonts w:asciiTheme="minorHAnsi" w:hAnsiTheme="minorHAnsi" w:cstheme="minorHAnsi"/>
          <w:sz w:val="24"/>
          <w:szCs w:val="24"/>
        </w:rPr>
        <w:t xml:space="preserve"> (2013, accessed January 20, 2019 2019).</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4.</w:t>
      </w:r>
      <w:r w:rsidRPr="00A24444">
        <w:rPr>
          <w:rFonts w:asciiTheme="minorHAnsi" w:hAnsiTheme="minorHAnsi" w:cstheme="minorHAnsi"/>
          <w:sz w:val="24"/>
          <w:szCs w:val="24"/>
        </w:rPr>
        <w:tab/>
        <w:t xml:space="preserve">Anderson L and Taylor RS. Cardiac rehabilitation for people with heart disease: an overview of Cochrane systematic reviews. </w:t>
      </w:r>
      <w:r w:rsidRPr="00A24444">
        <w:rPr>
          <w:rFonts w:asciiTheme="minorHAnsi" w:hAnsiTheme="minorHAnsi" w:cstheme="minorHAnsi"/>
          <w:i/>
          <w:sz w:val="24"/>
          <w:szCs w:val="24"/>
        </w:rPr>
        <w:t>The Cochrane Database Of Systematic Reviews</w:t>
      </w:r>
      <w:r w:rsidRPr="00A24444">
        <w:rPr>
          <w:rFonts w:asciiTheme="minorHAnsi" w:hAnsiTheme="minorHAnsi" w:cstheme="minorHAnsi"/>
          <w:sz w:val="24"/>
          <w:szCs w:val="24"/>
        </w:rPr>
        <w:t xml:space="preserve"> 2014: CD011273. DOI: 10.1002/14651858.CD011273.pub2.</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5.</w:t>
      </w:r>
      <w:r w:rsidRPr="00A24444">
        <w:rPr>
          <w:rFonts w:asciiTheme="minorHAnsi" w:hAnsiTheme="minorHAnsi" w:cstheme="minorHAnsi"/>
          <w:sz w:val="24"/>
          <w:szCs w:val="24"/>
        </w:rPr>
        <w:tab/>
        <w:t xml:space="preserve">SIGN 150. Cardiac Rehabilitation, Scottish Intercollegiate Guidelines Network, </w:t>
      </w:r>
      <w:hyperlink r:id="rId18" w:history="1">
        <w:r w:rsidRPr="00A24444">
          <w:rPr>
            <w:rStyle w:val="Hyperlink"/>
            <w:rFonts w:asciiTheme="minorHAnsi" w:hAnsiTheme="minorHAnsi" w:cstheme="minorHAnsi"/>
            <w:sz w:val="24"/>
            <w:szCs w:val="24"/>
          </w:rPr>
          <w:t>http://www.sign.ac.uk/sign-150-cardiac-rehabilitation.html</w:t>
        </w:r>
      </w:hyperlink>
      <w:r w:rsidRPr="00A24444">
        <w:rPr>
          <w:rFonts w:asciiTheme="minorHAnsi" w:hAnsiTheme="minorHAnsi" w:cstheme="minorHAnsi"/>
          <w:sz w:val="24"/>
          <w:szCs w:val="24"/>
        </w:rPr>
        <w:t xml:space="preserve"> (2017).</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6.</w:t>
      </w:r>
      <w:r w:rsidRPr="00A24444">
        <w:rPr>
          <w:rFonts w:asciiTheme="minorHAnsi" w:hAnsiTheme="minorHAnsi" w:cstheme="minorHAnsi"/>
          <w:sz w:val="24"/>
          <w:szCs w:val="24"/>
        </w:rPr>
        <w:tab/>
        <w:t xml:space="preserve">World Health Organisation. Global Strategy on Diet, Physical Activity and Health </w:t>
      </w:r>
      <w:hyperlink r:id="rId19" w:history="1">
        <w:r w:rsidRPr="00A24444">
          <w:rPr>
            <w:rStyle w:val="Hyperlink"/>
            <w:rFonts w:asciiTheme="minorHAnsi" w:hAnsiTheme="minorHAnsi" w:cstheme="minorHAnsi"/>
            <w:sz w:val="24"/>
            <w:szCs w:val="24"/>
          </w:rPr>
          <w:t>https://www.who.int/dietphysicalactivity/pa/en/</w:t>
        </w:r>
      </w:hyperlink>
      <w:r w:rsidRPr="00A24444">
        <w:rPr>
          <w:rFonts w:asciiTheme="minorHAnsi" w:hAnsiTheme="minorHAnsi" w:cstheme="minorHAnsi"/>
          <w:sz w:val="24"/>
          <w:szCs w:val="24"/>
        </w:rPr>
        <w:t xml:space="preserve"> (2019, accessed January 20, 2019 2019).</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7.</w:t>
      </w:r>
      <w:r w:rsidRPr="00A24444">
        <w:rPr>
          <w:rFonts w:asciiTheme="minorHAnsi" w:hAnsiTheme="minorHAnsi" w:cstheme="minorHAnsi"/>
          <w:sz w:val="24"/>
          <w:szCs w:val="24"/>
        </w:rPr>
        <w:tab/>
        <w:t xml:space="preserve">GOV.UK. UK physical activity guidelines, Guidance, </w:t>
      </w:r>
      <w:hyperlink r:id="rId20" w:history="1">
        <w:r w:rsidRPr="00A24444">
          <w:rPr>
            <w:rStyle w:val="Hyperlink"/>
            <w:rFonts w:asciiTheme="minorHAnsi" w:hAnsiTheme="minorHAnsi" w:cstheme="minorHAnsi"/>
            <w:sz w:val="24"/>
            <w:szCs w:val="24"/>
          </w:rPr>
          <w:t>https://assets.publishing.service.gov.uk/government/uploads/system/uploads/attachment_data/file/213740/dh_128145.pdf</w:t>
        </w:r>
      </w:hyperlink>
      <w:r w:rsidRPr="00A24444">
        <w:rPr>
          <w:rFonts w:asciiTheme="minorHAnsi" w:hAnsiTheme="minorHAnsi" w:cstheme="minorHAnsi"/>
          <w:sz w:val="24"/>
          <w:szCs w:val="24"/>
        </w:rPr>
        <w:t xml:space="preserve"> (2011, 2019).</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8.</w:t>
      </w:r>
      <w:r w:rsidRPr="00A24444">
        <w:rPr>
          <w:rFonts w:asciiTheme="minorHAnsi" w:hAnsiTheme="minorHAnsi" w:cstheme="minorHAnsi"/>
          <w:sz w:val="24"/>
          <w:szCs w:val="24"/>
        </w:rPr>
        <w:tab/>
        <w:t xml:space="preserve">BHF. National Audit for Cardiac Rehabilitation Annual Statistical Report, British Heart Foundation, </w:t>
      </w:r>
      <w:hyperlink r:id="rId21" w:history="1">
        <w:r w:rsidRPr="00A24444">
          <w:rPr>
            <w:rStyle w:val="Hyperlink"/>
            <w:rFonts w:asciiTheme="minorHAnsi" w:hAnsiTheme="minorHAnsi" w:cstheme="minorHAnsi"/>
            <w:sz w:val="24"/>
            <w:szCs w:val="24"/>
          </w:rPr>
          <w:t>https://www.bhf.org.uk/NACR2016</w:t>
        </w:r>
      </w:hyperlink>
      <w:r w:rsidRPr="00A24444">
        <w:rPr>
          <w:rFonts w:asciiTheme="minorHAnsi" w:hAnsiTheme="minorHAnsi" w:cstheme="minorHAnsi"/>
          <w:sz w:val="24"/>
          <w:szCs w:val="24"/>
        </w:rPr>
        <w:t xml:space="preserve"> (2016, accessed 20/04/2017 2017).</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9.</w:t>
      </w:r>
      <w:r w:rsidRPr="00A24444">
        <w:rPr>
          <w:rFonts w:asciiTheme="minorHAnsi" w:hAnsiTheme="minorHAnsi" w:cstheme="minorHAnsi"/>
          <w:sz w:val="24"/>
          <w:szCs w:val="24"/>
        </w:rPr>
        <w:tab/>
        <w:t xml:space="preserve">Yusuf S, Hawken S, Ounpuu S, et al. Effect of potentially modifiable risk factors associated with myocardial infarction in 52 countries (the INTERHEART study): case-control study. </w:t>
      </w:r>
      <w:r w:rsidRPr="00A24444">
        <w:rPr>
          <w:rFonts w:asciiTheme="minorHAnsi" w:hAnsiTheme="minorHAnsi" w:cstheme="minorHAnsi"/>
          <w:i/>
          <w:sz w:val="24"/>
          <w:szCs w:val="24"/>
        </w:rPr>
        <w:t>Lancet (London, England)</w:t>
      </w:r>
      <w:r w:rsidRPr="00A24444">
        <w:rPr>
          <w:rFonts w:asciiTheme="minorHAnsi" w:hAnsiTheme="minorHAnsi" w:cstheme="minorHAnsi"/>
          <w:sz w:val="24"/>
          <w:szCs w:val="24"/>
        </w:rPr>
        <w:t xml:space="preserve"> 2004; 364: 937-952.</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10.</w:t>
      </w:r>
      <w:r w:rsidRPr="00A24444">
        <w:rPr>
          <w:rFonts w:asciiTheme="minorHAnsi" w:hAnsiTheme="minorHAnsi" w:cstheme="minorHAnsi"/>
          <w:sz w:val="24"/>
          <w:szCs w:val="24"/>
        </w:rPr>
        <w:tab/>
        <w:t xml:space="preserve">BHF. British Heart Foundation, </w:t>
      </w:r>
      <w:hyperlink r:id="rId22" w:history="1">
        <w:r w:rsidRPr="00A24444">
          <w:rPr>
            <w:rStyle w:val="Hyperlink"/>
            <w:rFonts w:asciiTheme="minorHAnsi" w:hAnsiTheme="minorHAnsi" w:cstheme="minorHAnsi"/>
            <w:sz w:val="24"/>
            <w:szCs w:val="24"/>
          </w:rPr>
          <w:t>https://www.bhf.org.uk/heart-health/conditions/coronary-heart-disease</w:t>
        </w:r>
      </w:hyperlink>
      <w:r w:rsidRPr="00A24444">
        <w:rPr>
          <w:rFonts w:asciiTheme="minorHAnsi" w:hAnsiTheme="minorHAnsi" w:cstheme="minorHAnsi"/>
          <w:sz w:val="24"/>
          <w:szCs w:val="24"/>
        </w:rPr>
        <w:t xml:space="preserve"> (2017).</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11.</w:t>
      </w:r>
      <w:r w:rsidRPr="00A24444">
        <w:rPr>
          <w:rFonts w:asciiTheme="minorHAnsi" w:hAnsiTheme="minorHAnsi" w:cstheme="minorHAnsi"/>
          <w:sz w:val="24"/>
          <w:szCs w:val="24"/>
        </w:rPr>
        <w:tab/>
        <w:t xml:space="preserve">BACPR. BACPR Standards and Core Components for Cardiovascular Disease Prevention and Rehabilitation,, </w:t>
      </w:r>
      <w:hyperlink r:id="rId23" w:history="1">
        <w:r w:rsidRPr="00A24444">
          <w:rPr>
            <w:rStyle w:val="Hyperlink"/>
            <w:rFonts w:asciiTheme="minorHAnsi" w:hAnsiTheme="minorHAnsi" w:cstheme="minorHAnsi"/>
            <w:sz w:val="24"/>
            <w:szCs w:val="24"/>
          </w:rPr>
          <w:t>http://www.bacpr.com/pages/page_box_contents.asp?pageid=791</w:t>
        </w:r>
      </w:hyperlink>
      <w:r w:rsidRPr="00A24444">
        <w:rPr>
          <w:rFonts w:asciiTheme="minorHAnsi" w:hAnsiTheme="minorHAnsi" w:cstheme="minorHAnsi"/>
          <w:sz w:val="24"/>
          <w:szCs w:val="24"/>
        </w:rPr>
        <w:t xml:space="preserve"> (2017).</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12.</w:t>
      </w:r>
      <w:r w:rsidRPr="00A24444">
        <w:rPr>
          <w:rFonts w:asciiTheme="minorHAnsi" w:hAnsiTheme="minorHAnsi" w:cstheme="minorHAnsi"/>
          <w:sz w:val="24"/>
          <w:szCs w:val="24"/>
        </w:rPr>
        <w:tab/>
        <w:t xml:space="preserve">Anderson L, Oldridge N, Thompson DR, et al. Exercise-Based Cardiac Rehabilitation for Coronary Heart Disease: Cochrane Systematic Review and Meta-Analysis. </w:t>
      </w:r>
      <w:r w:rsidRPr="00A24444">
        <w:rPr>
          <w:rFonts w:asciiTheme="minorHAnsi" w:hAnsiTheme="minorHAnsi" w:cstheme="minorHAnsi"/>
          <w:i/>
          <w:sz w:val="24"/>
          <w:szCs w:val="24"/>
        </w:rPr>
        <w:t>Journal of the American College of Cardiology (JACC)</w:t>
      </w:r>
      <w:r w:rsidRPr="00A24444">
        <w:rPr>
          <w:rFonts w:asciiTheme="minorHAnsi" w:hAnsiTheme="minorHAnsi" w:cstheme="minorHAnsi"/>
          <w:sz w:val="24"/>
          <w:szCs w:val="24"/>
        </w:rPr>
        <w:t xml:space="preserve"> 2016; 67: 1-12. DOI: 10.1016/j.jacc.2015.10.044.</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13.</w:t>
      </w:r>
      <w:r w:rsidRPr="00A24444">
        <w:rPr>
          <w:rFonts w:asciiTheme="minorHAnsi" w:hAnsiTheme="minorHAnsi" w:cstheme="minorHAnsi"/>
          <w:sz w:val="24"/>
          <w:szCs w:val="24"/>
        </w:rPr>
        <w:tab/>
        <w:t xml:space="preserve">Lima de Melo Ghisi G, Pesah E, Turk-Adawi K, et al. Cardiac rehabilitation models around the globe. </w:t>
      </w:r>
      <w:r w:rsidRPr="00A24444">
        <w:rPr>
          <w:rFonts w:asciiTheme="minorHAnsi" w:hAnsiTheme="minorHAnsi" w:cstheme="minorHAnsi"/>
          <w:i/>
          <w:sz w:val="24"/>
          <w:szCs w:val="24"/>
        </w:rPr>
        <w:t>Journal of clinical medicine</w:t>
      </w:r>
      <w:r w:rsidRPr="00A24444">
        <w:rPr>
          <w:rFonts w:asciiTheme="minorHAnsi" w:hAnsiTheme="minorHAnsi" w:cstheme="minorHAnsi"/>
          <w:sz w:val="24"/>
          <w:szCs w:val="24"/>
        </w:rPr>
        <w:t xml:space="preserve"> 2018; 7: 260.</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14.</w:t>
      </w:r>
      <w:r w:rsidRPr="00A24444">
        <w:rPr>
          <w:rFonts w:asciiTheme="minorHAnsi" w:hAnsiTheme="minorHAnsi" w:cstheme="minorHAnsi"/>
          <w:sz w:val="24"/>
          <w:szCs w:val="24"/>
        </w:rPr>
        <w:tab/>
        <w:t xml:space="preserve">ter Hoeve N, Huisstede BMA, Stan HJ, et al. Does Cardiac Rehabilitation After an Acute Cardiac Syndrome Lead to Changes in Physical Activity Habits? Systematic Review. </w:t>
      </w:r>
      <w:r w:rsidRPr="00A24444">
        <w:rPr>
          <w:rFonts w:asciiTheme="minorHAnsi" w:hAnsiTheme="minorHAnsi" w:cstheme="minorHAnsi"/>
          <w:i/>
          <w:sz w:val="24"/>
          <w:szCs w:val="24"/>
        </w:rPr>
        <w:t>Physical Therapy</w:t>
      </w:r>
      <w:r w:rsidRPr="00A24444">
        <w:rPr>
          <w:rFonts w:asciiTheme="minorHAnsi" w:hAnsiTheme="minorHAnsi" w:cstheme="minorHAnsi"/>
          <w:sz w:val="24"/>
          <w:szCs w:val="24"/>
        </w:rPr>
        <w:t xml:space="preserve"> 2015; 95: 167-179. DOI: 10.2522/ptj.20130509.</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15.</w:t>
      </w:r>
      <w:r w:rsidRPr="00A24444">
        <w:rPr>
          <w:rFonts w:asciiTheme="minorHAnsi" w:hAnsiTheme="minorHAnsi" w:cstheme="minorHAnsi"/>
          <w:sz w:val="24"/>
          <w:szCs w:val="24"/>
        </w:rPr>
        <w:tab/>
        <w:t xml:space="preserve">Michie S, Ashford S, Sniehotta FF, et al. A refined taxonomy of behaviour change techniques to help people change their physical activity and healthy eating behaviours: The CALO-RE taxonomy. </w:t>
      </w:r>
      <w:r w:rsidRPr="00A24444">
        <w:rPr>
          <w:rFonts w:asciiTheme="minorHAnsi" w:hAnsiTheme="minorHAnsi" w:cstheme="minorHAnsi"/>
          <w:i/>
          <w:sz w:val="24"/>
          <w:szCs w:val="24"/>
        </w:rPr>
        <w:t>Psychology &amp; Health</w:t>
      </w:r>
      <w:r w:rsidRPr="00A24444">
        <w:rPr>
          <w:rFonts w:asciiTheme="minorHAnsi" w:hAnsiTheme="minorHAnsi" w:cstheme="minorHAnsi"/>
          <w:sz w:val="24"/>
          <w:szCs w:val="24"/>
        </w:rPr>
        <w:t xml:space="preserve"> 2011; 26: 1479-1498. DOI: 10.1080/08870446.2010.540664.</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16.</w:t>
      </w:r>
      <w:r w:rsidRPr="00A24444">
        <w:rPr>
          <w:rFonts w:asciiTheme="minorHAnsi" w:hAnsiTheme="minorHAnsi" w:cstheme="minorHAnsi"/>
          <w:sz w:val="24"/>
          <w:szCs w:val="24"/>
        </w:rPr>
        <w:tab/>
        <w:t>Biddle SJ, Mutrie N and Gorely T. Psychology of Physical Activity: Determinants, Well-Being and Interventions. 2015.</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lastRenderedPageBreak/>
        <w:t>17.</w:t>
      </w:r>
      <w:r w:rsidRPr="00A24444">
        <w:rPr>
          <w:rFonts w:asciiTheme="minorHAnsi" w:hAnsiTheme="minorHAnsi" w:cstheme="minorHAnsi"/>
          <w:sz w:val="24"/>
          <w:szCs w:val="24"/>
        </w:rPr>
        <w:tab/>
        <w:t xml:space="preserve">Neubeck L, Freedman SB, Clark AM, et al. Participating in cardiac rehabilitation: a systematic review and meta-synthesis of qualitative data. </w:t>
      </w:r>
      <w:r w:rsidRPr="00A24444">
        <w:rPr>
          <w:rFonts w:asciiTheme="minorHAnsi" w:hAnsiTheme="minorHAnsi" w:cstheme="minorHAnsi"/>
          <w:i/>
          <w:sz w:val="24"/>
          <w:szCs w:val="24"/>
        </w:rPr>
        <w:t>European Journal Of Preventive Cardiology</w:t>
      </w:r>
      <w:r w:rsidRPr="00A24444">
        <w:rPr>
          <w:rFonts w:asciiTheme="minorHAnsi" w:hAnsiTheme="minorHAnsi" w:cstheme="minorHAnsi"/>
          <w:sz w:val="24"/>
          <w:szCs w:val="24"/>
        </w:rPr>
        <w:t xml:space="preserve"> 2012; 19: 494-503.</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18.</w:t>
      </w:r>
      <w:r w:rsidRPr="00A24444">
        <w:rPr>
          <w:rFonts w:asciiTheme="minorHAnsi" w:hAnsiTheme="minorHAnsi" w:cstheme="minorHAnsi"/>
          <w:sz w:val="24"/>
          <w:szCs w:val="24"/>
        </w:rPr>
        <w:tab/>
        <w:t xml:space="preserve">Green S, Higgins JP, Alderson P, et al. </w:t>
      </w:r>
      <w:r w:rsidRPr="00A24444">
        <w:rPr>
          <w:rFonts w:asciiTheme="minorHAnsi" w:hAnsiTheme="minorHAnsi" w:cstheme="minorHAnsi"/>
          <w:i/>
          <w:sz w:val="24"/>
          <w:szCs w:val="24"/>
        </w:rPr>
        <w:t>Cochrane handbook for systematic reviews of interventions</w:t>
      </w:r>
      <w:r w:rsidRPr="00A24444">
        <w:rPr>
          <w:rFonts w:asciiTheme="minorHAnsi" w:hAnsiTheme="minorHAnsi" w:cstheme="minorHAnsi"/>
          <w:sz w:val="24"/>
          <w:szCs w:val="24"/>
        </w:rPr>
        <w:t>. John Wiley &amp; Sons Chichester, UK, 2008.</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19.</w:t>
      </w:r>
      <w:r w:rsidRPr="00A24444">
        <w:rPr>
          <w:rFonts w:asciiTheme="minorHAnsi" w:hAnsiTheme="minorHAnsi" w:cstheme="minorHAnsi"/>
          <w:sz w:val="24"/>
          <w:szCs w:val="24"/>
        </w:rPr>
        <w:tab/>
        <w:t xml:space="preserve">Thomas J and Harden A. Methods for the thematic synthesis of qualitative research in systematic reviews. </w:t>
      </w:r>
      <w:r w:rsidRPr="00A24444">
        <w:rPr>
          <w:rFonts w:asciiTheme="minorHAnsi" w:hAnsiTheme="minorHAnsi" w:cstheme="minorHAnsi"/>
          <w:i/>
          <w:sz w:val="24"/>
          <w:szCs w:val="24"/>
        </w:rPr>
        <w:t>BMC Medical Research Methodology</w:t>
      </w:r>
      <w:r w:rsidRPr="00A24444">
        <w:rPr>
          <w:rFonts w:asciiTheme="minorHAnsi" w:hAnsiTheme="minorHAnsi" w:cstheme="minorHAnsi"/>
          <w:sz w:val="24"/>
          <w:szCs w:val="24"/>
        </w:rPr>
        <w:t xml:space="preserve"> 2008; 8: 45-45. DOI: 10.1186/1471-2288-8-45.</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20.</w:t>
      </w:r>
      <w:r w:rsidRPr="00A24444">
        <w:rPr>
          <w:rFonts w:asciiTheme="minorHAnsi" w:hAnsiTheme="minorHAnsi" w:cstheme="minorHAnsi"/>
          <w:sz w:val="24"/>
          <w:szCs w:val="24"/>
        </w:rPr>
        <w:tab/>
        <w:t xml:space="preserve">Tong A, Flemming K, McInnes E, et al. Enhancing transparency in reporting the synthesis of qualitative research: ENTREQ. </w:t>
      </w:r>
      <w:r w:rsidRPr="00A24444">
        <w:rPr>
          <w:rFonts w:asciiTheme="minorHAnsi" w:hAnsiTheme="minorHAnsi" w:cstheme="minorHAnsi"/>
          <w:i/>
          <w:sz w:val="24"/>
          <w:szCs w:val="24"/>
        </w:rPr>
        <w:t>BMC Medical Research Methodology</w:t>
      </w:r>
      <w:r w:rsidRPr="00A24444">
        <w:rPr>
          <w:rFonts w:asciiTheme="minorHAnsi" w:hAnsiTheme="minorHAnsi" w:cstheme="minorHAnsi"/>
          <w:sz w:val="24"/>
          <w:szCs w:val="24"/>
        </w:rPr>
        <w:t xml:space="preserve"> 2012; 12: 181-181. DOI: 10.1186/1471-2288-12-181.</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21.</w:t>
      </w:r>
      <w:r w:rsidRPr="00A24444">
        <w:rPr>
          <w:rFonts w:asciiTheme="minorHAnsi" w:hAnsiTheme="minorHAnsi" w:cstheme="minorHAnsi"/>
          <w:sz w:val="24"/>
          <w:szCs w:val="24"/>
        </w:rPr>
        <w:tab/>
        <w:t xml:space="preserve">Tong A, Sainsbury P and Craig J. Consolidated criteria for reporting qualitative research (COREQ): a 32-item checklist for interviews and focus groups. </w:t>
      </w:r>
      <w:r w:rsidRPr="00A24444">
        <w:rPr>
          <w:rFonts w:asciiTheme="minorHAnsi" w:hAnsiTheme="minorHAnsi" w:cstheme="minorHAnsi"/>
          <w:i/>
          <w:sz w:val="24"/>
          <w:szCs w:val="24"/>
        </w:rPr>
        <w:t>International Journal for Quality in Health Care</w:t>
      </w:r>
      <w:r w:rsidRPr="00A24444">
        <w:rPr>
          <w:rFonts w:asciiTheme="minorHAnsi" w:hAnsiTheme="minorHAnsi" w:cstheme="minorHAnsi"/>
          <w:sz w:val="24"/>
          <w:szCs w:val="24"/>
        </w:rPr>
        <w:t xml:space="preserve"> 2007; 19: 349-357. DOI: intqhc/mzm042.</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22.</w:t>
      </w:r>
      <w:r w:rsidRPr="00A24444">
        <w:rPr>
          <w:rFonts w:asciiTheme="minorHAnsi" w:hAnsiTheme="minorHAnsi" w:cstheme="minorHAnsi"/>
          <w:sz w:val="24"/>
          <w:szCs w:val="24"/>
        </w:rPr>
        <w:tab/>
        <w:t xml:space="preserve">Moher D, Liberati A, Tetzlaff J, et al. Preferred reporting items for systematic reviews and meta-analyses: the PRISMA statement. </w:t>
      </w:r>
      <w:r w:rsidRPr="00A24444">
        <w:rPr>
          <w:rFonts w:asciiTheme="minorHAnsi" w:hAnsiTheme="minorHAnsi" w:cstheme="minorHAnsi"/>
          <w:i/>
          <w:sz w:val="24"/>
          <w:szCs w:val="24"/>
        </w:rPr>
        <w:t>PLoS Medicine</w:t>
      </w:r>
      <w:r w:rsidRPr="00A24444">
        <w:rPr>
          <w:rFonts w:asciiTheme="minorHAnsi" w:hAnsiTheme="minorHAnsi" w:cstheme="minorHAnsi"/>
          <w:sz w:val="24"/>
          <w:szCs w:val="24"/>
        </w:rPr>
        <w:t xml:space="preserve"> 2009; 6: e1000097-e1000097. DOI: 10.1371/journal.pmed.1000097.</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23.</w:t>
      </w:r>
      <w:r w:rsidRPr="00A24444">
        <w:rPr>
          <w:rFonts w:asciiTheme="minorHAnsi" w:hAnsiTheme="minorHAnsi" w:cstheme="minorHAnsi"/>
          <w:sz w:val="24"/>
          <w:szCs w:val="24"/>
        </w:rPr>
        <w:tab/>
        <w:t xml:space="preserve">Cooper AF, Jackson G, Weinman J, et al. A qualitative study investigating patients' beliefs about cardiac rehabilitation. </w:t>
      </w:r>
      <w:r w:rsidRPr="00A24444">
        <w:rPr>
          <w:rFonts w:asciiTheme="minorHAnsi" w:hAnsiTheme="minorHAnsi" w:cstheme="minorHAnsi"/>
          <w:i/>
          <w:sz w:val="24"/>
          <w:szCs w:val="24"/>
        </w:rPr>
        <w:t>Clinical Rehabilitation</w:t>
      </w:r>
      <w:r w:rsidRPr="00A24444">
        <w:rPr>
          <w:rFonts w:asciiTheme="minorHAnsi" w:hAnsiTheme="minorHAnsi" w:cstheme="minorHAnsi"/>
          <w:sz w:val="24"/>
          <w:szCs w:val="24"/>
        </w:rPr>
        <w:t xml:space="preserve"> 2005; 19: 87-96.</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24.</w:t>
      </w:r>
      <w:r w:rsidRPr="00A24444">
        <w:rPr>
          <w:rFonts w:asciiTheme="minorHAnsi" w:hAnsiTheme="minorHAnsi" w:cstheme="minorHAnsi"/>
          <w:sz w:val="24"/>
          <w:szCs w:val="24"/>
        </w:rPr>
        <w:tab/>
        <w:t xml:space="preserve">Herber OR, Smith K, White M, et al. 'Just not for me' - contributing factors to nonattendance/noncompletion at phase III cardiac rehabilitation in acute coronary syndrome patients: a qualitative enquiry. </w:t>
      </w:r>
      <w:r w:rsidRPr="00A24444">
        <w:rPr>
          <w:rFonts w:asciiTheme="minorHAnsi" w:hAnsiTheme="minorHAnsi" w:cstheme="minorHAnsi"/>
          <w:i/>
          <w:sz w:val="24"/>
          <w:szCs w:val="24"/>
        </w:rPr>
        <w:t>Journal of Clinical Nursing</w:t>
      </w:r>
      <w:r w:rsidRPr="00A24444">
        <w:rPr>
          <w:rFonts w:asciiTheme="minorHAnsi" w:hAnsiTheme="minorHAnsi" w:cstheme="minorHAnsi"/>
          <w:sz w:val="24"/>
          <w:szCs w:val="24"/>
        </w:rPr>
        <w:t xml:space="preserve"> 2017; 26: 3529-3542. DOI: 10.1111/jocn.13722.</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25.</w:t>
      </w:r>
      <w:r w:rsidRPr="00A24444">
        <w:rPr>
          <w:rFonts w:asciiTheme="minorHAnsi" w:hAnsiTheme="minorHAnsi" w:cstheme="minorHAnsi"/>
          <w:sz w:val="24"/>
          <w:szCs w:val="24"/>
        </w:rPr>
        <w:tab/>
        <w:t xml:space="preserve">Hird C, Upton C and Chesson RA. 'Getting back to normal': Patients' expectations of cardiac rehabilitation. </w:t>
      </w:r>
      <w:r w:rsidRPr="00A24444">
        <w:rPr>
          <w:rFonts w:asciiTheme="minorHAnsi" w:hAnsiTheme="minorHAnsi" w:cstheme="minorHAnsi"/>
          <w:i/>
          <w:sz w:val="24"/>
          <w:szCs w:val="24"/>
        </w:rPr>
        <w:t>Physiotherapy</w:t>
      </w:r>
      <w:r w:rsidRPr="00A24444">
        <w:rPr>
          <w:rFonts w:asciiTheme="minorHAnsi" w:hAnsiTheme="minorHAnsi" w:cstheme="minorHAnsi"/>
          <w:sz w:val="24"/>
          <w:szCs w:val="24"/>
        </w:rPr>
        <w:t xml:space="preserve"> 2004; 90: 125-131. DOI: </w:t>
      </w:r>
      <w:hyperlink r:id="rId24" w:history="1">
        <w:r w:rsidRPr="00A24444">
          <w:rPr>
            <w:rStyle w:val="Hyperlink"/>
            <w:rFonts w:asciiTheme="minorHAnsi" w:hAnsiTheme="minorHAnsi" w:cstheme="minorHAnsi"/>
            <w:sz w:val="24"/>
            <w:szCs w:val="24"/>
          </w:rPr>
          <w:t>http://dx.doi.org/10.1016/j.physio.2004.03.006</w:t>
        </w:r>
      </w:hyperlink>
      <w:r w:rsidRPr="00A24444">
        <w:rPr>
          <w:rFonts w:asciiTheme="minorHAnsi" w:hAnsiTheme="minorHAnsi" w:cstheme="minorHAnsi"/>
          <w:sz w:val="24"/>
          <w:szCs w:val="24"/>
        </w:rPr>
        <w:t>.</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26.</w:t>
      </w:r>
      <w:r w:rsidRPr="00A24444">
        <w:rPr>
          <w:rFonts w:asciiTheme="minorHAnsi" w:hAnsiTheme="minorHAnsi" w:cstheme="minorHAnsi"/>
          <w:sz w:val="24"/>
          <w:szCs w:val="24"/>
        </w:rPr>
        <w:tab/>
        <w:t xml:space="preserve">Clark AM, Barbour RS, White M, et al. Promoting participation in cardiac rehabilitation: patient choices and experiences. </w:t>
      </w:r>
      <w:r w:rsidRPr="00A24444">
        <w:rPr>
          <w:rFonts w:asciiTheme="minorHAnsi" w:hAnsiTheme="minorHAnsi" w:cstheme="minorHAnsi"/>
          <w:i/>
          <w:sz w:val="24"/>
          <w:szCs w:val="24"/>
        </w:rPr>
        <w:t>Journal Of Advanced Nursing</w:t>
      </w:r>
      <w:r w:rsidRPr="00A24444">
        <w:rPr>
          <w:rFonts w:asciiTheme="minorHAnsi" w:hAnsiTheme="minorHAnsi" w:cstheme="minorHAnsi"/>
          <w:sz w:val="24"/>
          <w:szCs w:val="24"/>
        </w:rPr>
        <w:t xml:space="preserve"> 2004; 47: 5-14.</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27.</w:t>
      </w:r>
      <w:r w:rsidRPr="00A24444">
        <w:rPr>
          <w:rFonts w:asciiTheme="minorHAnsi" w:hAnsiTheme="minorHAnsi" w:cstheme="minorHAnsi"/>
          <w:sz w:val="24"/>
          <w:szCs w:val="24"/>
        </w:rPr>
        <w:tab/>
        <w:t xml:space="preserve">Bäck M, Öberg B and Krevers B. Important aspects in relation to patients' attendance at exercise-based cardiac rehabilitation - facilitators, barriers and physiotherapist's role: a qualitative study. </w:t>
      </w:r>
      <w:r w:rsidRPr="00A24444">
        <w:rPr>
          <w:rFonts w:asciiTheme="minorHAnsi" w:hAnsiTheme="minorHAnsi" w:cstheme="minorHAnsi"/>
          <w:i/>
          <w:sz w:val="24"/>
          <w:szCs w:val="24"/>
        </w:rPr>
        <w:t>BMC Cardiovascular Disorders</w:t>
      </w:r>
      <w:r w:rsidRPr="00A24444">
        <w:rPr>
          <w:rFonts w:asciiTheme="minorHAnsi" w:hAnsiTheme="minorHAnsi" w:cstheme="minorHAnsi"/>
          <w:sz w:val="24"/>
          <w:szCs w:val="24"/>
        </w:rPr>
        <w:t xml:space="preserve"> 2017; 17: 1-10. DOI: 10.1186/s12872-017-0512-7.</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28.</w:t>
      </w:r>
      <w:r w:rsidRPr="00A24444">
        <w:rPr>
          <w:rFonts w:asciiTheme="minorHAnsi" w:hAnsiTheme="minorHAnsi" w:cstheme="minorHAnsi"/>
          <w:sz w:val="24"/>
          <w:szCs w:val="24"/>
        </w:rPr>
        <w:tab/>
        <w:t xml:space="preserve">McCorry NK, Corrigan M, Tully MA, et al. Perceptions of exercise among people who have not attended cardiac rehabilitation following myocardial infarction. </w:t>
      </w:r>
      <w:r w:rsidRPr="00A24444">
        <w:rPr>
          <w:rFonts w:asciiTheme="minorHAnsi" w:hAnsiTheme="minorHAnsi" w:cstheme="minorHAnsi"/>
          <w:i/>
          <w:sz w:val="24"/>
          <w:szCs w:val="24"/>
        </w:rPr>
        <w:t>Journal Of Health Psychology</w:t>
      </w:r>
      <w:r w:rsidRPr="00A24444">
        <w:rPr>
          <w:rFonts w:asciiTheme="minorHAnsi" w:hAnsiTheme="minorHAnsi" w:cstheme="minorHAnsi"/>
          <w:sz w:val="24"/>
          <w:szCs w:val="24"/>
        </w:rPr>
        <w:t xml:space="preserve"> 2009; 14: 924-932. DOI: 10.1177/1359105309341144.</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29.</w:t>
      </w:r>
      <w:r w:rsidRPr="00A24444">
        <w:rPr>
          <w:rFonts w:asciiTheme="minorHAnsi" w:hAnsiTheme="minorHAnsi" w:cstheme="minorHAnsi"/>
          <w:sz w:val="24"/>
          <w:szCs w:val="24"/>
        </w:rPr>
        <w:tab/>
        <w:t xml:space="preserve">Shaw R, Gillies M, Barber J, et al. Pre-exercise screening and health coaching in CHD secondary prevention: a qualitative study of the patient experience. </w:t>
      </w:r>
      <w:r w:rsidRPr="00A24444">
        <w:rPr>
          <w:rFonts w:asciiTheme="minorHAnsi" w:hAnsiTheme="minorHAnsi" w:cstheme="minorHAnsi"/>
          <w:i/>
          <w:sz w:val="24"/>
          <w:szCs w:val="24"/>
        </w:rPr>
        <w:t>Health Education Research</w:t>
      </w:r>
      <w:r w:rsidRPr="00A24444">
        <w:rPr>
          <w:rFonts w:asciiTheme="minorHAnsi" w:hAnsiTheme="minorHAnsi" w:cstheme="minorHAnsi"/>
          <w:sz w:val="24"/>
          <w:szCs w:val="24"/>
        </w:rPr>
        <w:t xml:space="preserve"> 2012; 27: 424-436. DOI: 10.1093/her/cys005.</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30.</w:t>
      </w:r>
      <w:r w:rsidRPr="00A24444">
        <w:rPr>
          <w:rFonts w:asciiTheme="minorHAnsi" w:hAnsiTheme="minorHAnsi" w:cstheme="minorHAnsi"/>
          <w:sz w:val="24"/>
          <w:szCs w:val="24"/>
        </w:rPr>
        <w:tab/>
        <w:t xml:space="preserve">Cleary K, LaPier T and Rippee A. Perceptions of exercise and quality of life in older patients in the United States during the first year following coronary artery bypass surgery. </w:t>
      </w:r>
      <w:r w:rsidRPr="00A24444">
        <w:rPr>
          <w:rFonts w:asciiTheme="minorHAnsi" w:hAnsiTheme="minorHAnsi" w:cstheme="minorHAnsi"/>
          <w:i/>
          <w:sz w:val="24"/>
          <w:szCs w:val="24"/>
        </w:rPr>
        <w:t>Physiotherapy Theory &amp; Practice</w:t>
      </w:r>
      <w:r w:rsidRPr="00A24444">
        <w:rPr>
          <w:rFonts w:asciiTheme="minorHAnsi" w:hAnsiTheme="minorHAnsi" w:cstheme="minorHAnsi"/>
          <w:sz w:val="24"/>
          <w:szCs w:val="24"/>
        </w:rPr>
        <w:t xml:space="preserve"> 2015; 31: 337-346. DOI: 10.3109/09593985.2015.1004770.</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31.</w:t>
      </w:r>
      <w:r w:rsidRPr="00A24444">
        <w:rPr>
          <w:rFonts w:asciiTheme="minorHAnsi" w:hAnsiTheme="minorHAnsi" w:cstheme="minorHAnsi"/>
          <w:sz w:val="24"/>
          <w:szCs w:val="24"/>
        </w:rPr>
        <w:tab/>
        <w:t xml:space="preserve">Galdas PM, Oliffe JL, Kang HBK, et al. Punjabi Sikh patients' perceived barriers to engaging in physical exercise following myocardial infarction. </w:t>
      </w:r>
      <w:r w:rsidRPr="00A24444">
        <w:rPr>
          <w:rFonts w:asciiTheme="minorHAnsi" w:hAnsiTheme="minorHAnsi" w:cstheme="minorHAnsi"/>
          <w:i/>
          <w:sz w:val="24"/>
          <w:szCs w:val="24"/>
        </w:rPr>
        <w:t>Public Health Nursing (Boston, Mass)</w:t>
      </w:r>
      <w:r w:rsidRPr="00A24444">
        <w:rPr>
          <w:rFonts w:asciiTheme="minorHAnsi" w:hAnsiTheme="minorHAnsi" w:cstheme="minorHAnsi"/>
          <w:sz w:val="24"/>
          <w:szCs w:val="24"/>
        </w:rPr>
        <w:t xml:space="preserve"> 2012; 29: 534-541. DOI: 10.1111/j.1525-1446.2012.01009.x.</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32.</w:t>
      </w:r>
      <w:r w:rsidRPr="00A24444">
        <w:rPr>
          <w:rFonts w:asciiTheme="minorHAnsi" w:hAnsiTheme="minorHAnsi" w:cstheme="minorHAnsi"/>
          <w:sz w:val="24"/>
          <w:szCs w:val="24"/>
        </w:rPr>
        <w:tab/>
        <w:t xml:space="preserve">Dale CM, Angus JE, Seto Nielsen L, et al. "I'm No Superman": Understanding Diabetic Men, Masculinity, and Cardiac Rehabilitation. </w:t>
      </w:r>
      <w:r w:rsidRPr="00A24444">
        <w:rPr>
          <w:rFonts w:asciiTheme="minorHAnsi" w:hAnsiTheme="minorHAnsi" w:cstheme="minorHAnsi"/>
          <w:i/>
          <w:sz w:val="24"/>
          <w:szCs w:val="24"/>
        </w:rPr>
        <w:t>Qualitative Health Research</w:t>
      </w:r>
      <w:r w:rsidRPr="00A24444">
        <w:rPr>
          <w:rFonts w:asciiTheme="minorHAnsi" w:hAnsiTheme="minorHAnsi" w:cstheme="minorHAnsi"/>
          <w:sz w:val="24"/>
          <w:szCs w:val="24"/>
        </w:rPr>
        <w:t xml:space="preserve"> 2015; 25: 1648-1661. DOI: 10.1177/1049732314566323.</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lastRenderedPageBreak/>
        <w:t>33.</w:t>
      </w:r>
      <w:r w:rsidRPr="00A24444">
        <w:rPr>
          <w:rFonts w:asciiTheme="minorHAnsi" w:hAnsiTheme="minorHAnsi" w:cstheme="minorHAnsi"/>
          <w:sz w:val="24"/>
          <w:szCs w:val="24"/>
        </w:rPr>
        <w:tab/>
        <w:t xml:space="preserve">Robertson S, Sheikh K and Moore A. Embodied masculinities in the context of cardiac rehabilitation. </w:t>
      </w:r>
      <w:r w:rsidRPr="00A24444">
        <w:rPr>
          <w:rFonts w:asciiTheme="minorHAnsi" w:hAnsiTheme="minorHAnsi" w:cstheme="minorHAnsi"/>
          <w:i/>
          <w:sz w:val="24"/>
          <w:szCs w:val="24"/>
        </w:rPr>
        <w:t>Sociology of Health &amp; Illness</w:t>
      </w:r>
      <w:r w:rsidRPr="00A24444">
        <w:rPr>
          <w:rFonts w:asciiTheme="minorHAnsi" w:hAnsiTheme="minorHAnsi" w:cstheme="minorHAnsi"/>
          <w:sz w:val="24"/>
          <w:szCs w:val="24"/>
        </w:rPr>
        <w:t xml:space="preserve"> 2010; 32: 695-710. DOI: 10.1111/j.1467-9566.2010.01249.x.</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34.</w:t>
      </w:r>
      <w:r w:rsidRPr="00A24444">
        <w:rPr>
          <w:rFonts w:asciiTheme="minorHAnsi" w:hAnsiTheme="minorHAnsi" w:cstheme="minorHAnsi"/>
          <w:sz w:val="24"/>
          <w:szCs w:val="24"/>
        </w:rPr>
        <w:tab/>
        <w:t xml:space="preserve">Jones M, Jolly K, Raftery J, et al. 'DNA' may not mean 'did not participate': a qualitative study of reasons for non-adherence at home- and centre-based cardiac rehabilitation. </w:t>
      </w:r>
      <w:r w:rsidRPr="00A24444">
        <w:rPr>
          <w:rFonts w:asciiTheme="minorHAnsi" w:hAnsiTheme="minorHAnsi" w:cstheme="minorHAnsi"/>
          <w:i/>
          <w:sz w:val="24"/>
          <w:szCs w:val="24"/>
        </w:rPr>
        <w:t>Family Practice</w:t>
      </w:r>
      <w:r w:rsidRPr="00A24444">
        <w:rPr>
          <w:rFonts w:asciiTheme="minorHAnsi" w:hAnsiTheme="minorHAnsi" w:cstheme="minorHAnsi"/>
          <w:sz w:val="24"/>
          <w:szCs w:val="24"/>
        </w:rPr>
        <w:t xml:space="preserve"> 2007; 24: 343-357.</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35.</w:t>
      </w:r>
      <w:r w:rsidRPr="00A24444">
        <w:rPr>
          <w:rFonts w:asciiTheme="minorHAnsi" w:hAnsiTheme="minorHAnsi" w:cstheme="minorHAnsi"/>
          <w:sz w:val="24"/>
          <w:szCs w:val="24"/>
        </w:rPr>
        <w:tab/>
        <w:t xml:space="preserve">Clark AM, King-Shier KM, Spaling MA, et al. Factors influencing participation in cardiac rehabilitation programmes after referral and initial attendance: qualitative systematic review and meta-synthesis. </w:t>
      </w:r>
      <w:r w:rsidRPr="00A24444">
        <w:rPr>
          <w:rFonts w:asciiTheme="minorHAnsi" w:hAnsiTheme="minorHAnsi" w:cstheme="minorHAnsi"/>
          <w:i/>
          <w:sz w:val="24"/>
          <w:szCs w:val="24"/>
        </w:rPr>
        <w:t>Clinical Rehabilitation</w:t>
      </w:r>
      <w:r w:rsidRPr="00A24444">
        <w:rPr>
          <w:rFonts w:asciiTheme="minorHAnsi" w:hAnsiTheme="minorHAnsi" w:cstheme="minorHAnsi"/>
          <w:sz w:val="24"/>
          <w:szCs w:val="24"/>
        </w:rPr>
        <w:t xml:space="preserve"> 2013; 27: 948-959. DOI: 10.1177/0269215513481046.</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36.</w:t>
      </w:r>
      <w:r w:rsidRPr="00A24444">
        <w:rPr>
          <w:rFonts w:asciiTheme="minorHAnsi" w:hAnsiTheme="minorHAnsi" w:cstheme="minorHAnsi"/>
          <w:sz w:val="24"/>
          <w:szCs w:val="24"/>
        </w:rPr>
        <w:tab/>
        <w:t xml:space="preserve">Pentecost C and Taket A. Understanding exercise uptake and adherence for people with chronic conditions: a new model demonstrating the importance of exercise identity, benefits of attending and support. </w:t>
      </w:r>
      <w:r w:rsidRPr="00A24444">
        <w:rPr>
          <w:rFonts w:asciiTheme="minorHAnsi" w:hAnsiTheme="minorHAnsi" w:cstheme="minorHAnsi"/>
          <w:i/>
          <w:sz w:val="24"/>
          <w:szCs w:val="24"/>
        </w:rPr>
        <w:t>Health Education Research</w:t>
      </w:r>
      <w:r w:rsidRPr="00A24444">
        <w:rPr>
          <w:rFonts w:asciiTheme="minorHAnsi" w:hAnsiTheme="minorHAnsi" w:cstheme="minorHAnsi"/>
          <w:sz w:val="24"/>
          <w:szCs w:val="24"/>
        </w:rPr>
        <w:t xml:space="preserve"> 2011; 26: 908-922. DOI: her/cyr052.</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37.</w:t>
      </w:r>
      <w:r w:rsidRPr="00A24444">
        <w:rPr>
          <w:rFonts w:asciiTheme="minorHAnsi" w:hAnsiTheme="minorHAnsi" w:cstheme="minorHAnsi"/>
          <w:sz w:val="24"/>
          <w:szCs w:val="24"/>
        </w:rPr>
        <w:tab/>
        <w:t xml:space="preserve">Dohnke B, Nowossadeck E and Muller-Fahrnow W. Motivation and Participation in a Phase III Cardiac Rehabilitation Programme: An Application of the Health Action Process Approach. </w:t>
      </w:r>
      <w:r w:rsidRPr="00A24444">
        <w:rPr>
          <w:rFonts w:asciiTheme="minorHAnsi" w:hAnsiTheme="minorHAnsi" w:cstheme="minorHAnsi"/>
          <w:i/>
          <w:sz w:val="24"/>
          <w:szCs w:val="24"/>
        </w:rPr>
        <w:t>Research in Sports Medicine</w:t>
      </w:r>
      <w:r w:rsidRPr="00A24444">
        <w:rPr>
          <w:rFonts w:asciiTheme="minorHAnsi" w:hAnsiTheme="minorHAnsi" w:cstheme="minorHAnsi"/>
          <w:sz w:val="24"/>
          <w:szCs w:val="24"/>
        </w:rPr>
        <w:t xml:space="preserve"> 2010; 18: 219-235. DOI: 10.1080/15438627.2010.510032.</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38.</w:t>
      </w:r>
      <w:r w:rsidRPr="00A24444">
        <w:rPr>
          <w:rFonts w:asciiTheme="minorHAnsi" w:hAnsiTheme="minorHAnsi" w:cstheme="minorHAnsi"/>
          <w:sz w:val="24"/>
          <w:szCs w:val="24"/>
        </w:rPr>
        <w:tab/>
        <w:t xml:space="preserve">Chu IH, Nigg C, Wu W-L, et al. </w:t>
      </w:r>
      <w:r w:rsidRPr="00A24444">
        <w:rPr>
          <w:rFonts w:asciiTheme="minorHAnsi" w:hAnsiTheme="minorHAnsi" w:cstheme="minorHAnsi"/>
          <w:i/>
          <w:sz w:val="24"/>
          <w:szCs w:val="24"/>
        </w:rPr>
        <w:t>Self-determined Motivation Predicts Different Physical Activity Behaviors in Patients with Coronary Heart Disease</w:t>
      </w:r>
      <w:r w:rsidRPr="00A24444">
        <w:rPr>
          <w:rFonts w:asciiTheme="minorHAnsi" w:hAnsiTheme="minorHAnsi" w:cstheme="minorHAnsi"/>
          <w:sz w:val="24"/>
          <w:szCs w:val="24"/>
        </w:rPr>
        <w:t>.  2016.</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39.</w:t>
      </w:r>
      <w:r w:rsidRPr="00A24444">
        <w:rPr>
          <w:rFonts w:asciiTheme="minorHAnsi" w:hAnsiTheme="minorHAnsi" w:cstheme="minorHAnsi"/>
          <w:sz w:val="24"/>
          <w:szCs w:val="24"/>
        </w:rPr>
        <w:tab/>
        <w:t xml:space="preserve">Blanchard C, Arthur HM and Gunn E. Self-Efficacy and Outcome Expectations in Cardiac Rehabilitation: Associations With Women’s Physical Activity. </w:t>
      </w:r>
      <w:r w:rsidRPr="00A24444">
        <w:rPr>
          <w:rFonts w:asciiTheme="minorHAnsi" w:hAnsiTheme="minorHAnsi" w:cstheme="minorHAnsi"/>
          <w:i/>
          <w:sz w:val="24"/>
          <w:szCs w:val="24"/>
        </w:rPr>
        <w:t>Rehabilitation Psychology</w:t>
      </w:r>
      <w:r w:rsidRPr="00A24444">
        <w:rPr>
          <w:rFonts w:asciiTheme="minorHAnsi" w:hAnsiTheme="minorHAnsi" w:cstheme="minorHAnsi"/>
          <w:sz w:val="24"/>
          <w:szCs w:val="24"/>
        </w:rPr>
        <w:t xml:space="preserve"> 2015; 60: 59-66. DOI: 10.1037/rep0000024.</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40.</w:t>
      </w:r>
      <w:r w:rsidRPr="00A24444">
        <w:rPr>
          <w:rFonts w:asciiTheme="minorHAnsi" w:hAnsiTheme="minorHAnsi" w:cstheme="minorHAnsi"/>
          <w:sz w:val="24"/>
          <w:szCs w:val="24"/>
        </w:rPr>
        <w:tab/>
        <w:t xml:space="preserve">Bandura A. </w:t>
      </w:r>
      <w:r w:rsidRPr="00A24444">
        <w:rPr>
          <w:rFonts w:asciiTheme="minorHAnsi" w:hAnsiTheme="minorHAnsi" w:cstheme="minorHAnsi"/>
          <w:i/>
          <w:sz w:val="24"/>
          <w:szCs w:val="24"/>
        </w:rPr>
        <w:t>Self-efficacy: The exercise of control</w:t>
      </w:r>
      <w:r w:rsidRPr="00A24444">
        <w:rPr>
          <w:rFonts w:asciiTheme="minorHAnsi" w:hAnsiTheme="minorHAnsi" w:cstheme="minorHAnsi"/>
          <w:sz w:val="24"/>
          <w:szCs w:val="24"/>
        </w:rPr>
        <w:t>. New York, NY, US 1997.</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41.</w:t>
      </w:r>
      <w:r w:rsidRPr="00A24444">
        <w:rPr>
          <w:rFonts w:asciiTheme="minorHAnsi" w:hAnsiTheme="minorHAnsi" w:cstheme="minorHAnsi"/>
          <w:sz w:val="24"/>
          <w:szCs w:val="24"/>
        </w:rPr>
        <w:tab/>
        <w:t xml:space="preserve">Woodgate J and Brawley LR. Self-efficacy for exercise in cardiac rehabilitation: review and recommendations. </w:t>
      </w:r>
      <w:r w:rsidRPr="00A24444">
        <w:rPr>
          <w:rFonts w:asciiTheme="minorHAnsi" w:hAnsiTheme="minorHAnsi" w:cstheme="minorHAnsi"/>
          <w:i/>
          <w:sz w:val="24"/>
          <w:szCs w:val="24"/>
        </w:rPr>
        <w:t>Journal of Health Psychology</w:t>
      </w:r>
      <w:r w:rsidRPr="00A24444">
        <w:rPr>
          <w:rFonts w:asciiTheme="minorHAnsi" w:hAnsiTheme="minorHAnsi" w:cstheme="minorHAnsi"/>
          <w:sz w:val="24"/>
          <w:szCs w:val="24"/>
        </w:rPr>
        <w:t xml:space="preserve"> 2008; 13: 366-387.</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42.</w:t>
      </w:r>
      <w:r w:rsidRPr="00A24444">
        <w:rPr>
          <w:rFonts w:asciiTheme="minorHAnsi" w:hAnsiTheme="minorHAnsi" w:cstheme="minorHAnsi"/>
          <w:sz w:val="24"/>
          <w:szCs w:val="24"/>
        </w:rPr>
        <w:tab/>
        <w:t xml:space="preserve">Schwarzer R, Ziegelmann JP, Luszczynska A, et al. Social-cognitive predictors of physical exercise adherence: three longitudinal studies in rehabilitation. </w:t>
      </w:r>
      <w:r w:rsidRPr="00A24444">
        <w:rPr>
          <w:rFonts w:asciiTheme="minorHAnsi" w:hAnsiTheme="minorHAnsi" w:cstheme="minorHAnsi"/>
          <w:i/>
          <w:sz w:val="24"/>
          <w:szCs w:val="24"/>
        </w:rPr>
        <w:t>Health Psychology</w:t>
      </w:r>
      <w:r w:rsidRPr="00A24444">
        <w:rPr>
          <w:rFonts w:asciiTheme="minorHAnsi" w:hAnsiTheme="minorHAnsi" w:cstheme="minorHAnsi"/>
          <w:sz w:val="24"/>
          <w:szCs w:val="24"/>
        </w:rPr>
        <w:t xml:space="preserve"> 2008; 27: S54-63.</w:t>
      </w:r>
    </w:p>
    <w:p w:rsidR="00244CFB" w:rsidRPr="00A24444" w:rsidRDefault="00244CFB" w:rsidP="00244CFB">
      <w:pPr>
        <w:pStyle w:val="EndNoteBibliography"/>
        <w:spacing w:after="0"/>
        <w:rPr>
          <w:rFonts w:asciiTheme="minorHAnsi" w:hAnsiTheme="minorHAnsi" w:cstheme="minorHAnsi"/>
          <w:sz w:val="24"/>
          <w:szCs w:val="24"/>
        </w:rPr>
      </w:pPr>
      <w:r w:rsidRPr="00A24444">
        <w:rPr>
          <w:rFonts w:asciiTheme="minorHAnsi" w:hAnsiTheme="minorHAnsi" w:cstheme="minorHAnsi"/>
          <w:sz w:val="24"/>
          <w:szCs w:val="24"/>
        </w:rPr>
        <w:t>43.</w:t>
      </w:r>
      <w:r w:rsidRPr="00A24444">
        <w:rPr>
          <w:rFonts w:asciiTheme="minorHAnsi" w:hAnsiTheme="minorHAnsi" w:cstheme="minorHAnsi"/>
          <w:sz w:val="24"/>
          <w:szCs w:val="24"/>
        </w:rPr>
        <w:tab/>
        <w:t xml:space="preserve">Sniehotta FF, Scholz U and Schwarzer R. Bridging the intention-behaviour gap: planning, self-efficacy, and action control in the adoption and maintenance of physical exercise. </w:t>
      </w:r>
      <w:r w:rsidRPr="00A24444">
        <w:rPr>
          <w:rFonts w:asciiTheme="minorHAnsi" w:hAnsiTheme="minorHAnsi" w:cstheme="minorHAnsi"/>
          <w:i/>
          <w:sz w:val="24"/>
          <w:szCs w:val="24"/>
        </w:rPr>
        <w:t>Psychology &amp; Health</w:t>
      </w:r>
      <w:r w:rsidRPr="00A24444">
        <w:rPr>
          <w:rFonts w:asciiTheme="minorHAnsi" w:hAnsiTheme="minorHAnsi" w:cstheme="minorHAnsi"/>
          <w:sz w:val="24"/>
          <w:szCs w:val="24"/>
        </w:rPr>
        <w:t xml:space="preserve"> 2005; 20: 143-160.</w:t>
      </w:r>
    </w:p>
    <w:p w:rsidR="00244CFB" w:rsidRPr="00A24444" w:rsidRDefault="00244CFB" w:rsidP="00244CFB">
      <w:pPr>
        <w:pStyle w:val="EndNoteBibliography"/>
        <w:rPr>
          <w:rFonts w:asciiTheme="minorHAnsi" w:hAnsiTheme="minorHAnsi" w:cstheme="minorHAnsi"/>
          <w:sz w:val="24"/>
          <w:szCs w:val="24"/>
        </w:rPr>
      </w:pPr>
      <w:r w:rsidRPr="00A24444">
        <w:rPr>
          <w:rFonts w:asciiTheme="minorHAnsi" w:hAnsiTheme="minorHAnsi" w:cstheme="minorHAnsi"/>
          <w:sz w:val="24"/>
          <w:szCs w:val="24"/>
        </w:rPr>
        <w:t>44.</w:t>
      </w:r>
      <w:r w:rsidRPr="00A24444">
        <w:rPr>
          <w:rFonts w:asciiTheme="minorHAnsi" w:hAnsiTheme="minorHAnsi" w:cstheme="minorHAnsi"/>
          <w:sz w:val="24"/>
          <w:szCs w:val="24"/>
        </w:rPr>
        <w:tab/>
        <w:t xml:space="preserve">Kaminsky LA, Brubaker PH, Guazzi M, et al. Assessing Physical Activity as a Core Component in Cardiac Rehabilitation: A POSITION STATEMENT OF THE AMERICAN ASSOCIATION OF CARDIOVASCULAR AND PULMONARY REHABILITATION. </w:t>
      </w:r>
      <w:r w:rsidRPr="00A24444">
        <w:rPr>
          <w:rFonts w:asciiTheme="minorHAnsi" w:hAnsiTheme="minorHAnsi" w:cstheme="minorHAnsi"/>
          <w:i/>
          <w:sz w:val="24"/>
          <w:szCs w:val="24"/>
        </w:rPr>
        <w:t>Journal Of Cardiopulmonary Rehabilitation And Prevention</w:t>
      </w:r>
      <w:r w:rsidRPr="00A24444">
        <w:rPr>
          <w:rFonts w:asciiTheme="minorHAnsi" w:hAnsiTheme="minorHAnsi" w:cstheme="minorHAnsi"/>
          <w:sz w:val="24"/>
          <w:szCs w:val="24"/>
        </w:rPr>
        <w:t xml:space="preserve"> 2016; 36: 217-229. DOI: 10.1097/HCR.0000000000000191.</w:t>
      </w:r>
    </w:p>
    <w:p w:rsidR="005E4C9C" w:rsidRPr="00A24444" w:rsidRDefault="008872C3" w:rsidP="00E2041A">
      <w:pPr>
        <w:rPr>
          <w:rFonts w:asciiTheme="minorHAnsi" w:hAnsiTheme="minorHAnsi" w:cstheme="minorHAnsi"/>
          <w:szCs w:val="24"/>
        </w:rPr>
      </w:pPr>
      <w:r w:rsidRPr="00A24444">
        <w:rPr>
          <w:rFonts w:asciiTheme="minorHAnsi" w:hAnsiTheme="minorHAnsi" w:cstheme="minorHAnsi"/>
          <w:szCs w:val="24"/>
        </w:rPr>
        <w:fldChar w:fldCharType="end"/>
      </w:r>
    </w:p>
    <w:p w:rsidR="00A24444" w:rsidRDefault="00A24444">
      <w:pPr>
        <w:spacing w:line="259" w:lineRule="auto"/>
        <w:rPr>
          <w:b/>
        </w:rPr>
      </w:pPr>
      <w:r w:rsidRPr="00A24444">
        <w:rPr>
          <w:rFonts w:asciiTheme="minorHAnsi" w:hAnsiTheme="minorHAnsi" w:cstheme="minorHAnsi"/>
          <w:b/>
          <w:szCs w:val="24"/>
        </w:rPr>
        <w:br w:type="page"/>
      </w:r>
    </w:p>
    <w:p w:rsidR="00A24444" w:rsidRDefault="00A24444" w:rsidP="00A24444">
      <w:pPr>
        <w:rPr>
          <w:b/>
          <w:szCs w:val="24"/>
        </w:rPr>
        <w:sectPr w:rsidR="00A24444" w:rsidSect="003E0C40">
          <w:pgSz w:w="11906" w:h="16838"/>
          <w:pgMar w:top="1440" w:right="1440" w:bottom="1440" w:left="1440" w:header="709" w:footer="709" w:gutter="0"/>
          <w:cols w:space="708"/>
          <w:docGrid w:linePitch="360"/>
        </w:sectPr>
      </w:pPr>
    </w:p>
    <w:p w:rsidR="00A24444" w:rsidRDefault="00A24444" w:rsidP="00A24444">
      <w:pPr>
        <w:rPr>
          <w:b/>
          <w:szCs w:val="24"/>
        </w:rPr>
      </w:pPr>
      <w:r w:rsidRPr="00AB246E">
        <w:rPr>
          <w:b/>
          <w:szCs w:val="24"/>
        </w:rPr>
        <w:lastRenderedPageBreak/>
        <w:t xml:space="preserve">Supplementary </w:t>
      </w:r>
      <w:r>
        <w:rPr>
          <w:b/>
          <w:szCs w:val="24"/>
        </w:rPr>
        <w:t>File 1: I</w:t>
      </w:r>
      <w:r w:rsidRPr="00AB246E">
        <w:rPr>
          <w:b/>
          <w:szCs w:val="24"/>
        </w:rPr>
        <w:t>ndicative quotes for each theme</w:t>
      </w:r>
    </w:p>
    <w:tbl>
      <w:tblPr>
        <w:tblStyle w:val="TableGrid"/>
        <w:tblW w:w="14170" w:type="dxa"/>
        <w:tblInd w:w="0" w:type="dxa"/>
        <w:tblLook w:val="04A0" w:firstRow="1" w:lastRow="0" w:firstColumn="1" w:lastColumn="0" w:noHBand="0" w:noVBand="1"/>
      </w:tblPr>
      <w:tblGrid>
        <w:gridCol w:w="1979"/>
        <w:gridCol w:w="1964"/>
        <w:gridCol w:w="6580"/>
        <w:gridCol w:w="3647"/>
      </w:tblGrid>
      <w:tr w:rsidR="00A24444" w:rsidTr="00F7405C">
        <w:tc>
          <w:tcPr>
            <w:tcW w:w="1979" w:type="dxa"/>
            <w:shd w:val="clear" w:color="auto" w:fill="BFBFBF" w:themeFill="background1" w:themeFillShade="BF"/>
          </w:tcPr>
          <w:p w:rsidR="00A24444" w:rsidRDefault="00A24444" w:rsidP="00A24444">
            <w:pPr>
              <w:spacing w:line="240" w:lineRule="auto"/>
              <w:rPr>
                <w:rFonts w:ascii="Arial" w:hAnsi="Arial" w:cs="Arial"/>
                <w:sz w:val="24"/>
                <w:szCs w:val="24"/>
              </w:rPr>
            </w:pPr>
            <w:r>
              <w:rPr>
                <w:rFonts w:ascii="Arial" w:hAnsi="Arial" w:cs="Arial"/>
                <w:sz w:val="24"/>
                <w:szCs w:val="24"/>
              </w:rPr>
              <w:t xml:space="preserve">Theme </w:t>
            </w:r>
          </w:p>
        </w:tc>
        <w:tc>
          <w:tcPr>
            <w:tcW w:w="1964" w:type="dxa"/>
            <w:shd w:val="clear" w:color="auto" w:fill="BFBFBF" w:themeFill="background1" w:themeFillShade="BF"/>
          </w:tcPr>
          <w:p w:rsidR="00A24444" w:rsidRDefault="00A24444" w:rsidP="00A24444">
            <w:pPr>
              <w:spacing w:line="240" w:lineRule="auto"/>
              <w:rPr>
                <w:rFonts w:ascii="Arial" w:hAnsi="Arial" w:cs="Arial"/>
                <w:sz w:val="24"/>
                <w:szCs w:val="24"/>
              </w:rPr>
            </w:pPr>
            <w:r>
              <w:rPr>
                <w:rFonts w:ascii="Arial" w:hAnsi="Arial" w:cs="Arial"/>
                <w:sz w:val="24"/>
                <w:szCs w:val="24"/>
              </w:rPr>
              <w:t>Sub theme</w:t>
            </w:r>
          </w:p>
        </w:tc>
        <w:tc>
          <w:tcPr>
            <w:tcW w:w="6580" w:type="dxa"/>
            <w:shd w:val="clear" w:color="auto" w:fill="BFBFBF" w:themeFill="background1" w:themeFillShade="BF"/>
          </w:tcPr>
          <w:p w:rsidR="00A24444" w:rsidRDefault="00A24444" w:rsidP="00A24444">
            <w:pPr>
              <w:spacing w:line="240" w:lineRule="auto"/>
              <w:rPr>
                <w:rFonts w:ascii="Arial" w:hAnsi="Arial" w:cs="Arial"/>
                <w:sz w:val="24"/>
                <w:szCs w:val="24"/>
              </w:rPr>
            </w:pPr>
            <w:r>
              <w:rPr>
                <w:rFonts w:ascii="Arial" w:hAnsi="Arial" w:cs="Arial"/>
                <w:sz w:val="24"/>
                <w:szCs w:val="24"/>
              </w:rPr>
              <w:t>Quotation</w:t>
            </w:r>
          </w:p>
        </w:tc>
        <w:tc>
          <w:tcPr>
            <w:tcW w:w="3647" w:type="dxa"/>
            <w:shd w:val="clear" w:color="auto" w:fill="BFBFBF" w:themeFill="background1" w:themeFillShade="BF"/>
          </w:tcPr>
          <w:p w:rsidR="00A24444" w:rsidRDefault="00A24444" w:rsidP="00A24444">
            <w:pPr>
              <w:spacing w:line="240" w:lineRule="auto"/>
              <w:rPr>
                <w:rFonts w:ascii="Arial" w:hAnsi="Arial" w:cs="Arial"/>
                <w:sz w:val="24"/>
                <w:szCs w:val="24"/>
              </w:rPr>
            </w:pPr>
            <w:r>
              <w:rPr>
                <w:rFonts w:ascii="Arial" w:hAnsi="Arial" w:cs="Arial"/>
                <w:sz w:val="24"/>
                <w:szCs w:val="24"/>
              </w:rPr>
              <w:t xml:space="preserve">Reference </w:t>
            </w:r>
          </w:p>
        </w:tc>
      </w:tr>
      <w:tr w:rsidR="00A24444" w:rsidTr="00F7405C">
        <w:tc>
          <w:tcPr>
            <w:tcW w:w="1979" w:type="dxa"/>
            <w:vMerge w:val="restart"/>
          </w:tcPr>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r>
              <w:rPr>
                <w:rFonts w:ascii="Arial" w:hAnsi="Arial" w:cs="Arial"/>
                <w:sz w:val="24"/>
                <w:szCs w:val="24"/>
              </w:rPr>
              <w:t xml:space="preserve">Communication Factors </w:t>
            </w:r>
          </w:p>
        </w:tc>
        <w:tc>
          <w:tcPr>
            <w:tcW w:w="1964" w:type="dxa"/>
          </w:tcPr>
          <w:p w:rsidR="00A24444" w:rsidRDefault="00A24444" w:rsidP="00A24444">
            <w:pPr>
              <w:spacing w:line="240" w:lineRule="auto"/>
              <w:jc w:val="both"/>
              <w:rPr>
                <w:rFonts w:ascii="Arial" w:hAnsi="Arial" w:cs="Arial"/>
              </w:rPr>
            </w:pPr>
            <w:r>
              <w:rPr>
                <w:rFonts w:ascii="Arial" w:hAnsi="Arial" w:cs="Arial"/>
              </w:rPr>
              <w:t>Expectations of cardiac rehabilitation</w:t>
            </w:r>
          </w:p>
          <w:p w:rsidR="00A24444" w:rsidRDefault="00A24444" w:rsidP="00A24444">
            <w:pPr>
              <w:spacing w:line="240" w:lineRule="auto"/>
              <w:jc w:val="both"/>
              <w:rPr>
                <w:rFonts w:ascii="Arial" w:hAnsi="Arial" w:cs="Arial"/>
              </w:rPr>
            </w:pPr>
          </w:p>
          <w:p w:rsidR="00A24444" w:rsidRPr="003163B2" w:rsidRDefault="00A24444" w:rsidP="00A24444">
            <w:pPr>
              <w:spacing w:line="240" w:lineRule="auto"/>
              <w:jc w:val="both"/>
              <w:rPr>
                <w:rFonts w:ascii="Arial" w:hAnsi="Arial" w:cs="Arial"/>
              </w:rPr>
            </w:pPr>
            <w:r>
              <w:rPr>
                <w:rFonts w:ascii="Arial" w:hAnsi="Arial" w:cs="Arial"/>
              </w:rPr>
              <w:t xml:space="preserve"> </w:t>
            </w:r>
          </w:p>
        </w:tc>
        <w:tc>
          <w:tcPr>
            <w:tcW w:w="6580" w:type="dxa"/>
          </w:tcPr>
          <w:p w:rsidR="00A24444" w:rsidRPr="003A0FCD" w:rsidRDefault="00A24444" w:rsidP="00A24444">
            <w:pPr>
              <w:spacing w:line="240" w:lineRule="auto"/>
              <w:rPr>
                <w:i/>
              </w:rPr>
            </w:pPr>
            <w:r w:rsidRPr="003A0FCD">
              <w:rPr>
                <w:i/>
              </w:rPr>
              <w:t xml:space="preserve"> “non-attendance groups indicated that the services offered by</w:t>
            </w:r>
          </w:p>
          <w:p w:rsidR="00A24444" w:rsidRDefault="00A24444" w:rsidP="00A24444">
            <w:pPr>
              <w:spacing w:line="240" w:lineRule="auto"/>
              <w:rPr>
                <w:i/>
              </w:rPr>
            </w:pPr>
            <w:r w:rsidRPr="003A0FCD">
              <w:rPr>
                <w:i/>
              </w:rPr>
              <w:t xml:space="preserve">health professionals did not </w:t>
            </w:r>
            <w:r>
              <w:rPr>
                <w:i/>
              </w:rPr>
              <w:t>meet their expectations…</w:t>
            </w:r>
            <w:r w:rsidRPr="003A0FCD">
              <w:rPr>
                <w:i/>
              </w:rPr>
              <w:t>.”</w:t>
            </w:r>
            <w:r>
              <w:rPr>
                <w:i/>
              </w:rPr>
              <w:t>(p.11)</w:t>
            </w:r>
          </w:p>
          <w:p w:rsidR="00A24444" w:rsidRPr="00B50363" w:rsidRDefault="00A24444" w:rsidP="00A24444">
            <w:pPr>
              <w:spacing w:line="240" w:lineRule="auto"/>
              <w:rPr>
                <w:i/>
              </w:rPr>
            </w:pPr>
            <w:r w:rsidRPr="00E60905">
              <w:rPr>
                <w:i/>
              </w:rPr>
              <w:t>“Nonattenders who had previously led active lives and considered themselves to be fitter than most CR patients wanted a regime that had goals tailored to the</w:t>
            </w:r>
            <w:r>
              <w:rPr>
                <w:i/>
              </w:rPr>
              <w:t>ir level.” (p.3538)</w:t>
            </w:r>
          </w:p>
        </w:tc>
        <w:tc>
          <w:tcPr>
            <w:tcW w:w="3647" w:type="dxa"/>
          </w:tcPr>
          <w:p w:rsidR="00A24444" w:rsidRDefault="00A24444" w:rsidP="00A24444">
            <w:pPr>
              <w:spacing w:line="240" w:lineRule="auto"/>
            </w:pPr>
            <w:r>
              <w:rPr>
                <w:rFonts w:ascii="Arial" w:hAnsi="Arial" w:cs="Arial"/>
                <w:noProof/>
                <w:sz w:val="24"/>
                <w:szCs w:val="24"/>
              </w:rPr>
              <w:t>(Clark, Barbour, White, &amp; MacIntyre, 2004)</w:t>
            </w:r>
            <w:r>
              <w:t xml:space="preserve"> </w:t>
            </w:r>
          </w:p>
          <w:p w:rsidR="00A24444" w:rsidRDefault="00A24444" w:rsidP="00A24444">
            <w:pPr>
              <w:spacing w:line="240" w:lineRule="auto"/>
              <w:rPr>
                <w:rFonts w:ascii="Arial" w:hAnsi="Arial" w:cs="Arial"/>
                <w:sz w:val="24"/>
                <w:szCs w:val="24"/>
              </w:rPr>
            </w:pPr>
            <w:r w:rsidRPr="00E60905">
              <w:rPr>
                <w:rFonts w:ascii="Arial" w:hAnsi="Arial" w:cs="Arial"/>
                <w:noProof/>
                <w:sz w:val="24"/>
                <w:szCs w:val="24"/>
              </w:rPr>
              <w:t>(Herber, Smith, White, &amp; Jones, 2017)</w:t>
            </w:r>
          </w:p>
        </w:tc>
      </w:tr>
      <w:tr w:rsidR="00A24444" w:rsidTr="00F7405C">
        <w:tc>
          <w:tcPr>
            <w:tcW w:w="1979" w:type="dxa"/>
            <w:vMerge/>
          </w:tcPr>
          <w:p w:rsidR="00A24444" w:rsidRDefault="00A24444" w:rsidP="00A24444">
            <w:pPr>
              <w:spacing w:line="240" w:lineRule="auto"/>
              <w:rPr>
                <w:rFonts w:ascii="Arial" w:hAnsi="Arial" w:cs="Arial"/>
                <w:sz w:val="24"/>
                <w:szCs w:val="24"/>
              </w:rPr>
            </w:pPr>
          </w:p>
        </w:tc>
        <w:tc>
          <w:tcPr>
            <w:tcW w:w="1964" w:type="dxa"/>
          </w:tcPr>
          <w:p w:rsidR="00A24444" w:rsidRDefault="00A24444" w:rsidP="00A24444">
            <w:pPr>
              <w:spacing w:line="240" w:lineRule="auto"/>
              <w:jc w:val="both"/>
              <w:rPr>
                <w:rFonts w:ascii="Arial" w:hAnsi="Arial" w:cs="Arial"/>
              </w:rPr>
            </w:pPr>
            <w:r>
              <w:rPr>
                <w:rFonts w:ascii="Arial" w:hAnsi="Arial" w:cs="Arial"/>
              </w:rPr>
              <w:t>Post-event communication and advice</w:t>
            </w:r>
          </w:p>
        </w:tc>
        <w:tc>
          <w:tcPr>
            <w:tcW w:w="6580" w:type="dxa"/>
          </w:tcPr>
          <w:p w:rsidR="00A24444" w:rsidRDefault="00A24444" w:rsidP="00A24444">
            <w:pPr>
              <w:spacing w:line="240" w:lineRule="auto"/>
              <w:rPr>
                <w:rFonts w:ascii="Calibri" w:eastAsia="Calibri" w:hAnsi="Calibri" w:cs="Times New Roman"/>
                <w:i/>
              </w:rPr>
            </w:pPr>
            <w:r w:rsidRPr="00C1435B">
              <w:rPr>
                <w:rFonts w:ascii="Calibri" w:eastAsia="Calibri" w:hAnsi="Calibri" w:cs="Times New Roman"/>
                <w:i/>
              </w:rPr>
              <w:t>“Non-completers and non-attenders were just as likely as completers to be uncertain about the purpose of the programme.”(p.3536)</w:t>
            </w:r>
          </w:p>
          <w:p w:rsidR="00A24444" w:rsidRPr="00C1435B" w:rsidRDefault="00A24444" w:rsidP="00A24444">
            <w:pPr>
              <w:spacing w:line="240" w:lineRule="auto"/>
              <w:rPr>
                <w:i/>
              </w:rPr>
            </w:pPr>
            <w:r>
              <w:rPr>
                <w:rFonts w:ascii="Calibri" w:eastAsia="Calibri" w:hAnsi="Calibri" w:cs="Times New Roman"/>
                <w:i/>
              </w:rPr>
              <w:t>“I don’t know what they do there, well, somebody said they do exercises.” (p.89)</w:t>
            </w:r>
          </w:p>
        </w:tc>
        <w:tc>
          <w:tcPr>
            <w:tcW w:w="3647" w:type="dxa"/>
          </w:tcPr>
          <w:p w:rsidR="00A24444" w:rsidRDefault="00A24444" w:rsidP="00A24444">
            <w:pPr>
              <w:spacing w:line="240" w:lineRule="auto"/>
              <w:rPr>
                <w:rFonts w:ascii="Arial" w:hAnsi="Arial" w:cs="Arial"/>
                <w:sz w:val="24"/>
                <w:szCs w:val="24"/>
              </w:rPr>
            </w:pPr>
            <w:r>
              <w:rPr>
                <w:rFonts w:ascii="Arial" w:hAnsi="Arial" w:cs="Arial"/>
                <w:noProof/>
                <w:sz w:val="24"/>
                <w:szCs w:val="24"/>
              </w:rPr>
              <w:t>(Herber, Smith, White, &amp; Jones, 2017)</w:t>
            </w:r>
          </w:p>
          <w:p w:rsidR="00A24444" w:rsidRDefault="00A24444" w:rsidP="00A24444">
            <w:pPr>
              <w:spacing w:line="240" w:lineRule="auto"/>
              <w:rPr>
                <w:rFonts w:ascii="Arial" w:hAnsi="Arial" w:cs="Arial"/>
                <w:sz w:val="24"/>
                <w:szCs w:val="24"/>
              </w:rPr>
            </w:pPr>
            <w:r>
              <w:rPr>
                <w:rFonts w:ascii="Arial" w:hAnsi="Arial" w:cs="Arial"/>
                <w:noProof/>
                <w:sz w:val="24"/>
                <w:szCs w:val="24"/>
              </w:rPr>
              <w:t>(Cooper, Jackson, Weinman, &amp; Horne, 2005)</w:t>
            </w:r>
          </w:p>
        </w:tc>
      </w:tr>
      <w:tr w:rsidR="00A24444" w:rsidTr="00F7405C">
        <w:tc>
          <w:tcPr>
            <w:tcW w:w="1979" w:type="dxa"/>
            <w:vMerge w:val="restart"/>
          </w:tcPr>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r>
              <w:rPr>
                <w:rFonts w:ascii="Arial" w:hAnsi="Arial" w:cs="Arial"/>
                <w:sz w:val="24"/>
                <w:szCs w:val="24"/>
              </w:rPr>
              <w:t>Self-perceptions of an exercise identity</w:t>
            </w:r>
          </w:p>
          <w:p w:rsidR="00A24444" w:rsidRDefault="00A24444" w:rsidP="00A24444">
            <w:pPr>
              <w:spacing w:line="240" w:lineRule="auto"/>
              <w:rPr>
                <w:rFonts w:ascii="Arial" w:hAnsi="Arial" w:cs="Arial"/>
                <w:sz w:val="24"/>
                <w:szCs w:val="24"/>
              </w:rPr>
            </w:pPr>
            <w:r>
              <w:rPr>
                <w:rFonts w:ascii="Arial" w:hAnsi="Arial" w:cs="Arial"/>
                <w:sz w:val="24"/>
                <w:szCs w:val="24"/>
              </w:rPr>
              <w:t xml:space="preserve"> </w:t>
            </w:r>
          </w:p>
        </w:tc>
        <w:tc>
          <w:tcPr>
            <w:tcW w:w="1964" w:type="dxa"/>
          </w:tcPr>
          <w:p w:rsidR="00A24444" w:rsidRDefault="00A24444" w:rsidP="00A24444">
            <w:pPr>
              <w:spacing w:line="240" w:lineRule="auto"/>
              <w:rPr>
                <w:rFonts w:ascii="Arial" w:hAnsi="Arial" w:cs="Arial"/>
                <w:sz w:val="24"/>
                <w:szCs w:val="24"/>
              </w:rPr>
            </w:pPr>
            <w:r>
              <w:rPr>
                <w:rFonts w:ascii="Arial" w:hAnsi="Arial" w:cs="Arial"/>
                <w:sz w:val="24"/>
                <w:szCs w:val="24"/>
              </w:rPr>
              <w:t xml:space="preserve">Motivators for exercise </w:t>
            </w:r>
          </w:p>
        </w:tc>
        <w:tc>
          <w:tcPr>
            <w:tcW w:w="6580" w:type="dxa"/>
          </w:tcPr>
          <w:p w:rsidR="00A24444" w:rsidRDefault="00A24444" w:rsidP="00A24444">
            <w:pPr>
              <w:spacing w:line="240" w:lineRule="auto"/>
              <w:rPr>
                <w:i/>
                <w:color w:val="000000" w:themeColor="text1"/>
              </w:rPr>
            </w:pPr>
            <w:r w:rsidRPr="00C0654A">
              <w:rPr>
                <w:i/>
                <w:color w:val="000000" w:themeColor="text1"/>
              </w:rPr>
              <w:t>“I’ve just done it for so many years, it’s just my regular routine</w:t>
            </w:r>
            <w:r>
              <w:rPr>
                <w:i/>
                <w:color w:val="000000" w:themeColor="text1"/>
              </w:rPr>
              <w:t>”. (p.341)</w:t>
            </w:r>
          </w:p>
          <w:p w:rsidR="00A24444" w:rsidRDefault="00A24444" w:rsidP="00A24444">
            <w:pPr>
              <w:spacing w:line="240" w:lineRule="auto"/>
            </w:pPr>
            <w:r w:rsidRPr="00710D90">
              <w:rPr>
                <w:rFonts w:ascii="Calibri" w:eastAsia="Calibri" w:hAnsi="Calibri" w:cs="Times New Roman"/>
                <w:i/>
              </w:rPr>
              <w:t>“I normally walk five miles a day. I want to get back to that level.”</w:t>
            </w:r>
            <w:r>
              <w:rPr>
                <w:rFonts w:ascii="Calibri" w:eastAsia="Calibri" w:hAnsi="Calibri" w:cs="Times New Roman"/>
                <w:i/>
              </w:rPr>
              <w:t>(p.127)</w:t>
            </w:r>
            <w:r>
              <w:t xml:space="preserve"> </w:t>
            </w:r>
          </w:p>
          <w:p w:rsidR="00A24444" w:rsidRPr="00710D90" w:rsidRDefault="00A24444" w:rsidP="00A24444">
            <w:pPr>
              <w:spacing w:line="240" w:lineRule="auto"/>
              <w:rPr>
                <w:rFonts w:ascii="Arial" w:hAnsi="Arial" w:cs="Arial"/>
                <w:i/>
              </w:rPr>
            </w:pPr>
            <w:r>
              <w:rPr>
                <w:rFonts w:ascii="Calibri" w:eastAsia="Calibri" w:hAnsi="Calibri" w:cs="Times New Roman"/>
                <w:i/>
              </w:rPr>
              <w:t>”…</w:t>
            </w:r>
            <w:r w:rsidRPr="00936682">
              <w:rPr>
                <w:rFonts w:ascii="Calibri" w:eastAsia="Calibri" w:hAnsi="Calibri" w:cs="Times New Roman"/>
                <w:i/>
              </w:rPr>
              <w:t xml:space="preserve"> I think it will be useful to get back to exercising to know h</w:t>
            </w:r>
            <w:r>
              <w:rPr>
                <w:rFonts w:ascii="Calibri" w:eastAsia="Calibri" w:hAnsi="Calibri" w:cs="Times New Roman"/>
                <w:i/>
              </w:rPr>
              <w:t>ow much to do” (p.127</w:t>
            </w:r>
            <w:r w:rsidRPr="00936682">
              <w:rPr>
                <w:rFonts w:ascii="Calibri" w:eastAsia="Calibri" w:hAnsi="Calibri" w:cs="Times New Roman"/>
                <w:i/>
              </w:rPr>
              <w:t>)</w:t>
            </w:r>
          </w:p>
        </w:tc>
        <w:tc>
          <w:tcPr>
            <w:tcW w:w="3647" w:type="dxa"/>
          </w:tcPr>
          <w:p w:rsidR="00A24444" w:rsidRDefault="00A24444" w:rsidP="00A24444">
            <w:pPr>
              <w:spacing w:line="240" w:lineRule="auto"/>
              <w:rPr>
                <w:rFonts w:ascii="Arial" w:hAnsi="Arial" w:cs="Arial"/>
                <w:sz w:val="24"/>
                <w:szCs w:val="24"/>
              </w:rPr>
            </w:pPr>
            <w:r>
              <w:rPr>
                <w:rFonts w:ascii="Arial" w:hAnsi="Arial" w:cs="Arial"/>
                <w:noProof/>
                <w:sz w:val="24"/>
                <w:szCs w:val="24"/>
              </w:rPr>
              <w:t>(Cleary, LaPier, &amp; Rippee, 2015)</w:t>
            </w:r>
          </w:p>
          <w:p w:rsidR="00A24444" w:rsidRDefault="00A24444" w:rsidP="00A24444">
            <w:pPr>
              <w:spacing w:line="240" w:lineRule="auto"/>
              <w:rPr>
                <w:rFonts w:ascii="Arial" w:hAnsi="Arial" w:cs="Arial"/>
                <w:sz w:val="24"/>
                <w:szCs w:val="24"/>
              </w:rPr>
            </w:pPr>
            <w:r>
              <w:rPr>
                <w:rFonts w:ascii="Arial" w:hAnsi="Arial" w:cs="Arial"/>
                <w:noProof/>
                <w:sz w:val="24"/>
                <w:szCs w:val="24"/>
              </w:rPr>
              <w:t>(Hird, Upton, &amp; Chesson, 2004)</w:t>
            </w:r>
          </w:p>
        </w:tc>
      </w:tr>
      <w:tr w:rsidR="00A24444" w:rsidTr="00F7405C">
        <w:tc>
          <w:tcPr>
            <w:tcW w:w="1979" w:type="dxa"/>
            <w:vMerge/>
          </w:tcPr>
          <w:p w:rsidR="00A24444" w:rsidRDefault="00A24444" w:rsidP="00A24444">
            <w:pPr>
              <w:spacing w:line="240" w:lineRule="auto"/>
              <w:rPr>
                <w:rFonts w:ascii="Arial" w:hAnsi="Arial" w:cs="Arial"/>
                <w:sz w:val="24"/>
                <w:szCs w:val="24"/>
              </w:rPr>
            </w:pPr>
          </w:p>
        </w:tc>
        <w:tc>
          <w:tcPr>
            <w:tcW w:w="1964" w:type="dxa"/>
          </w:tcPr>
          <w:p w:rsidR="00A24444" w:rsidRDefault="00A24444" w:rsidP="00A24444">
            <w:pPr>
              <w:spacing w:line="240" w:lineRule="auto"/>
              <w:rPr>
                <w:rFonts w:ascii="Arial" w:hAnsi="Arial" w:cs="Arial"/>
                <w:sz w:val="24"/>
                <w:szCs w:val="24"/>
              </w:rPr>
            </w:pPr>
            <w:r>
              <w:rPr>
                <w:rFonts w:ascii="Arial" w:hAnsi="Arial" w:cs="Arial"/>
                <w:sz w:val="24"/>
                <w:szCs w:val="24"/>
              </w:rPr>
              <w:t>Self-confidence in physical ability</w:t>
            </w:r>
          </w:p>
        </w:tc>
        <w:tc>
          <w:tcPr>
            <w:tcW w:w="6580" w:type="dxa"/>
          </w:tcPr>
          <w:p w:rsidR="00A24444" w:rsidRDefault="00A24444" w:rsidP="00A24444">
            <w:pPr>
              <w:spacing w:line="240" w:lineRule="auto"/>
              <w:rPr>
                <w:i/>
              </w:rPr>
            </w:pPr>
            <w:r w:rsidRPr="00554AB1">
              <w:rPr>
                <w:i/>
              </w:rPr>
              <w:t>“Coming to the exercise programme has made me confident enough to walk on my own on hills again now.”</w:t>
            </w:r>
            <w:r w:rsidRPr="006C3C2C">
              <w:rPr>
                <w:rFonts w:ascii="Arial" w:hAnsi="Arial" w:cs="Arial"/>
                <w:i/>
                <w:color w:val="FF0000"/>
                <w:sz w:val="24"/>
                <w:szCs w:val="32"/>
              </w:rPr>
              <w:t xml:space="preserve"> </w:t>
            </w:r>
            <w:r w:rsidRPr="006C3C2C">
              <w:rPr>
                <w:i/>
              </w:rPr>
              <w:t>(p.699)</w:t>
            </w:r>
          </w:p>
          <w:p w:rsidR="00A24444" w:rsidRPr="00BF7CF3" w:rsidRDefault="00A24444" w:rsidP="00A24444">
            <w:pPr>
              <w:spacing w:line="240" w:lineRule="auto"/>
              <w:rPr>
                <w:rFonts w:ascii="Arial" w:hAnsi="Arial" w:cs="Arial"/>
                <w:i/>
              </w:rPr>
            </w:pPr>
            <w:r w:rsidRPr="00BF7CF3">
              <w:rPr>
                <w:rFonts w:ascii="Calibri" w:eastAsia="Calibri" w:hAnsi="Calibri" w:cs="Times New Roman"/>
                <w:i/>
              </w:rPr>
              <w:t>“I think it’s good for those who don’t know that much, but me, I know what I should and shouldn’t do”</w:t>
            </w:r>
            <w:r>
              <w:rPr>
                <w:rFonts w:ascii="Calibri" w:eastAsia="Calibri" w:hAnsi="Calibri" w:cs="Times New Roman"/>
                <w:i/>
              </w:rPr>
              <w:t>(p.431)</w:t>
            </w:r>
          </w:p>
        </w:tc>
        <w:tc>
          <w:tcPr>
            <w:tcW w:w="3647" w:type="dxa"/>
          </w:tcPr>
          <w:p w:rsidR="00A24444" w:rsidRDefault="00A24444" w:rsidP="00A24444">
            <w:pPr>
              <w:spacing w:line="240" w:lineRule="auto"/>
              <w:rPr>
                <w:rFonts w:ascii="Arial" w:hAnsi="Arial" w:cs="Arial"/>
                <w:sz w:val="24"/>
                <w:szCs w:val="24"/>
              </w:rPr>
            </w:pPr>
            <w:r>
              <w:rPr>
                <w:rFonts w:ascii="Arial" w:hAnsi="Arial" w:cs="Arial"/>
                <w:noProof/>
                <w:sz w:val="24"/>
                <w:szCs w:val="24"/>
              </w:rPr>
              <w:t>(Robertson, Sheikh, &amp; Moore, 2010)</w:t>
            </w:r>
          </w:p>
          <w:p w:rsidR="00A24444" w:rsidRDefault="00A24444" w:rsidP="00A24444">
            <w:pPr>
              <w:spacing w:line="240" w:lineRule="auto"/>
              <w:rPr>
                <w:rFonts w:ascii="Arial" w:hAnsi="Arial" w:cs="Arial"/>
                <w:sz w:val="24"/>
                <w:szCs w:val="24"/>
              </w:rPr>
            </w:pPr>
            <w:r>
              <w:rPr>
                <w:rFonts w:ascii="Arial" w:hAnsi="Arial" w:cs="Arial"/>
                <w:noProof/>
                <w:sz w:val="24"/>
                <w:szCs w:val="24"/>
              </w:rPr>
              <w:t>(Shaw et al., 2012)</w:t>
            </w:r>
          </w:p>
        </w:tc>
      </w:tr>
      <w:tr w:rsidR="00A24444" w:rsidTr="00F7405C">
        <w:tc>
          <w:tcPr>
            <w:tcW w:w="1979" w:type="dxa"/>
            <w:vMerge/>
          </w:tcPr>
          <w:p w:rsidR="00A24444" w:rsidRDefault="00A24444" w:rsidP="00A24444">
            <w:pPr>
              <w:spacing w:line="240" w:lineRule="auto"/>
              <w:rPr>
                <w:rFonts w:ascii="Arial" w:hAnsi="Arial" w:cs="Arial"/>
                <w:sz w:val="24"/>
                <w:szCs w:val="24"/>
              </w:rPr>
            </w:pPr>
          </w:p>
        </w:tc>
        <w:tc>
          <w:tcPr>
            <w:tcW w:w="1964" w:type="dxa"/>
          </w:tcPr>
          <w:p w:rsidR="00A24444" w:rsidRDefault="00A24444" w:rsidP="00A24444">
            <w:pPr>
              <w:spacing w:line="240" w:lineRule="auto"/>
              <w:rPr>
                <w:rFonts w:ascii="Arial" w:hAnsi="Arial" w:cs="Arial"/>
                <w:sz w:val="24"/>
                <w:szCs w:val="24"/>
              </w:rPr>
            </w:pPr>
            <w:r>
              <w:rPr>
                <w:rFonts w:ascii="Arial" w:hAnsi="Arial" w:cs="Arial"/>
                <w:sz w:val="24"/>
                <w:szCs w:val="24"/>
              </w:rPr>
              <w:t>Exercise self-reliance</w:t>
            </w:r>
          </w:p>
        </w:tc>
        <w:tc>
          <w:tcPr>
            <w:tcW w:w="6580" w:type="dxa"/>
          </w:tcPr>
          <w:p w:rsidR="00A24444" w:rsidRDefault="00A24444" w:rsidP="00A24444">
            <w:pPr>
              <w:spacing w:line="240" w:lineRule="auto"/>
              <w:rPr>
                <w:i/>
                <w:color w:val="000000" w:themeColor="text1"/>
              </w:rPr>
            </w:pPr>
            <w:r w:rsidRPr="0083453C">
              <w:rPr>
                <w:i/>
                <w:color w:val="000000" w:themeColor="text1"/>
              </w:rPr>
              <w:t xml:space="preserve">“I thought I could do better myself in a sense.  I mean I’ve got an exercise bike, lots of work to do.  </w:t>
            </w:r>
            <w:r>
              <w:rPr>
                <w:i/>
                <w:color w:val="000000" w:themeColor="text1"/>
              </w:rPr>
              <w:t>…</w:t>
            </w:r>
            <w:r w:rsidRPr="0083453C">
              <w:rPr>
                <w:i/>
                <w:color w:val="000000" w:themeColor="text1"/>
              </w:rPr>
              <w:t>.”</w:t>
            </w:r>
            <w:r w:rsidRPr="00C121EA">
              <w:rPr>
                <w:rFonts w:ascii="Arial" w:hAnsi="Arial" w:cs="Arial"/>
                <w:i/>
                <w:color w:val="FF0000"/>
                <w:sz w:val="24"/>
                <w:szCs w:val="32"/>
              </w:rPr>
              <w:t xml:space="preserve"> </w:t>
            </w:r>
            <w:r w:rsidRPr="00C121EA">
              <w:rPr>
                <w:i/>
                <w:color w:val="000000" w:themeColor="text1"/>
              </w:rPr>
              <w:t>(p.3536)</w:t>
            </w:r>
          </w:p>
          <w:p w:rsidR="00A24444" w:rsidRPr="002C43F1" w:rsidRDefault="00A24444" w:rsidP="00A24444">
            <w:pPr>
              <w:spacing w:line="240" w:lineRule="auto"/>
              <w:rPr>
                <w:rFonts w:ascii="Arial" w:hAnsi="Arial" w:cs="Arial"/>
                <w:i/>
              </w:rPr>
            </w:pPr>
            <w:r w:rsidRPr="002C43F1">
              <w:rPr>
                <w:rFonts w:ascii="Calibri" w:eastAsia="Calibri" w:hAnsi="Calibri" w:cs="Times New Roman"/>
                <w:i/>
              </w:rPr>
              <w:t>“</w:t>
            </w:r>
            <w:r>
              <w:rPr>
                <w:rFonts w:ascii="Calibri" w:eastAsia="Calibri" w:hAnsi="Calibri" w:cs="Times New Roman"/>
                <w:i/>
              </w:rPr>
              <w:t xml:space="preserve">I never understood why it was so important to attend exercise-based CR.  </w:t>
            </w:r>
            <w:r w:rsidRPr="002C43F1">
              <w:rPr>
                <w:rFonts w:ascii="Calibri" w:eastAsia="Calibri" w:hAnsi="Calibri" w:cs="Times New Roman"/>
                <w:i/>
              </w:rPr>
              <w:t>Then I thought that I can do it myself instead</w:t>
            </w:r>
            <w:r>
              <w:rPr>
                <w:rFonts w:ascii="Calibri" w:eastAsia="Calibri" w:hAnsi="Calibri" w:cs="Times New Roman"/>
                <w:i/>
              </w:rPr>
              <w:t>…</w:t>
            </w:r>
            <w:r w:rsidRPr="002C43F1">
              <w:rPr>
                <w:rFonts w:ascii="Calibri" w:eastAsia="Calibri" w:hAnsi="Calibri" w:cs="Times New Roman"/>
                <w:i/>
              </w:rPr>
              <w:t>.”</w:t>
            </w:r>
          </w:p>
        </w:tc>
        <w:tc>
          <w:tcPr>
            <w:tcW w:w="3647" w:type="dxa"/>
          </w:tcPr>
          <w:p w:rsidR="00A24444" w:rsidRDefault="00A24444" w:rsidP="00A24444">
            <w:pPr>
              <w:spacing w:line="240" w:lineRule="auto"/>
              <w:rPr>
                <w:rFonts w:ascii="Arial" w:hAnsi="Arial" w:cs="Arial"/>
                <w:sz w:val="24"/>
                <w:szCs w:val="24"/>
              </w:rPr>
            </w:pPr>
            <w:r>
              <w:rPr>
                <w:rFonts w:ascii="Arial" w:hAnsi="Arial" w:cs="Arial"/>
                <w:noProof/>
                <w:sz w:val="24"/>
                <w:szCs w:val="24"/>
              </w:rPr>
              <w:t>(Herber et al., 2017)</w:t>
            </w:r>
          </w:p>
          <w:p w:rsidR="00A24444" w:rsidRDefault="00A24444" w:rsidP="00A24444">
            <w:pPr>
              <w:spacing w:line="240" w:lineRule="auto"/>
              <w:rPr>
                <w:rFonts w:ascii="Arial" w:hAnsi="Arial" w:cs="Arial"/>
                <w:sz w:val="24"/>
                <w:szCs w:val="24"/>
              </w:rPr>
            </w:pPr>
            <w:r w:rsidRPr="00E60905">
              <w:rPr>
                <w:rFonts w:ascii="Arial" w:hAnsi="Arial" w:cs="Arial"/>
                <w:sz w:val="24"/>
                <w:szCs w:val="24"/>
              </w:rPr>
              <w:t>(Bäck, Öberg, &amp; Krevers, 2017)</w:t>
            </w:r>
          </w:p>
        </w:tc>
      </w:tr>
      <w:tr w:rsidR="00A24444" w:rsidTr="00F7405C">
        <w:tc>
          <w:tcPr>
            <w:tcW w:w="1979" w:type="dxa"/>
            <w:vMerge/>
          </w:tcPr>
          <w:p w:rsidR="00A24444" w:rsidRDefault="00A24444" w:rsidP="00A24444">
            <w:pPr>
              <w:spacing w:line="240" w:lineRule="auto"/>
              <w:rPr>
                <w:rFonts w:ascii="Arial" w:hAnsi="Arial" w:cs="Arial"/>
                <w:sz w:val="24"/>
                <w:szCs w:val="24"/>
              </w:rPr>
            </w:pPr>
          </w:p>
        </w:tc>
        <w:tc>
          <w:tcPr>
            <w:tcW w:w="1964" w:type="dxa"/>
          </w:tcPr>
          <w:p w:rsidR="00A24444" w:rsidRDefault="00A24444" w:rsidP="00A24444">
            <w:pPr>
              <w:spacing w:line="240" w:lineRule="auto"/>
              <w:rPr>
                <w:rFonts w:ascii="Arial" w:hAnsi="Arial" w:cs="Arial"/>
                <w:sz w:val="24"/>
                <w:szCs w:val="24"/>
              </w:rPr>
            </w:pPr>
            <w:r>
              <w:rPr>
                <w:rFonts w:ascii="Arial" w:hAnsi="Arial" w:cs="Arial"/>
                <w:sz w:val="24"/>
                <w:szCs w:val="24"/>
              </w:rPr>
              <w:t>Perceptions of severity of cardiac condition</w:t>
            </w:r>
          </w:p>
        </w:tc>
        <w:tc>
          <w:tcPr>
            <w:tcW w:w="6580" w:type="dxa"/>
          </w:tcPr>
          <w:p w:rsidR="00A24444" w:rsidRPr="00F754B7" w:rsidRDefault="00A24444" w:rsidP="00A24444">
            <w:pPr>
              <w:spacing w:line="240" w:lineRule="auto"/>
              <w:rPr>
                <w:i/>
                <w:color w:val="000000" w:themeColor="text1"/>
              </w:rPr>
            </w:pPr>
            <w:r w:rsidRPr="00F754B7">
              <w:rPr>
                <w:i/>
                <w:color w:val="000000" w:themeColor="text1"/>
              </w:rPr>
              <w:t xml:space="preserve"> “some other non-attenders and non-completers</w:t>
            </w:r>
          </w:p>
          <w:p w:rsidR="00A24444" w:rsidRDefault="00A24444" w:rsidP="00A24444">
            <w:pPr>
              <w:spacing w:line="240" w:lineRule="auto"/>
              <w:rPr>
                <w:i/>
                <w:color w:val="000000" w:themeColor="text1"/>
              </w:rPr>
            </w:pPr>
            <w:r w:rsidRPr="00F754B7">
              <w:rPr>
                <w:i/>
                <w:color w:val="000000" w:themeColor="text1"/>
              </w:rPr>
              <w:t xml:space="preserve">felt that exercise intensity and duration were set far lower than their current level of physical fitness and so would be of little benefit. Such respondents often believed they have had a ‘mild heart attack’ less serious than other cardiac patients.” (p.3535) </w:t>
            </w:r>
          </w:p>
          <w:p w:rsidR="00A24444" w:rsidRPr="00365563" w:rsidRDefault="00A24444" w:rsidP="00A24444">
            <w:pPr>
              <w:spacing w:line="240" w:lineRule="auto"/>
              <w:rPr>
                <w:rFonts w:ascii="Arial" w:hAnsi="Arial" w:cs="Arial"/>
                <w:i/>
                <w:color w:val="000000" w:themeColor="text1"/>
              </w:rPr>
            </w:pPr>
            <w:r w:rsidRPr="00365563">
              <w:rPr>
                <w:rFonts w:ascii="Calibri" w:eastAsia="Calibri" w:hAnsi="Calibri" w:cs="Times New Roman"/>
                <w:i/>
              </w:rPr>
              <w:lastRenderedPageBreak/>
              <w:t>“I was doing more exercise outside than I was doing (at cardiac rehabilitation). It was alright for the likes of those that had a heart operation, I didn’t have a big operation. I could see the purpose of THEM carrying on with it, but it wasn’t doing me any good, so I didn’t go back”</w:t>
            </w:r>
            <w:r>
              <w:rPr>
                <w:rFonts w:ascii="Calibri" w:eastAsia="Calibri" w:hAnsi="Calibri" w:cs="Times New Roman"/>
                <w:i/>
              </w:rPr>
              <w:t>(p.10)</w:t>
            </w:r>
          </w:p>
        </w:tc>
        <w:tc>
          <w:tcPr>
            <w:tcW w:w="3647" w:type="dxa"/>
          </w:tcPr>
          <w:p w:rsidR="00A24444" w:rsidRDefault="00A24444" w:rsidP="00A24444">
            <w:pPr>
              <w:spacing w:line="240" w:lineRule="auto"/>
              <w:rPr>
                <w:rFonts w:ascii="Arial" w:hAnsi="Arial" w:cs="Arial"/>
                <w:sz w:val="24"/>
                <w:szCs w:val="24"/>
              </w:rPr>
            </w:pPr>
            <w:r>
              <w:rPr>
                <w:rFonts w:ascii="Arial" w:hAnsi="Arial" w:cs="Arial"/>
                <w:noProof/>
                <w:sz w:val="24"/>
                <w:szCs w:val="24"/>
              </w:rPr>
              <w:lastRenderedPageBreak/>
              <w:t>(Herber et al., 2017)</w:t>
            </w:r>
          </w:p>
          <w:p w:rsidR="00A24444" w:rsidRDefault="00A24444" w:rsidP="00A24444">
            <w:pPr>
              <w:spacing w:line="240" w:lineRule="auto"/>
              <w:rPr>
                <w:rFonts w:ascii="Arial" w:hAnsi="Arial" w:cs="Arial"/>
                <w:sz w:val="24"/>
                <w:szCs w:val="24"/>
              </w:rPr>
            </w:pPr>
            <w:r>
              <w:rPr>
                <w:rFonts w:ascii="Arial" w:hAnsi="Arial" w:cs="Arial"/>
                <w:noProof/>
                <w:sz w:val="24"/>
                <w:szCs w:val="24"/>
              </w:rPr>
              <w:t>(Clark et al., 2004)</w:t>
            </w:r>
          </w:p>
        </w:tc>
      </w:tr>
      <w:tr w:rsidR="00A24444" w:rsidTr="00F7405C">
        <w:tc>
          <w:tcPr>
            <w:tcW w:w="1979" w:type="dxa"/>
            <w:vMerge/>
          </w:tcPr>
          <w:p w:rsidR="00A24444" w:rsidRDefault="00A24444" w:rsidP="00A24444">
            <w:pPr>
              <w:spacing w:line="240" w:lineRule="auto"/>
              <w:rPr>
                <w:rFonts w:ascii="Arial" w:hAnsi="Arial" w:cs="Arial"/>
                <w:sz w:val="24"/>
                <w:szCs w:val="24"/>
              </w:rPr>
            </w:pPr>
          </w:p>
        </w:tc>
        <w:tc>
          <w:tcPr>
            <w:tcW w:w="1964" w:type="dxa"/>
          </w:tcPr>
          <w:p w:rsidR="00A24444" w:rsidRDefault="00A24444" w:rsidP="00A24444">
            <w:pPr>
              <w:spacing w:line="240" w:lineRule="auto"/>
              <w:rPr>
                <w:rFonts w:ascii="Arial" w:hAnsi="Arial" w:cs="Arial"/>
                <w:sz w:val="24"/>
                <w:szCs w:val="24"/>
              </w:rPr>
            </w:pPr>
            <w:r>
              <w:rPr>
                <w:rFonts w:ascii="Arial" w:hAnsi="Arial" w:cs="Arial"/>
                <w:sz w:val="24"/>
                <w:szCs w:val="24"/>
              </w:rPr>
              <w:t>Perceptions of ‘fitness identity’</w:t>
            </w:r>
          </w:p>
        </w:tc>
        <w:tc>
          <w:tcPr>
            <w:tcW w:w="6580" w:type="dxa"/>
          </w:tcPr>
          <w:p w:rsidR="00A24444" w:rsidRDefault="00A24444" w:rsidP="00A24444">
            <w:pPr>
              <w:spacing w:line="240" w:lineRule="auto"/>
              <w:rPr>
                <w:i/>
                <w:color w:val="000000" w:themeColor="text1"/>
              </w:rPr>
            </w:pPr>
            <w:r w:rsidRPr="00B86B53">
              <w:rPr>
                <w:i/>
                <w:color w:val="000000" w:themeColor="text1"/>
              </w:rPr>
              <w:t>“It’s absolutely crazy. No disregard to you, but if you’ve been a fit man, you’re in there doing exercises they’re giving you as rehabilitation.  Absolutely laughable” (p.10)</w:t>
            </w:r>
          </w:p>
          <w:p w:rsidR="00A24444" w:rsidRPr="00E75789" w:rsidRDefault="00A24444" w:rsidP="00A24444">
            <w:pPr>
              <w:spacing w:line="240" w:lineRule="auto"/>
              <w:rPr>
                <w:rFonts w:ascii="Arial" w:hAnsi="Arial" w:cs="Arial"/>
                <w:i/>
              </w:rPr>
            </w:pPr>
            <w:r w:rsidRPr="00E75789">
              <w:rPr>
                <w:rFonts w:ascii="Calibri" w:eastAsia="Calibri" w:hAnsi="Calibri" w:cs="Times New Roman"/>
                <w:i/>
              </w:rPr>
              <w:t>“Because I was fit or back on the road within a week or back doing normal things within the week I didn’t see the need for it [cardiac rehabilitation]”</w:t>
            </w:r>
            <w:r>
              <w:rPr>
                <w:rFonts w:ascii="Calibri" w:eastAsia="Calibri" w:hAnsi="Calibri" w:cs="Times New Roman"/>
                <w:i/>
              </w:rPr>
              <w:t>(p.3535)</w:t>
            </w:r>
          </w:p>
        </w:tc>
        <w:tc>
          <w:tcPr>
            <w:tcW w:w="3647" w:type="dxa"/>
          </w:tcPr>
          <w:p w:rsidR="00A24444" w:rsidRDefault="00A24444" w:rsidP="00A24444">
            <w:pPr>
              <w:spacing w:line="240" w:lineRule="auto"/>
              <w:rPr>
                <w:rFonts w:ascii="Arial" w:hAnsi="Arial" w:cs="Arial"/>
                <w:sz w:val="24"/>
                <w:szCs w:val="24"/>
              </w:rPr>
            </w:pPr>
            <w:r>
              <w:rPr>
                <w:rFonts w:ascii="Arial" w:hAnsi="Arial" w:cs="Arial"/>
                <w:noProof/>
                <w:sz w:val="24"/>
                <w:szCs w:val="24"/>
              </w:rPr>
              <w:t>(Clark et al., 2004)</w:t>
            </w:r>
          </w:p>
          <w:p w:rsidR="00A24444" w:rsidRDefault="00A24444" w:rsidP="00A24444">
            <w:pPr>
              <w:spacing w:line="240" w:lineRule="auto"/>
              <w:rPr>
                <w:rFonts w:ascii="Arial" w:hAnsi="Arial" w:cs="Arial"/>
                <w:sz w:val="24"/>
                <w:szCs w:val="24"/>
              </w:rPr>
            </w:pPr>
            <w:r>
              <w:rPr>
                <w:rFonts w:ascii="Arial" w:hAnsi="Arial" w:cs="Arial"/>
                <w:noProof/>
                <w:sz w:val="24"/>
                <w:szCs w:val="24"/>
              </w:rPr>
              <w:t>(Herber et al., 2017)</w:t>
            </w:r>
          </w:p>
        </w:tc>
      </w:tr>
      <w:tr w:rsidR="00A24444" w:rsidTr="00F7405C">
        <w:tc>
          <w:tcPr>
            <w:tcW w:w="1979" w:type="dxa"/>
            <w:vMerge w:val="restart"/>
          </w:tcPr>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p>
          <w:p w:rsidR="00A24444" w:rsidRDefault="00A24444" w:rsidP="00A24444">
            <w:pPr>
              <w:spacing w:line="240" w:lineRule="auto"/>
              <w:rPr>
                <w:rFonts w:ascii="Arial" w:hAnsi="Arial" w:cs="Arial"/>
                <w:sz w:val="24"/>
                <w:szCs w:val="24"/>
              </w:rPr>
            </w:pPr>
            <w:r>
              <w:rPr>
                <w:rFonts w:ascii="Arial" w:hAnsi="Arial" w:cs="Arial"/>
                <w:sz w:val="24"/>
                <w:szCs w:val="24"/>
              </w:rPr>
              <w:t xml:space="preserve">Experience of exercise-based cardiac rehabilitation </w:t>
            </w:r>
          </w:p>
        </w:tc>
        <w:tc>
          <w:tcPr>
            <w:tcW w:w="1964" w:type="dxa"/>
          </w:tcPr>
          <w:p w:rsidR="00A24444" w:rsidRDefault="00A24444" w:rsidP="00A24444">
            <w:pPr>
              <w:spacing w:line="240" w:lineRule="auto"/>
              <w:rPr>
                <w:rFonts w:ascii="Arial" w:hAnsi="Arial" w:cs="Arial"/>
                <w:sz w:val="24"/>
                <w:szCs w:val="24"/>
              </w:rPr>
            </w:pPr>
            <w:r>
              <w:rPr>
                <w:rFonts w:ascii="Arial" w:hAnsi="Arial" w:cs="Arial"/>
                <w:sz w:val="24"/>
                <w:szCs w:val="24"/>
              </w:rPr>
              <w:t>Age appropriateness of cardiac rehabilitation</w:t>
            </w:r>
          </w:p>
        </w:tc>
        <w:tc>
          <w:tcPr>
            <w:tcW w:w="6580" w:type="dxa"/>
          </w:tcPr>
          <w:p w:rsidR="00A24444" w:rsidRDefault="00A24444" w:rsidP="00A24444">
            <w:pPr>
              <w:spacing w:line="240" w:lineRule="auto"/>
              <w:rPr>
                <w:i/>
                <w:color w:val="000000" w:themeColor="text1"/>
              </w:rPr>
            </w:pPr>
            <w:r w:rsidRPr="00DF0F87">
              <w:rPr>
                <w:i/>
                <w:color w:val="000000" w:themeColor="text1"/>
              </w:rPr>
              <w:t>“I think I went [to the CR exercise clinic] once. They’re 80 and I’m 50 and I’ve got the same problem.  I didn’t last long doing it.”</w:t>
            </w:r>
            <w:r>
              <w:rPr>
                <w:i/>
                <w:color w:val="000000" w:themeColor="text1"/>
              </w:rPr>
              <w:t>(p.1654)</w:t>
            </w:r>
          </w:p>
          <w:p w:rsidR="00A24444" w:rsidRDefault="00A24444" w:rsidP="00A24444">
            <w:pPr>
              <w:spacing w:line="240" w:lineRule="auto"/>
              <w:rPr>
                <w:rFonts w:ascii="Calibri" w:eastAsia="Calibri" w:hAnsi="Calibri" w:cs="Times New Roman"/>
                <w:i/>
              </w:rPr>
            </w:pPr>
            <w:r w:rsidRPr="00833914">
              <w:rPr>
                <w:rFonts w:ascii="Calibri" w:eastAsia="Calibri" w:hAnsi="Calibri" w:cs="Times New Roman"/>
                <w:i/>
              </w:rPr>
              <w:t xml:space="preserve">“I walk a huge 90,000 square foot building [at work], walking around [and] around. “Oh, that’s not good enough, you’ve got to go to your walking exercises.” I’m panting, huffing and puffing [at work]. I’m not an 80 year-old who sits on the bench at home and rocks the chair and watches TV.” </w:t>
            </w:r>
            <w:r>
              <w:rPr>
                <w:rFonts w:ascii="Calibri" w:eastAsia="Calibri" w:hAnsi="Calibri" w:cs="Times New Roman"/>
                <w:i/>
              </w:rPr>
              <w:t>(p.1654)</w:t>
            </w:r>
          </w:p>
          <w:p w:rsidR="00A24444" w:rsidRPr="00BD3574" w:rsidRDefault="00A24444" w:rsidP="00A24444">
            <w:pPr>
              <w:spacing w:line="240" w:lineRule="auto"/>
              <w:rPr>
                <w:rFonts w:ascii="Calibri" w:eastAsia="Calibri" w:hAnsi="Calibri" w:cs="Times New Roman"/>
                <w:i/>
              </w:rPr>
            </w:pPr>
            <w:r w:rsidRPr="00833914">
              <w:rPr>
                <w:rFonts w:ascii="Calibri" w:eastAsia="Calibri" w:hAnsi="Calibri" w:cs="Arial"/>
                <w:i/>
              </w:rPr>
              <w:t>“Found home exercises too easy and aimed at older age group”</w:t>
            </w:r>
            <w:r>
              <w:rPr>
                <w:rFonts w:ascii="Calibri" w:eastAsia="Calibri" w:hAnsi="Calibri" w:cs="Arial"/>
                <w:i/>
              </w:rPr>
              <w:t>(p.346)</w:t>
            </w:r>
          </w:p>
        </w:tc>
        <w:tc>
          <w:tcPr>
            <w:tcW w:w="3647" w:type="dxa"/>
          </w:tcPr>
          <w:p w:rsidR="00A24444" w:rsidRDefault="00A24444" w:rsidP="00A24444">
            <w:pPr>
              <w:spacing w:line="240" w:lineRule="auto"/>
              <w:rPr>
                <w:rFonts w:ascii="Arial" w:hAnsi="Arial" w:cs="Arial"/>
                <w:sz w:val="24"/>
                <w:szCs w:val="24"/>
              </w:rPr>
            </w:pPr>
            <w:r>
              <w:rPr>
                <w:rFonts w:ascii="Arial" w:hAnsi="Arial" w:cs="Arial"/>
                <w:noProof/>
                <w:sz w:val="24"/>
                <w:szCs w:val="24"/>
              </w:rPr>
              <w:t>(Dale et al., 2015)</w:t>
            </w:r>
          </w:p>
          <w:p w:rsidR="00A24444" w:rsidRDefault="00A24444" w:rsidP="00A24444">
            <w:pPr>
              <w:spacing w:line="240" w:lineRule="auto"/>
              <w:rPr>
                <w:rFonts w:ascii="Arial" w:hAnsi="Arial" w:cs="Arial"/>
                <w:sz w:val="24"/>
                <w:szCs w:val="24"/>
              </w:rPr>
            </w:pPr>
            <w:r>
              <w:rPr>
                <w:rFonts w:ascii="Arial" w:hAnsi="Arial" w:cs="Arial"/>
                <w:noProof/>
                <w:sz w:val="24"/>
                <w:szCs w:val="24"/>
              </w:rPr>
              <w:t>(Jones, Jolly, Raftery, Lip, &amp; Greenfield, 2007)</w:t>
            </w:r>
          </w:p>
        </w:tc>
      </w:tr>
      <w:tr w:rsidR="00A24444" w:rsidTr="00F7405C">
        <w:tc>
          <w:tcPr>
            <w:tcW w:w="1979" w:type="dxa"/>
            <w:vMerge/>
          </w:tcPr>
          <w:p w:rsidR="00A24444" w:rsidRDefault="00A24444" w:rsidP="00A24444">
            <w:pPr>
              <w:spacing w:line="240" w:lineRule="auto"/>
              <w:rPr>
                <w:rFonts w:ascii="Arial" w:hAnsi="Arial" w:cs="Arial"/>
                <w:sz w:val="24"/>
                <w:szCs w:val="24"/>
              </w:rPr>
            </w:pPr>
          </w:p>
        </w:tc>
        <w:tc>
          <w:tcPr>
            <w:tcW w:w="1964" w:type="dxa"/>
          </w:tcPr>
          <w:p w:rsidR="00A24444" w:rsidRDefault="00A24444" w:rsidP="00A24444">
            <w:pPr>
              <w:spacing w:line="240" w:lineRule="auto"/>
              <w:rPr>
                <w:rFonts w:ascii="Arial" w:hAnsi="Arial" w:cs="Arial"/>
                <w:sz w:val="24"/>
                <w:szCs w:val="24"/>
              </w:rPr>
            </w:pPr>
            <w:r>
              <w:rPr>
                <w:rFonts w:ascii="Arial" w:hAnsi="Arial" w:cs="Arial"/>
                <w:sz w:val="24"/>
                <w:szCs w:val="24"/>
              </w:rPr>
              <w:t xml:space="preserve">Appropriateness of cardiac rehabilitation exercise </w:t>
            </w:r>
          </w:p>
        </w:tc>
        <w:tc>
          <w:tcPr>
            <w:tcW w:w="6580" w:type="dxa"/>
          </w:tcPr>
          <w:p w:rsidR="00A24444" w:rsidRDefault="00A24444" w:rsidP="00A24444">
            <w:pPr>
              <w:spacing w:line="240" w:lineRule="auto"/>
              <w:rPr>
                <w:rFonts w:eastAsia="Calibri" w:cs="Arial"/>
                <w:i/>
              </w:rPr>
            </w:pPr>
            <w:r w:rsidRPr="00307067">
              <w:rPr>
                <w:rFonts w:eastAsia="Calibri" w:cs="Arial"/>
                <w:i/>
              </w:rPr>
              <w:t>“well as I say I play golf [twice per week] and I do a lot of walking, I consider that exercise”</w:t>
            </w:r>
            <w:r>
              <w:rPr>
                <w:rFonts w:eastAsia="Calibri" w:cs="Arial"/>
                <w:i/>
              </w:rPr>
              <w:t>(p.353)</w:t>
            </w:r>
          </w:p>
          <w:p w:rsidR="00A24444" w:rsidRDefault="00A24444" w:rsidP="00A24444">
            <w:pPr>
              <w:spacing w:line="240" w:lineRule="auto"/>
              <w:rPr>
                <w:rFonts w:ascii="Calibri" w:eastAsia="Calibri" w:hAnsi="Calibri" w:cs="Times New Roman"/>
                <w:i/>
              </w:rPr>
            </w:pPr>
            <w:r w:rsidRPr="00D32AE6">
              <w:rPr>
                <w:rFonts w:ascii="Calibri" w:eastAsia="Calibri" w:hAnsi="Calibri" w:cs="Times New Roman"/>
                <w:i/>
              </w:rPr>
              <w:t>“Exercise was considered as a part of the occupation by informants with a physically demanding job and they did not believe that further exercise in their leisure time was necessary.”</w:t>
            </w:r>
            <w:r>
              <w:rPr>
                <w:rFonts w:ascii="Calibri" w:eastAsia="Calibri" w:hAnsi="Calibri" w:cs="Times New Roman"/>
                <w:i/>
              </w:rPr>
              <w:t>(p.4)</w:t>
            </w:r>
          </w:p>
          <w:p w:rsidR="00A24444" w:rsidRPr="00D85255" w:rsidRDefault="00A24444" w:rsidP="00A24444">
            <w:pPr>
              <w:spacing w:line="240" w:lineRule="auto"/>
              <w:rPr>
                <w:rFonts w:cstheme="minorHAnsi"/>
                <w:i/>
              </w:rPr>
            </w:pPr>
            <w:r w:rsidRPr="00D85255">
              <w:rPr>
                <w:rFonts w:cstheme="minorHAnsi"/>
                <w:i/>
              </w:rPr>
              <w:t xml:space="preserve">“they said about an exercise class but I was doing enough so I </w:t>
            </w:r>
            <w:r>
              <w:rPr>
                <w:rFonts w:cstheme="minorHAnsi"/>
                <w:i/>
              </w:rPr>
              <w:t>didn’t go…” (p.43</w:t>
            </w:r>
            <w:r w:rsidRPr="00D85255">
              <w:rPr>
                <w:rFonts w:cstheme="minorHAnsi"/>
                <w:i/>
              </w:rPr>
              <w:t>2)</w:t>
            </w:r>
          </w:p>
        </w:tc>
        <w:tc>
          <w:tcPr>
            <w:tcW w:w="3647" w:type="dxa"/>
          </w:tcPr>
          <w:p w:rsidR="00A24444" w:rsidRDefault="00A24444" w:rsidP="00A24444">
            <w:pPr>
              <w:spacing w:line="240" w:lineRule="auto"/>
              <w:rPr>
                <w:rFonts w:ascii="Arial" w:hAnsi="Arial" w:cs="Arial"/>
                <w:sz w:val="24"/>
                <w:szCs w:val="24"/>
              </w:rPr>
            </w:pPr>
            <w:r>
              <w:rPr>
                <w:rFonts w:ascii="Arial" w:hAnsi="Arial" w:cs="Arial"/>
                <w:noProof/>
                <w:sz w:val="24"/>
                <w:szCs w:val="24"/>
              </w:rPr>
              <w:t>(Jones et al., 2007)</w:t>
            </w:r>
          </w:p>
          <w:p w:rsidR="00A24444" w:rsidRDefault="00A24444" w:rsidP="00A24444">
            <w:pPr>
              <w:spacing w:line="240" w:lineRule="auto"/>
              <w:rPr>
                <w:rFonts w:ascii="Arial" w:hAnsi="Arial" w:cs="Arial"/>
                <w:noProof/>
                <w:sz w:val="24"/>
                <w:szCs w:val="24"/>
              </w:rPr>
            </w:pPr>
            <w:r>
              <w:rPr>
                <w:rFonts w:ascii="Arial" w:hAnsi="Arial" w:cs="Arial"/>
                <w:noProof/>
                <w:sz w:val="24"/>
                <w:szCs w:val="24"/>
              </w:rPr>
              <w:t>(Bäck et al., 2017)</w:t>
            </w:r>
          </w:p>
          <w:p w:rsidR="00A24444" w:rsidRDefault="00A24444" w:rsidP="00A24444">
            <w:pPr>
              <w:spacing w:line="240" w:lineRule="auto"/>
              <w:rPr>
                <w:rFonts w:ascii="Arial" w:hAnsi="Arial" w:cs="Arial"/>
                <w:sz w:val="24"/>
                <w:szCs w:val="24"/>
              </w:rPr>
            </w:pPr>
            <w:r w:rsidRPr="00D85255">
              <w:rPr>
                <w:rFonts w:ascii="Arial" w:hAnsi="Arial" w:cs="Arial"/>
                <w:sz w:val="24"/>
                <w:szCs w:val="24"/>
              </w:rPr>
              <w:t>(Shaw et al., 2012)</w:t>
            </w:r>
          </w:p>
        </w:tc>
      </w:tr>
    </w:tbl>
    <w:p w:rsidR="003E0C40" w:rsidRDefault="003E0C40" w:rsidP="003E0C40">
      <w:pPr>
        <w:spacing w:line="259" w:lineRule="auto"/>
        <w:rPr>
          <w:b/>
        </w:rPr>
      </w:pPr>
    </w:p>
    <w:p w:rsidR="00A24444" w:rsidRPr="00A24444" w:rsidRDefault="00A24444" w:rsidP="00A24444">
      <w:pPr>
        <w:pStyle w:val="EndNoteBibliography"/>
        <w:ind w:left="720" w:hanging="720"/>
        <w:rPr>
          <w:rFonts w:ascii="Calibri" w:hAnsi="Calibri" w:cs="Calibri"/>
          <w:sz w:val="24"/>
          <w:szCs w:val="24"/>
        </w:rPr>
      </w:pPr>
      <w:r w:rsidRPr="00A24444">
        <w:rPr>
          <w:rFonts w:ascii="Calibri" w:hAnsi="Calibri" w:cs="Calibri"/>
          <w:sz w:val="24"/>
          <w:szCs w:val="24"/>
        </w:rPr>
        <w:t xml:space="preserve">Bäck, M., Öberg, B., &amp; Krevers, B. (2017). Important aspects in relation to patients' attendance at exercise-based cardiac rehabilitation - facilitators, barriers and physiotherapist's role: a qualitative study. </w:t>
      </w:r>
      <w:r w:rsidRPr="00A24444">
        <w:rPr>
          <w:rFonts w:ascii="Calibri" w:hAnsi="Calibri" w:cs="Calibri"/>
          <w:i/>
          <w:sz w:val="24"/>
          <w:szCs w:val="24"/>
        </w:rPr>
        <w:t>BMC Cardiovascular Disorders, 17</w:t>
      </w:r>
      <w:r w:rsidRPr="00A24444">
        <w:rPr>
          <w:rFonts w:ascii="Calibri" w:hAnsi="Calibri" w:cs="Calibri"/>
          <w:sz w:val="24"/>
          <w:szCs w:val="24"/>
        </w:rPr>
        <w:t xml:space="preserve">, 1-10. Retrieved from </w:t>
      </w:r>
      <w:r w:rsidRPr="00A24444">
        <w:rPr>
          <w:rStyle w:val="Hyperlink"/>
          <w:rFonts w:ascii="Calibri" w:hAnsi="Calibri" w:cs="Calibri"/>
          <w:sz w:val="24"/>
          <w:szCs w:val="24"/>
        </w:rPr>
        <w:t>https://login.ezproxy.napier.ac.uk/login?url=https://search.ebscohost.com/login.aspx?direct=true&amp;db=rzh&amp;AN=121859155&amp;site=ehost-live</w:t>
      </w:r>
    </w:p>
    <w:p w:rsidR="00A24444" w:rsidRPr="00A24444" w:rsidRDefault="00A24444" w:rsidP="00A24444">
      <w:pPr>
        <w:pStyle w:val="EndNoteBibliography"/>
        <w:spacing w:after="0"/>
        <w:ind w:left="720" w:hanging="720"/>
        <w:rPr>
          <w:rFonts w:ascii="Calibri" w:hAnsi="Calibri" w:cs="Calibri"/>
          <w:sz w:val="24"/>
          <w:szCs w:val="24"/>
        </w:rPr>
      </w:pPr>
      <w:r w:rsidRPr="00A24444">
        <w:rPr>
          <w:rStyle w:val="Hyperlink"/>
          <w:rFonts w:ascii="Calibri" w:hAnsi="Calibri" w:cs="Calibri"/>
          <w:sz w:val="24"/>
          <w:szCs w:val="24"/>
        </w:rPr>
        <w:lastRenderedPageBreak/>
        <w:t>https://bmccardiovascdisord.biomedcentral.com/track/pdf/10.1186/s12872-017-0512-7?site=bmccardiovascdisord.biomedcentral.com</w:t>
      </w:r>
      <w:r w:rsidRPr="00A24444">
        <w:rPr>
          <w:rFonts w:ascii="Calibri" w:hAnsi="Calibri" w:cs="Calibri"/>
          <w:sz w:val="24"/>
          <w:szCs w:val="24"/>
        </w:rPr>
        <w:t>. doi:10.1186/s12872-017-0512-7</w:t>
      </w:r>
    </w:p>
    <w:p w:rsidR="00A24444" w:rsidRPr="00A24444" w:rsidRDefault="00A24444" w:rsidP="00A24444">
      <w:pPr>
        <w:pStyle w:val="EndNoteBibliography"/>
        <w:ind w:left="720" w:hanging="720"/>
        <w:rPr>
          <w:rFonts w:ascii="Calibri" w:hAnsi="Calibri" w:cs="Calibri"/>
          <w:sz w:val="24"/>
          <w:szCs w:val="24"/>
          <w:u w:val="single"/>
        </w:rPr>
      </w:pPr>
      <w:r w:rsidRPr="00A24444">
        <w:rPr>
          <w:rFonts w:ascii="Calibri" w:hAnsi="Calibri" w:cs="Calibri"/>
          <w:sz w:val="24"/>
          <w:szCs w:val="24"/>
        </w:rPr>
        <w:t xml:space="preserve">Clark, A. M., Barbour, R. S., White, M., &amp; MacIntyre, P. D. (2004). Promoting participation in cardiac rehabilitation: patient choices and experiences. </w:t>
      </w:r>
      <w:r w:rsidRPr="00A24444">
        <w:rPr>
          <w:rFonts w:ascii="Calibri" w:hAnsi="Calibri" w:cs="Calibri"/>
          <w:i/>
          <w:sz w:val="24"/>
          <w:szCs w:val="24"/>
        </w:rPr>
        <w:t>Journal of Advanced Nursing, 47</w:t>
      </w:r>
      <w:r w:rsidRPr="00A24444">
        <w:rPr>
          <w:rFonts w:ascii="Calibri" w:hAnsi="Calibri" w:cs="Calibri"/>
          <w:sz w:val="24"/>
          <w:szCs w:val="24"/>
        </w:rPr>
        <w:t xml:space="preserve">(1), 5-14. Retrieved from </w:t>
      </w:r>
      <w:r w:rsidRPr="00A24444">
        <w:rPr>
          <w:rStyle w:val="Hyperlink"/>
          <w:rFonts w:ascii="Calibri" w:hAnsi="Calibri" w:cs="Calibri"/>
          <w:sz w:val="24"/>
          <w:szCs w:val="24"/>
        </w:rPr>
        <w:t>https://login.ezproxy.napier.ac.uk/login?url=http://search.ebscohost.com/login.aspx?direct=true&amp;db=cmedm&amp;AN=15186462&amp;site=ehost-live</w:t>
      </w:r>
    </w:p>
    <w:p w:rsidR="00A24444" w:rsidRPr="00A24444" w:rsidRDefault="00A24444" w:rsidP="00A24444">
      <w:pPr>
        <w:pStyle w:val="EndNoteBibliography"/>
        <w:spacing w:after="0"/>
        <w:ind w:left="720" w:hanging="720"/>
        <w:rPr>
          <w:rFonts w:ascii="Calibri" w:hAnsi="Calibri" w:cs="Calibri"/>
          <w:sz w:val="24"/>
          <w:szCs w:val="24"/>
        </w:rPr>
      </w:pPr>
      <w:r w:rsidRPr="00A24444">
        <w:rPr>
          <w:rStyle w:val="Hyperlink"/>
          <w:rFonts w:ascii="Calibri" w:hAnsi="Calibri" w:cs="Calibri"/>
          <w:sz w:val="24"/>
          <w:szCs w:val="24"/>
        </w:rPr>
        <w:t>http://onlinelibrary.wiley.com/doi/10.1111/j.1365-2648.2004.03060.x/abstract</w:t>
      </w:r>
      <w:r w:rsidRPr="00A24444">
        <w:rPr>
          <w:rFonts w:ascii="Calibri" w:hAnsi="Calibri" w:cs="Calibri"/>
          <w:sz w:val="24"/>
          <w:szCs w:val="24"/>
        </w:rPr>
        <w:t xml:space="preserve">. </w:t>
      </w:r>
    </w:p>
    <w:p w:rsidR="00A24444" w:rsidRPr="00A24444" w:rsidRDefault="00A24444" w:rsidP="00A24444">
      <w:pPr>
        <w:pStyle w:val="EndNoteBibliography"/>
        <w:spacing w:after="0"/>
        <w:ind w:left="720" w:hanging="720"/>
        <w:rPr>
          <w:rFonts w:ascii="Calibri" w:hAnsi="Calibri" w:cs="Calibri"/>
          <w:sz w:val="24"/>
          <w:szCs w:val="24"/>
        </w:rPr>
      </w:pPr>
      <w:r w:rsidRPr="00A24444">
        <w:rPr>
          <w:rFonts w:ascii="Calibri" w:hAnsi="Calibri" w:cs="Calibri"/>
          <w:sz w:val="24"/>
          <w:szCs w:val="24"/>
        </w:rPr>
        <w:t xml:space="preserve">Cleary, K., LaPier, T., &amp; Rippee, A. (2015). Perceptions of exercise and quality of life in older patients in the United States during the first year following coronary artery bypass surgery. </w:t>
      </w:r>
      <w:r w:rsidRPr="00A24444">
        <w:rPr>
          <w:rFonts w:ascii="Calibri" w:hAnsi="Calibri" w:cs="Calibri"/>
          <w:i/>
          <w:sz w:val="24"/>
          <w:szCs w:val="24"/>
        </w:rPr>
        <w:t>Physiotherapy Theory &amp; Practice, 31</w:t>
      </w:r>
      <w:r w:rsidRPr="00A24444">
        <w:rPr>
          <w:rFonts w:ascii="Calibri" w:hAnsi="Calibri" w:cs="Calibri"/>
          <w:sz w:val="24"/>
          <w:szCs w:val="24"/>
        </w:rPr>
        <w:t xml:space="preserve">(5), 337-346. Retrieved from </w:t>
      </w:r>
      <w:r w:rsidRPr="00A24444">
        <w:rPr>
          <w:rStyle w:val="Hyperlink"/>
          <w:rFonts w:ascii="Calibri" w:hAnsi="Calibri" w:cs="Calibri"/>
          <w:sz w:val="24"/>
          <w:szCs w:val="24"/>
        </w:rPr>
        <w:t>https://login.ezproxy.napier.ac.uk/login?url=http://search.ebscohost.com/login.aspx?direct=true&amp;db=rzh&amp;AN=109802316&amp;site=ehost-live</w:t>
      </w:r>
      <w:r w:rsidRPr="00A24444">
        <w:rPr>
          <w:rFonts w:ascii="Calibri" w:hAnsi="Calibri" w:cs="Calibri"/>
          <w:sz w:val="24"/>
          <w:szCs w:val="24"/>
        </w:rPr>
        <w:t>. doi:10.3109/09593985.2015.1004770</w:t>
      </w:r>
    </w:p>
    <w:p w:rsidR="00A24444" w:rsidRPr="00A24444" w:rsidRDefault="00A24444" w:rsidP="00A24444">
      <w:pPr>
        <w:pStyle w:val="EndNoteBibliography"/>
        <w:ind w:left="720" w:hanging="720"/>
        <w:rPr>
          <w:rFonts w:ascii="Calibri" w:hAnsi="Calibri" w:cs="Calibri"/>
          <w:sz w:val="24"/>
          <w:szCs w:val="24"/>
        </w:rPr>
      </w:pPr>
      <w:r w:rsidRPr="00A24444">
        <w:rPr>
          <w:rFonts w:ascii="Calibri" w:hAnsi="Calibri" w:cs="Calibri"/>
          <w:sz w:val="24"/>
          <w:szCs w:val="24"/>
        </w:rPr>
        <w:t xml:space="preserve">Cooper, A. F., Jackson, G., Weinman, J., &amp; Horne, R. (2005). A qualitative study investigating patients' beliefs about cardiac rehabilitation. </w:t>
      </w:r>
      <w:r w:rsidRPr="00A24444">
        <w:rPr>
          <w:rFonts w:ascii="Calibri" w:hAnsi="Calibri" w:cs="Calibri"/>
          <w:i/>
          <w:sz w:val="24"/>
          <w:szCs w:val="24"/>
        </w:rPr>
        <w:t>Clinical Rehabilitation, 19</w:t>
      </w:r>
      <w:r w:rsidRPr="00A24444">
        <w:rPr>
          <w:rFonts w:ascii="Calibri" w:hAnsi="Calibri" w:cs="Calibri"/>
          <w:sz w:val="24"/>
          <w:szCs w:val="24"/>
        </w:rPr>
        <w:t xml:space="preserve">(1), 87-96. Retrieved from </w:t>
      </w:r>
      <w:r w:rsidRPr="00A24444">
        <w:rPr>
          <w:rStyle w:val="Hyperlink"/>
          <w:rFonts w:ascii="Calibri" w:hAnsi="Calibri" w:cs="Calibri"/>
          <w:sz w:val="24"/>
          <w:szCs w:val="24"/>
        </w:rPr>
        <w:t>https://login.ezproxy.napier.ac.uk/login?url=http://search.ebscohost.com/login.aspx?direct=true&amp;db=cmedm&amp;AN=15704513&amp;site=ehost-live</w:t>
      </w:r>
    </w:p>
    <w:p w:rsidR="00A24444" w:rsidRPr="00A24444" w:rsidRDefault="00A24444" w:rsidP="00A24444">
      <w:pPr>
        <w:pStyle w:val="EndNoteBibliography"/>
        <w:spacing w:after="0"/>
        <w:ind w:left="720" w:hanging="720"/>
        <w:rPr>
          <w:rFonts w:ascii="Calibri" w:hAnsi="Calibri" w:cs="Calibri"/>
          <w:sz w:val="24"/>
          <w:szCs w:val="24"/>
        </w:rPr>
      </w:pPr>
      <w:r w:rsidRPr="00A24444">
        <w:rPr>
          <w:rStyle w:val="Hyperlink"/>
          <w:rFonts w:ascii="Calibri" w:hAnsi="Calibri" w:cs="Calibri"/>
          <w:sz w:val="24"/>
          <w:szCs w:val="24"/>
        </w:rPr>
        <w:t>http://journals.sagepub.com/doi/pdf/10.1191/0269215505cr818oa</w:t>
      </w:r>
      <w:r w:rsidRPr="00A24444">
        <w:rPr>
          <w:rFonts w:ascii="Calibri" w:hAnsi="Calibri" w:cs="Calibri"/>
          <w:sz w:val="24"/>
          <w:szCs w:val="24"/>
        </w:rPr>
        <w:t xml:space="preserve">. </w:t>
      </w:r>
    </w:p>
    <w:p w:rsidR="00A24444" w:rsidRPr="00A24444" w:rsidRDefault="00A24444" w:rsidP="00A24444">
      <w:pPr>
        <w:pStyle w:val="EndNoteBibliography"/>
        <w:spacing w:after="0"/>
        <w:ind w:left="720" w:hanging="720"/>
        <w:rPr>
          <w:rFonts w:ascii="Calibri" w:hAnsi="Calibri" w:cs="Calibri"/>
          <w:sz w:val="24"/>
          <w:szCs w:val="24"/>
        </w:rPr>
      </w:pPr>
      <w:r w:rsidRPr="00A24444">
        <w:rPr>
          <w:rFonts w:ascii="Calibri" w:hAnsi="Calibri" w:cs="Calibri"/>
          <w:sz w:val="24"/>
          <w:szCs w:val="24"/>
        </w:rPr>
        <w:t xml:space="preserve">Dale, C. M., Angus, J. E., Seto Nielsen, L., Kramer-Kile, M., Pritlove, C., Lapum, J., . . . Clark, A. (2015). "I'm No Superman": Understanding Diabetic Men, Masculinity, and Cardiac Rehabilitation. </w:t>
      </w:r>
      <w:r w:rsidRPr="00A24444">
        <w:rPr>
          <w:rFonts w:ascii="Calibri" w:hAnsi="Calibri" w:cs="Calibri"/>
          <w:i/>
          <w:sz w:val="24"/>
          <w:szCs w:val="24"/>
        </w:rPr>
        <w:t>Qualitative Health Research, 25</w:t>
      </w:r>
      <w:r w:rsidRPr="00A24444">
        <w:rPr>
          <w:rFonts w:ascii="Calibri" w:hAnsi="Calibri" w:cs="Calibri"/>
          <w:sz w:val="24"/>
          <w:szCs w:val="24"/>
        </w:rPr>
        <w:t xml:space="preserve">(12), 1648-1661. Retrieved from </w:t>
      </w:r>
      <w:r w:rsidRPr="00A24444">
        <w:rPr>
          <w:rStyle w:val="Hyperlink"/>
          <w:rFonts w:ascii="Calibri" w:hAnsi="Calibri" w:cs="Calibri"/>
          <w:sz w:val="24"/>
          <w:szCs w:val="24"/>
        </w:rPr>
        <w:t>https://login.ezproxy.napier.ac.uk/login?url=http://search.ebscohost.com/login.aspx?direct=true&amp;db=cmedm&amp;AN=25583960&amp;site=ehost-live</w:t>
      </w:r>
      <w:r w:rsidRPr="00A24444">
        <w:rPr>
          <w:rFonts w:ascii="Calibri" w:hAnsi="Calibri" w:cs="Calibri"/>
          <w:sz w:val="24"/>
          <w:szCs w:val="24"/>
        </w:rPr>
        <w:t>. doi:10.1177/1049732314566323</w:t>
      </w:r>
    </w:p>
    <w:p w:rsidR="00A24444" w:rsidRPr="00A24444" w:rsidRDefault="00A24444" w:rsidP="00A24444">
      <w:pPr>
        <w:pStyle w:val="EndNoteBibliography"/>
        <w:ind w:left="720" w:hanging="720"/>
        <w:rPr>
          <w:rFonts w:ascii="Calibri" w:hAnsi="Calibri" w:cs="Calibri"/>
          <w:sz w:val="24"/>
          <w:szCs w:val="24"/>
        </w:rPr>
      </w:pPr>
      <w:r w:rsidRPr="00A24444">
        <w:rPr>
          <w:rFonts w:ascii="Calibri" w:hAnsi="Calibri" w:cs="Calibri"/>
          <w:sz w:val="24"/>
          <w:szCs w:val="24"/>
        </w:rPr>
        <w:t xml:space="preserve">Herber, O. R., Smith, K., White, M., &amp; Jones, M. C. (2017). 'Just not for me' - contributing factors to nonattendance/noncompletion at phase III cardiac rehabilitation in acute coronary syndrome patients: a qualitative enquiry. </w:t>
      </w:r>
      <w:r w:rsidRPr="00A24444">
        <w:rPr>
          <w:rFonts w:ascii="Calibri" w:hAnsi="Calibri" w:cs="Calibri"/>
          <w:i/>
          <w:sz w:val="24"/>
          <w:szCs w:val="24"/>
        </w:rPr>
        <w:t>Journal Of Clinical Nursing, 26</w:t>
      </w:r>
      <w:r w:rsidRPr="00A24444">
        <w:rPr>
          <w:rFonts w:ascii="Calibri" w:hAnsi="Calibri" w:cs="Calibri"/>
          <w:sz w:val="24"/>
          <w:szCs w:val="24"/>
        </w:rPr>
        <w:t xml:space="preserve">(21/22), 3529-3542. Retrieved from </w:t>
      </w:r>
      <w:r w:rsidRPr="00A24444">
        <w:rPr>
          <w:rStyle w:val="Hyperlink"/>
          <w:rFonts w:ascii="Calibri" w:hAnsi="Calibri" w:cs="Calibri"/>
          <w:sz w:val="24"/>
          <w:szCs w:val="24"/>
        </w:rPr>
        <w:t>https://login.ezproxy.napier.ac.uk/login?url=https://search.ebscohost.com/login.aspx?direct=true&amp;db=rzh&amp;AN=125591353&amp;site=ehost-live</w:t>
      </w:r>
    </w:p>
    <w:p w:rsidR="00A24444" w:rsidRPr="00A24444" w:rsidRDefault="00A24444" w:rsidP="00A24444">
      <w:pPr>
        <w:pStyle w:val="EndNoteBibliography"/>
        <w:spacing w:after="0"/>
        <w:ind w:left="720" w:hanging="720"/>
        <w:rPr>
          <w:rFonts w:ascii="Calibri" w:hAnsi="Calibri" w:cs="Calibri"/>
          <w:sz w:val="24"/>
          <w:szCs w:val="24"/>
        </w:rPr>
      </w:pPr>
      <w:r w:rsidRPr="00A24444">
        <w:rPr>
          <w:rStyle w:val="Hyperlink"/>
          <w:rFonts w:ascii="Calibri" w:hAnsi="Calibri" w:cs="Calibri"/>
          <w:sz w:val="24"/>
          <w:szCs w:val="24"/>
        </w:rPr>
        <w:t>http://onlinelibrary.wiley.com/store/10.1111/jocn.13722/asset/jocn13722.pdf?v=1&amp;t=jawgv9mp&amp;s=6a0a1af58cd7cda13a6375c81e39e46dd921d47f</w:t>
      </w:r>
      <w:r w:rsidRPr="00A24444">
        <w:rPr>
          <w:rFonts w:ascii="Calibri" w:hAnsi="Calibri" w:cs="Calibri"/>
          <w:sz w:val="24"/>
          <w:szCs w:val="24"/>
        </w:rPr>
        <w:t>. doi:10.1111/jocn.13722</w:t>
      </w:r>
    </w:p>
    <w:p w:rsidR="00A24444" w:rsidRPr="00A24444" w:rsidRDefault="00A24444" w:rsidP="00A24444">
      <w:pPr>
        <w:pStyle w:val="EndNoteBibliography"/>
        <w:spacing w:after="0"/>
        <w:ind w:left="720" w:hanging="720"/>
        <w:rPr>
          <w:rFonts w:ascii="Calibri" w:hAnsi="Calibri" w:cs="Calibri"/>
          <w:sz w:val="24"/>
          <w:szCs w:val="24"/>
          <w:u w:val="single"/>
        </w:rPr>
      </w:pPr>
      <w:r w:rsidRPr="00A24444">
        <w:rPr>
          <w:rFonts w:ascii="Calibri" w:hAnsi="Calibri" w:cs="Calibri"/>
          <w:sz w:val="24"/>
          <w:szCs w:val="24"/>
        </w:rPr>
        <w:t xml:space="preserve">Hird, C., Upton, C., &amp; Chesson, R. A. (2004). 'Getting back to normal': Patients' expectations of cardiac rehabilitation. </w:t>
      </w:r>
      <w:r w:rsidRPr="00A24444">
        <w:rPr>
          <w:rFonts w:ascii="Calibri" w:hAnsi="Calibri" w:cs="Calibri"/>
          <w:i/>
          <w:sz w:val="24"/>
          <w:szCs w:val="24"/>
        </w:rPr>
        <w:t>Physiotherapy, 90</w:t>
      </w:r>
      <w:r w:rsidRPr="00A24444">
        <w:rPr>
          <w:rFonts w:ascii="Calibri" w:hAnsi="Calibri" w:cs="Calibri"/>
          <w:sz w:val="24"/>
          <w:szCs w:val="24"/>
        </w:rPr>
        <w:t xml:space="preserve">, 125-131. Retrieved from </w:t>
      </w:r>
      <w:r w:rsidRPr="00A24444">
        <w:rPr>
          <w:rStyle w:val="Hyperlink"/>
          <w:rFonts w:ascii="Calibri" w:hAnsi="Calibri" w:cs="Calibri"/>
          <w:sz w:val="24"/>
          <w:szCs w:val="24"/>
        </w:rPr>
        <w:lastRenderedPageBreak/>
        <w:t>http://ovidsp.ovid.com/athens/ovidweb.cgi?T=JS&amp;CSC=Y&amp;NEWS=N&amp;PAGE=fulltext&amp;D=emed9&amp;AN=39247961https://nhs.userservices.exlibrisgroup.com/view/uresolver/44NHSS_INST/openurl?sid=OVID:embase&amp;id=pmid:&amp;id=doi:10.1016%2Fj.physio.2004.03.006&amp;issn=0031-9406&amp;isbn=&amp;volume=90&amp;issue=3&amp;spage=125&amp;pages=125-131&amp;date=2004&amp;title=Physiotherapy&amp;atitle=%27Getting+back+to+normal%27%3A+Patients%27+expectations+of+cardiac+rehabilitation&amp;aulast=Hird&amp;pid=%3Cauthor%3EHird+C.%3BUpton+C.%3BChesson+R.A.%3C%2Fauthor%3E%3CAN%3E39247961%3C%2FAN%3E%3CDT%3EArticle%3C%2FDT%3E</w:t>
      </w:r>
      <w:r w:rsidRPr="00A24444">
        <w:rPr>
          <w:rFonts w:ascii="Calibri" w:hAnsi="Calibri" w:cs="Calibri"/>
          <w:sz w:val="24"/>
          <w:szCs w:val="24"/>
        </w:rPr>
        <w:t>. doi:</w:t>
      </w:r>
      <w:r w:rsidRPr="00A24444">
        <w:rPr>
          <w:rStyle w:val="Hyperlink"/>
          <w:rFonts w:ascii="Calibri" w:hAnsi="Calibri" w:cs="Calibri"/>
          <w:sz w:val="24"/>
          <w:szCs w:val="24"/>
        </w:rPr>
        <w:t>http://dx.doi.org/10.1016/j.physio.2004.03.006</w:t>
      </w:r>
    </w:p>
    <w:p w:rsidR="00A24444" w:rsidRPr="00A24444" w:rsidRDefault="00A24444" w:rsidP="00A24444">
      <w:pPr>
        <w:pStyle w:val="EndNoteBibliography"/>
        <w:ind w:left="720" w:hanging="720"/>
        <w:rPr>
          <w:rFonts w:ascii="Calibri" w:hAnsi="Calibri" w:cs="Calibri"/>
          <w:sz w:val="24"/>
          <w:szCs w:val="24"/>
        </w:rPr>
      </w:pPr>
      <w:r w:rsidRPr="00A24444">
        <w:rPr>
          <w:rFonts w:ascii="Calibri" w:hAnsi="Calibri" w:cs="Calibri"/>
          <w:sz w:val="24"/>
          <w:szCs w:val="24"/>
        </w:rPr>
        <w:t xml:space="preserve">Jones, M., Jolly, K., Raftery, J., Lip, G. Y. H., &amp; Greenfield, S. (2007). 'DNA' may not mean 'did not participate': a qualitative study of reasons for non-adherence at home- and centre-based cardiac rehabilitation. </w:t>
      </w:r>
      <w:r w:rsidRPr="00A24444">
        <w:rPr>
          <w:rFonts w:ascii="Calibri" w:hAnsi="Calibri" w:cs="Calibri"/>
          <w:i/>
          <w:sz w:val="24"/>
          <w:szCs w:val="24"/>
        </w:rPr>
        <w:t>Family Practice, 24</w:t>
      </w:r>
      <w:r w:rsidRPr="00A24444">
        <w:rPr>
          <w:rFonts w:ascii="Calibri" w:hAnsi="Calibri" w:cs="Calibri"/>
          <w:sz w:val="24"/>
          <w:szCs w:val="24"/>
        </w:rPr>
        <w:t xml:space="preserve">(4), 343-357. Retrieved from </w:t>
      </w:r>
      <w:r w:rsidRPr="00A24444">
        <w:rPr>
          <w:rStyle w:val="Hyperlink"/>
          <w:rFonts w:ascii="Calibri" w:hAnsi="Calibri" w:cs="Calibri"/>
          <w:sz w:val="24"/>
          <w:szCs w:val="24"/>
        </w:rPr>
        <w:t>https://login.ezproxy.napier.ac.uk/login?url=http://search.ebscohost.com/login.aspx?direct=true&amp;db=cmedm&amp;AN=17630271&amp;site=ehost-live</w:t>
      </w:r>
    </w:p>
    <w:p w:rsidR="00A24444" w:rsidRPr="00A24444" w:rsidRDefault="00A24444" w:rsidP="00A24444">
      <w:pPr>
        <w:pStyle w:val="EndNoteBibliography"/>
        <w:spacing w:after="0"/>
        <w:ind w:left="720" w:hanging="720"/>
        <w:rPr>
          <w:rFonts w:ascii="Calibri" w:hAnsi="Calibri" w:cs="Calibri"/>
          <w:sz w:val="24"/>
          <w:szCs w:val="24"/>
        </w:rPr>
      </w:pPr>
      <w:r w:rsidRPr="00A24444">
        <w:rPr>
          <w:rStyle w:val="Hyperlink"/>
          <w:rFonts w:ascii="Calibri" w:hAnsi="Calibri" w:cs="Calibri"/>
          <w:sz w:val="24"/>
          <w:szCs w:val="24"/>
        </w:rPr>
        <w:t>https://watermark.silverchair.com/cmm021.pdf?token=AQECAHi208BE49Ooan9kkhW_Ercy7Dm3ZL_9Cf3qfKAc485ysgAAAewwggHoBgkqhkiG9w0BBwagggHZMIIB1QIBADCCAc4GCSqGSIb3DQEHATAeBglghkgBZQMEAS4wEQQM_KfK9Y2f9mfelJo9AgEQgIIBnwpTuQhmLjnoYs5G0oC5W-0y2h7PmV2pS06_3CvOVu62C164NDy26IdrKqh3yaXx7lXlqDIxGi8KopGhStU0hDgyZ_VbdI5FPm9Z2L7Wkbwb0YICAXm1kfYLHgI4YJrtxcb6eXlRsG6dQPjbvF2aCbweFFuL8Kdffn7GApEus_j6Cm1upaO3QuKAb0-444gS9rwfnLH74GJrdJYHSdmD3E9Ee3irabhpRSyenl5DSTfS6xp9Eelqfmh_Z-DKJAxNsEYPxunimS-mM2cygvqGLC7lhPfZ4qB_IerWwO2A388pPXVB8kouDmDRnPr4vVA93Hk7KvjPuzdbEHsfCkzhZC0UZGDvBhJ0VWVdOeBtRBGIMuncYLZqH3UqKW6ePlP9YgruNBH0nW8ajayQPpVUNOfNTCLwpIgbEV-jkZJXgcMWqfE_UHi3TMaD5CY46Tj2pG1FCxcaBvGllQOOk5gzmuRQXw0gQ5I16yoNRufHj-uFa0_yuXmewHtdRkvYVRspBWOBg4330uSJvE_xPfUw656HnndlXH89e9RzvcndgZ4</w:t>
      </w:r>
      <w:r w:rsidRPr="00A24444">
        <w:rPr>
          <w:rFonts w:ascii="Calibri" w:hAnsi="Calibri" w:cs="Calibri"/>
          <w:sz w:val="24"/>
          <w:szCs w:val="24"/>
        </w:rPr>
        <w:t xml:space="preserve">. </w:t>
      </w:r>
    </w:p>
    <w:p w:rsidR="00A24444" w:rsidRPr="00A24444" w:rsidRDefault="00A24444" w:rsidP="00A24444">
      <w:pPr>
        <w:pStyle w:val="EndNoteBibliography"/>
        <w:ind w:left="720" w:hanging="720"/>
        <w:rPr>
          <w:rFonts w:ascii="Calibri" w:hAnsi="Calibri" w:cs="Calibri"/>
          <w:sz w:val="24"/>
          <w:szCs w:val="24"/>
        </w:rPr>
      </w:pPr>
      <w:r w:rsidRPr="00A24444">
        <w:rPr>
          <w:rFonts w:ascii="Calibri" w:hAnsi="Calibri" w:cs="Calibri"/>
          <w:sz w:val="24"/>
          <w:szCs w:val="24"/>
        </w:rPr>
        <w:t xml:space="preserve">Robertson, S., Sheikh, K., &amp; Moore, A. (2010). Embodied masculinities in the context of cardiac rehabilitation. </w:t>
      </w:r>
      <w:r w:rsidRPr="00A24444">
        <w:rPr>
          <w:rFonts w:ascii="Calibri" w:hAnsi="Calibri" w:cs="Calibri"/>
          <w:i/>
          <w:sz w:val="24"/>
          <w:szCs w:val="24"/>
        </w:rPr>
        <w:t>Sociology of Health &amp; Illness, 32</w:t>
      </w:r>
      <w:r w:rsidRPr="00A24444">
        <w:rPr>
          <w:rFonts w:ascii="Calibri" w:hAnsi="Calibri" w:cs="Calibri"/>
          <w:sz w:val="24"/>
          <w:szCs w:val="24"/>
        </w:rPr>
        <w:t xml:space="preserve">, 695-710. Retrieved from </w:t>
      </w:r>
      <w:r w:rsidRPr="00A24444">
        <w:rPr>
          <w:rStyle w:val="Hyperlink"/>
          <w:rFonts w:ascii="Calibri" w:hAnsi="Calibri" w:cs="Calibri"/>
          <w:sz w:val="24"/>
          <w:szCs w:val="24"/>
        </w:rPr>
        <w:t>https://login.ezproxy.napier.ac.uk/login?url=http://search.ebscohost.com/login.aspx?direct=true&amp;db=psyh&amp;AN=2010-15178-002&amp;site=ehost-lives.s.robertson@leedsmet.ac.uk</w:t>
      </w:r>
    </w:p>
    <w:p w:rsidR="00A24444" w:rsidRPr="00A24444" w:rsidRDefault="00A24444" w:rsidP="00A24444">
      <w:pPr>
        <w:pStyle w:val="EndNoteBibliography"/>
        <w:ind w:left="720" w:hanging="720"/>
        <w:rPr>
          <w:rFonts w:ascii="Calibri" w:hAnsi="Calibri" w:cs="Calibri"/>
          <w:sz w:val="24"/>
          <w:szCs w:val="24"/>
          <w:u w:val="single"/>
        </w:rPr>
      </w:pPr>
      <w:r w:rsidRPr="00A24444">
        <w:rPr>
          <w:rStyle w:val="Hyperlink"/>
          <w:rFonts w:ascii="Calibri" w:hAnsi="Calibri" w:cs="Calibri"/>
          <w:sz w:val="24"/>
          <w:szCs w:val="24"/>
        </w:rPr>
        <w:t>http://onlinelibrary.wiley.com/doi/10.1111/j.1467-9566.2010.01249.x/abstract</w:t>
      </w:r>
    </w:p>
    <w:p w:rsidR="00A24444" w:rsidRPr="00A24444" w:rsidRDefault="00A24444" w:rsidP="00A24444">
      <w:pPr>
        <w:pStyle w:val="EndNoteBibliography"/>
        <w:spacing w:after="0"/>
        <w:ind w:left="720" w:hanging="720"/>
        <w:rPr>
          <w:rFonts w:ascii="Calibri" w:hAnsi="Calibri" w:cs="Calibri"/>
          <w:sz w:val="24"/>
          <w:szCs w:val="24"/>
        </w:rPr>
      </w:pPr>
      <w:r w:rsidRPr="00A24444">
        <w:rPr>
          <w:rStyle w:val="Hyperlink"/>
          <w:rFonts w:ascii="Calibri" w:hAnsi="Calibri" w:cs="Calibri"/>
          <w:sz w:val="24"/>
          <w:szCs w:val="24"/>
        </w:rPr>
        <w:t>http://onlinelibrary.wiley.com/store/10.1111/j.1467-9566.2010.01249.x/asset/j.1467-9566.2010.01249.x.pdf?v=1&amp;t=jcs8ruse&amp;s=6f632dce4ddc0fae25523b10de5bd3ae792be31c</w:t>
      </w:r>
      <w:r w:rsidRPr="00A24444">
        <w:rPr>
          <w:rFonts w:ascii="Calibri" w:hAnsi="Calibri" w:cs="Calibri"/>
          <w:sz w:val="24"/>
          <w:szCs w:val="24"/>
        </w:rPr>
        <w:t>. doi:10.1111/j.1467-9566.2010.01249.x</w:t>
      </w:r>
    </w:p>
    <w:p w:rsidR="00A24444" w:rsidRPr="00A24444" w:rsidRDefault="00A24444" w:rsidP="00A24444">
      <w:pPr>
        <w:pStyle w:val="EndNoteBibliography"/>
        <w:ind w:left="720" w:hanging="720"/>
        <w:rPr>
          <w:rFonts w:ascii="Calibri" w:hAnsi="Calibri" w:cs="Calibri"/>
          <w:sz w:val="24"/>
          <w:szCs w:val="24"/>
        </w:rPr>
      </w:pPr>
      <w:r w:rsidRPr="00A24444">
        <w:rPr>
          <w:rFonts w:ascii="Calibri" w:hAnsi="Calibri" w:cs="Calibri"/>
          <w:sz w:val="24"/>
          <w:szCs w:val="24"/>
        </w:rPr>
        <w:t xml:space="preserve">Shaw, R., Gillies, M., Barber, J., MacIntyre, K., Harkins, C., Findlay, I. N., . . . MacIntyre, P. D. (2012). Pre-exercise screening and health coaching in CHD secondary prevention: a qualitative study of the patient experience. </w:t>
      </w:r>
      <w:r w:rsidRPr="00A24444">
        <w:rPr>
          <w:rFonts w:ascii="Calibri" w:hAnsi="Calibri" w:cs="Calibri"/>
          <w:i/>
          <w:sz w:val="24"/>
          <w:szCs w:val="24"/>
        </w:rPr>
        <w:t>Health Education Research, 27</w:t>
      </w:r>
      <w:r w:rsidRPr="00A24444">
        <w:rPr>
          <w:rFonts w:ascii="Calibri" w:hAnsi="Calibri" w:cs="Calibri"/>
          <w:sz w:val="24"/>
          <w:szCs w:val="24"/>
        </w:rPr>
        <w:t xml:space="preserve">(3), 424-436. Retrieved from </w:t>
      </w:r>
      <w:r w:rsidRPr="00A24444">
        <w:rPr>
          <w:rStyle w:val="Hyperlink"/>
          <w:rFonts w:ascii="Calibri" w:hAnsi="Calibri" w:cs="Calibri"/>
          <w:sz w:val="24"/>
          <w:szCs w:val="24"/>
        </w:rPr>
        <w:lastRenderedPageBreak/>
        <w:t>https://login.ezproxy.napier.ac.uk/login?url=http://search.ebscohost.com/login.aspx?direct=true&amp;db=cmedm&amp;AN=22313621&amp;site=ehost-live</w:t>
      </w:r>
    </w:p>
    <w:p w:rsidR="00A24444" w:rsidRPr="00A24444" w:rsidRDefault="00A24444" w:rsidP="00A24444">
      <w:pPr>
        <w:pStyle w:val="EndNoteBibliography"/>
        <w:ind w:left="720" w:hanging="720"/>
        <w:rPr>
          <w:rFonts w:ascii="Calibri" w:hAnsi="Calibri" w:cs="Calibri"/>
          <w:sz w:val="24"/>
          <w:szCs w:val="24"/>
        </w:rPr>
      </w:pPr>
      <w:r w:rsidRPr="00A24444">
        <w:rPr>
          <w:rStyle w:val="Hyperlink"/>
          <w:rFonts w:ascii="Calibri" w:hAnsi="Calibri" w:cs="Calibri"/>
          <w:sz w:val="24"/>
          <w:szCs w:val="24"/>
        </w:rPr>
        <w:t>https://watermark.silverchair.com/cys005.pdf?token=AQECAHi208BE49Ooan9kkhW_Ercy7Dm3ZL_9Cf3qfKAc485ysgAAAeIwggHeBgkqhkiG9w0BBwagggHPMIIBywIBADCCAcQGCSqGSIb3DQEHATAeBglghkgBZQMEAS4wEQQM3JH4mMoE4bKOiIrqAgEQgIIBlfb9TjUeFpTrjpjbvNZPxkiJ9oOvp2bNhEyX9dlc57uughIol68GviOTsiwzA7APwI8-EOUPmx_1llJjSB7cWt982Z3_Uw_mkH4CNJey9aHeu-Lo7loPTDkaJqkUoTLKEuWjyqSc6E3JAhrK87P4DE8OYh-HqzxzQRwqmX0AKCCvRaklJDx0573EkvTVbGbN1dVUu9OOtYFmpyGZTmUURXDqkijTQuK8kSc1_OGTOBEnn_qwNo9afx_aT3nwjInZRn5_N5A9vLMHafxbQVXFaFptyyIj9LFsJLXb3tSQA_SWu9OAhujwv4Uc8yb6N3yLGANBHGOvvE63r5NocKvtCGiLQRiYeo7nV1I3ej5XbG5yW_M5YyqgaJAs0AKF2AboZaGluc7PxhYlasLZhLRvVbGsRXDPcrIhjLsxkO8W90d-84iIXuYpDdOoM6h7VtYygszlZDsqu6IMXh0RytN3bOIRr2OLoWuyua3f-yTLR4ZcsMm6j_htrTDhhEHqSUUQJqbLMfcTs8ZFlN_Gjy3jhq7XSk-6hA</w:t>
      </w:r>
      <w:r w:rsidRPr="00A24444">
        <w:rPr>
          <w:rFonts w:ascii="Calibri" w:hAnsi="Calibri" w:cs="Calibri"/>
          <w:sz w:val="24"/>
          <w:szCs w:val="24"/>
        </w:rPr>
        <w:t>. doi:10.1093/her/cys005</w:t>
      </w:r>
    </w:p>
    <w:p w:rsidR="00A24444" w:rsidRPr="00A24444" w:rsidRDefault="00A24444" w:rsidP="003E0C40">
      <w:pPr>
        <w:spacing w:line="259" w:lineRule="auto"/>
        <w:rPr>
          <w:rFonts w:ascii="Calibri" w:hAnsi="Calibri" w:cs="Calibri"/>
          <w:szCs w:val="24"/>
        </w:rPr>
      </w:pPr>
    </w:p>
    <w:sectPr w:rsidR="00A24444" w:rsidRPr="00A24444" w:rsidSect="00A24444">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27852" w:rsidRDefault="00D27852" w:rsidP="00A014F4">
      <w:pPr>
        <w:spacing w:after="0" w:line="240" w:lineRule="auto"/>
      </w:pPr>
      <w:r>
        <w:separator/>
      </w:r>
    </w:p>
  </w:endnote>
  <w:endnote w:type="continuationSeparator" w:id="0">
    <w:p w:rsidR="00D27852" w:rsidRDefault="00D27852" w:rsidP="00A014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833611"/>
      <w:docPartObj>
        <w:docPartGallery w:val="Page Numbers (Bottom of Page)"/>
        <w:docPartUnique/>
      </w:docPartObj>
    </w:sdtPr>
    <w:sdtEndPr>
      <w:rPr>
        <w:noProof/>
      </w:rPr>
    </w:sdtEndPr>
    <w:sdtContent>
      <w:p w:rsidR="00D27852" w:rsidRDefault="00D27852">
        <w:pPr>
          <w:pStyle w:val="Footer"/>
          <w:jc w:val="center"/>
        </w:pPr>
        <w:r>
          <w:fldChar w:fldCharType="begin"/>
        </w:r>
        <w:r>
          <w:instrText xml:space="preserve"> PAGE   \* MERGEFORMAT </w:instrText>
        </w:r>
        <w:r>
          <w:fldChar w:fldCharType="separate"/>
        </w:r>
        <w:r w:rsidR="00F3367E">
          <w:rPr>
            <w:noProof/>
          </w:rPr>
          <w:t>3</w:t>
        </w:r>
        <w:r>
          <w:rPr>
            <w:noProof/>
          </w:rPr>
          <w:fldChar w:fldCharType="end"/>
        </w:r>
      </w:p>
    </w:sdtContent>
  </w:sdt>
  <w:p w:rsidR="00D27852" w:rsidRDefault="00D278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27852" w:rsidRDefault="00D27852" w:rsidP="00A014F4">
      <w:pPr>
        <w:spacing w:after="0" w:line="240" w:lineRule="auto"/>
      </w:pPr>
      <w:r>
        <w:separator/>
      </w:r>
    </w:p>
  </w:footnote>
  <w:footnote w:type="continuationSeparator" w:id="0">
    <w:p w:rsidR="00D27852" w:rsidRDefault="00D27852" w:rsidP="00A014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7B0B49"/>
    <w:multiLevelType w:val="hybridMultilevel"/>
    <w:tmpl w:val="8542D5C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80B4EC6"/>
    <w:multiLevelType w:val="hybridMultilevel"/>
    <w:tmpl w:val="A970CE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4B6F6B"/>
    <w:multiLevelType w:val="hybridMultilevel"/>
    <w:tmpl w:val="73EC9C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8A54207"/>
    <w:multiLevelType w:val="hybridMultilevel"/>
    <w:tmpl w:val="0AC8F4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EB23C77"/>
    <w:multiLevelType w:val="hybridMultilevel"/>
    <w:tmpl w:val="BFF8FF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1167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xxtpzaa2r905e5vzppx95x9p9xraapv5rs&quot;&gt;test&lt;record-ids&gt;&lt;item&gt;131&lt;/item&gt;&lt;item&gt;191&lt;/item&gt;&lt;item&gt;219&lt;/item&gt;&lt;item&gt;250&lt;/item&gt;&lt;item&gt;256&lt;/item&gt;&lt;item&gt;277&lt;/item&gt;&lt;item&gt;278&lt;/item&gt;&lt;item&gt;281&lt;/item&gt;&lt;item&gt;288&lt;/item&gt;&lt;item&gt;306&lt;/item&gt;&lt;item&gt;310&lt;/item&gt;&lt;item&gt;364&lt;/item&gt;&lt;item&gt;366&lt;/item&gt;&lt;item&gt;394&lt;/item&gt;&lt;item&gt;408&lt;/item&gt;&lt;item&gt;427&lt;/item&gt;&lt;item&gt;430&lt;/item&gt;&lt;item&gt;605&lt;/item&gt;&lt;item&gt;699&lt;/item&gt;&lt;item&gt;783&lt;/item&gt;&lt;item&gt;800&lt;/item&gt;&lt;item&gt;802&lt;/item&gt;&lt;item&gt;803&lt;/item&gt;&lt;item&gt;804&lt;/item&gt;&lt;item&gt;812&lt;/item&gt;&lt;item&gt;820&lt;/item&gt;&lt;item&gt;824&lt;/item&gt;&lt;item&gt;831&lt;/item&gt;&lt;item&gt;834&lt;/item&gt;&lt;item&gt;850&lt;/item&gt;&lt;item&gt;852&lt;/item&gt;&lt;item&gt;854&lt;/item&gt;&lt;item&gt;856&lt;/item&gt;&lt;item&gt;881&lt;/item&gt;&lt;item&gt;921&lt;/item&gt;&lt;item&gt;922&lt;/item&gt;&lt;item&gt;924&lt;/item&gt;&lt;item&gt;925&lt;/item&gt;&lt;item&gt;926&lt;/item&gt;&lt;item&gt;928&lt;/item&gt;&lt;item&gt;929&lt;/item&gt;&lt;item&gt;935&lt;/item&gt;&lt;item&gt;954&lt;/item&gt;&lt;item&gt;955&lt;/item&gt;&lt;/record-ids&gt;&lt;/item&gt;&lt;/Libraries&gt;"/>
  </w:docVars>
  <w:rsids>
    <w:rsidRoot w:val="007A6635"/>
    <w:rsid w:val="00001BBB"/>
    <w:rsid w:val="00001F60"/>
    <w:rsid w:val="0000298D"/>
    <w:rsid w:val="00004E5B"/>
    <w:rsid w:val="00005A9E"/>
    <w:rsid w:val="00007E84"/>
    <w:rsid w:val="000125B0"/>
    <w:rsid w:val="00013244"/>
    <w:rsid w:val="000143B7"/>
    <w:rsid w:val="00014523"/>
    <w:rsid w:val="000146CC"/>
    <w:rsid w:val="00014841"/>
    <w:rsid w:val="000149FE"/>
    <w:rsid w:val="00020AEA"/>
    <w:rsid w:val="00020F32"/>
    <w:rsid w:val="0002123D"/>
    <w:rsid w:val="000212FF"/>
    <w:rsid w:val="000233BE"/>
    <w:rsid w:val="0002499D"/>
    <w:rsid w:val="00027434"/>
    <w:rsid w:val="000308A0"/>
    <w:rsid w:val="00034514"/>
    <w:rsid w:val="000371EB"/>
    <w:rsid w:val="000401D5"/>
    <w:rsid w:val="000412BD"/>
    <w:rsid w:val="00042095"/>
    <w:rsid w:val="00042815"/>
    <w:rsid w:val="000439FA"/>
    <w:rsid w:val="000447EE"/>
    <w:rsid w:val="00044D88"/>
    <w:rsid w:val="00045B61"/>
    <w:rsid w:val="00046A10"/>
    <w:rsid w:val="00047431"/>
    <w:rsid w:val="0004770C"/>
    <w:rsid w:val="0004785A"/>
    <w:rsid w:val="00050EB7"/>
    <w:rsid w:val="0005277F"/>
    <w:rsid w:val="00056193"/>
    <w:rsid w:val="00060F39"/>
    <w:rsid w:val="00061344"/>
    <w:rsid w:val="00062100"/>
    <w:rsid w:val="00064154"/>
    <w:rsid w:val="00064B82"/>
    <w:rsid w:val="00067D3E"/>
    <w:rsid w:val="00072D76"/>
    <w:rsid w:val="00073634"/>
    <w:rsid w:val="00075999"/>
    <w:rsid w:val="00075BCA"/>
    <w:rsid w:val="00076024"/>
    <w:rsid w:val="00076330"/>
    <w:rsid w:val="000765A4"/>
    <w:rsid w:val="00081EA9"/>
    <w:rsid w:val="0008252D"/>
    <w:rsid w:val="00085319"/>
    <w:rsid w:val="00086286"/>
    <w:rsid w:val="00087A5B"/>
    <w:rsid w:val="00087B12"/>
    <w:rsid w:val="00090D1A"/>
    <w:rsid w:val="00090FE8"/>
    <w:rsid w:val="0009208D"/>
    <w:rsid w:val="00094320"/>
    <w:rsid w:val="00095504"/>
    <w:rsid w:val="000A1381"/>
    <w:rsid w:val="000A4C42"/>
    <w:rsid w:val="000A57E5"/>
    <w:rsid w:val="000A5B2A"/>
    <w:rsid w:val="000B27CB"/>
    <w:rsid w:val="000B2F92"/>
    <w:rsid w:val="000B4055"/>
    <w:rsid w:val="000B5281"/>
    <w:rsid w:val="000B5462"/>
    <w:rsid w:val="000B765F"/>
    <w:rsid w:val="000B7DAB"/>
    <w:rsid w:val="000C16CD"/>
    <w:rsid w:val="000C645F"/>
    <w:rsid w:val="000C6D7B"/>
    <w:rsid w:val="000C6FC5"/>
    <w:rsid w:val="000C7077"/>
    <w:rsid w:val="000D081D"/>
    <w:rsid w:val="000D130F"/>
    <w:rsid w:val="000D2795"/>
    <w:rsid w:val="000D3D0A"/>
    <w:rsid w:val="000D53C6"/>
    <w:rsid w:val="000D68A2"/>
    <w:rsid w:val="000D6BAD"/>
    <w:rsid w:val="000D6ED3"/>
    <w:rsid w:val="000D7361"/>
    <w:rsid w:val="000E2186"/>
    <w:rsid w:val="000E30A4"/>
    <w:rsid w:val="000E4194"/>
    <w:rsid w:val="000E58EB"/>
    <w:rsid w:val="000F01F3"/>
    <w:rsid w:val="000F1438"/>
    <w:rsid w:val="000F1C04"/>
    <w:rsid w:val="000F2B45"/>
    <w:rsid w:val="000F47A3"/>
    <w:rsid w:val="000F6E38"/>
    <w:rsid w:val="0010329B"/>
    <w:rsid w:val="00111652"/>
    <w:rsid w:val="00112F63"/>
    <w:rsid w:val="001130BF"/>
    <w:rsid w:val="00114F89"/>
    <w:rsid w:val="001265F8"/>
    <w:rsid w:val="00126FB5"/>
    <w:rsid w:val="001315D6"/>
    <w:rsid w:val="001341C2"/>
    <w:rsid w:val="001366AB"/>
    <w:rsid w:val="0014063D"/>
    <w:rsid w:val="00142401"/>
    <w:rsid w:val="001439FF"/>
    <w:rsid w:val="00144B0C"/>
    <w:rsid w:val="00146D5A"/>
    <w:rsid w:val="0015270F"/>
    <w:rsid w:val="00152D51"/>
    <w:rsid w:val="0015389D"/>
    <w:rsid w:val="00153C48"/>
    <w:rsid w:val="001548F4"/>
    <w:rsid w:val="00154CCA"/>
    <w:rsid w:val="00156A2B"/>
    <w:rsid w:val="00157309"/>
    <w:rsid w:val="00160419"/>
    <w:rsid w:val="001648C8"/>
    <w:rsid w:val="00167081"/>
    <w:rsid w:val="00170D1F"/>
    <w:rsid w:val="00174781"/>
    <w:rsid w:val="00175A1B"/>
    <w:rsid w:val="00177531"/>
    <w:rsid w:val="00177810"/>
    <w:rsid w:val="001808B3"/>
    <w:rsid w:val="00181420"/>
    <w:rsid w:val="00181712"/>
    <w:rsid w:val="00182B9F"/>
    <w:rsid w:val="001858A6"/>
    <w:rsid w:val="00192626"/>
    <w:rsid w:val="00193845"/>
    <w:rsid w:val="0019596B"/>
    <w:rsid w:val="00195F1D"/>
    <w:rsid w:val="001964C5"/>
    <w:rsid w:val="00197CB9"/>
    <w:rsid w:val="001A2B5A"/>
    <w:rsid w:val="001A7252"/>
    <w:rsid w:val="001B3427"/>
    <w:rsid w:val="001B76BD"/>
    <w:rsid w:val="001B793C"/>
    <w:rsid w:val="001B7ACC"/>
    <w:rsid w:val="001C01B5"/>
    <w:rsid w:val="001C06E1"/>
    <w:rsid w:val="001C3D64"/>
    <w:rsid w:val="001C6376"/>
    <w:rsid w:val="001D041C"/>
    <w:rsid w:val="001D0D99"/>
    <w:rsid w:val="001D2FED"/>
    <w:rsid w:val="001D6653"/>
    <w:rsid w:val="001D6CF1"/>
    <w:rsid w:val="001E071D"/>
    <w:rsid w:val="001E27B6"/>
    <w:rsid w:val="001E2996"/>
    <w:rsid w:val="001E506F"/>
    <w:rsid w:val="001E783D"/>
    <w:rsid w:val="001F04AD"/>
    <w:rsid w:val="001F05EF"/>
    <w:rsid w:val="001F0860"/>
    <w:rsid w:val="001F14E1"/>
    <w:rsid w:val="001F27B6"/>
    <w:rsid w:val="001F4F96"/>
    <w:rsid w:val="001F655A"/>
    <w:rsid w:val="001F7577"/>
    <w:rsid w:val="002015D9"/>
    <w:rsid w:val="00203275"/>
    <w:rsid w:val="00203614"/>
    <w:rsid w:val="00210238"/>
    <w:rsid w:val="0021059F"/>
    <w:rsid w:val="00213F9B"/>
    <w:rsid w:val="00214558"/>
    <w:rsid w:val="0021532F"/>
    <w:rsid w:val="002171BE"/>
    <w:rsid w:val="0021731B"/>
    <w:rsid w:val="00221A2C"/>
    <w:rsid w:val="002237CA"/>
    <w:rsid w:val="00225691"/>
    <w:rsid w:val="00225AB7"/>
    <w:rsid w:val="002271EC"/>
    <w:rsid w:val="0022726A"/>
    <w:rsid w:val="00227671"/>
    <w:rsid w:val="00227F9B"/>
    <w:rsid w:val="00227FC6"/>
    <w:rsid w:val="00230EB7"/>
    <w:rsid w:val="00232BFC"/>
    <w:rsid w:val="00233D10"/>
    <w:rsid w:val="00233F2D"/>
    <w:rsid w:val="00234D35"/>
    <w:rsid w:val="00237947"/>
    <w:rsid w:val="0024138C"/>
    <w:rsid w:val="00241CB1"/>
    <w:rsid w:val="00241F16"/>
    <w:rsid w:val="00243887"/>
    <w:rsid w:val="002439BC"/>
    <w:rsid w:val="00243E18"/>
    <w:rsid w:val="00244117"/>
    <w:rsid w:val="00244CFB"/>
    <w:rsid w:val="00245EFC"/>
    <w:rsid w:val="00250FBF"/>
    <w:rsid w:val="00251CDB"/>
    <w:rsid w:val="0025384A"/>
    <w:rsid w:val="00253F3E"/>
    <w:rsid w:val="00254208"/>
    <w:rsid w:val="002556A4"/>
    <w:rsid w:val="002615DC"/>
    <w:rsid w:val="002640C3"/>
    <w:rsid w:val="0026412A"/>
    <w:rsid w:val="00267597"/>
    <w:rsid w:val="002676FB"/>
    <w:rsid w:val="00270210"/>
    <w:rsid w:val="002722B3"/>
    <w:rsid w:val="002724B9"/>
    <w:rsid w:val="002733CC"/>
    <w:rsid w:val="0027361E"/>
    <w:rsid w:val="0028146E"/>
    <w:rsid w:val="00281E89"/>
    <w:rsid w:val="0028204D"/>
    <w:rsid w:val="00282989"/>
    <w:rsid w:val="00284B96"/>
    <w:rsid w:val="00285196"/>
    <w:rsid w:val="00286EFE"/>
    <w:rsid w:val="002870CF"/>
    <w:rsid w:val="00287367"/>
    <w:rsid w:val="00290A22"/>
    <w:rsid w:val="0029251D"/>
    <w:rsid w:val="0029333B"/>
    <w:rsid w:val="0029488B"/>
    <w:rsid w:val="00297018"/>
    <w:rsid w:val="0029791D"/>
    <w:rsid w:val="002A2B56"/>
    <w:rsid w:val="002A334B"/>
    <w:rsid w:val="002A4CAE"/>
    <w:rsid w:val="002A530E"/>
    <w:rsid w:val="002A5674"/>
    <w:rsid w:val="002A5F1A"/>
    <w:rsid w:val="002A6CF1"/>
    <w:rsid w:val="002A6E15"/>
    <w:rsid w:val="002A7958"/>
    <w:rsid w:val="002A7EFD"/>
    <w:rsid w:val="002B13D9"/>
    <w:rsid w:val="002B2784"/>
    <w:rsid w:val="002B2A16"/>
    <w:rsid w:val="002B2AF3"/>
    <w:rsid w:val="002B319C"/>
    <w:rsid w:val="002B3B6B"/>
    <w:rsid w:val="002B4C09"/>
    <w:rsid w:val="002B4D33"/>
    <w:rsid w:val="002B5650"/>
    <w:rsid w:val="002C100E"/>
    <w:rsid w:val="002C1244"/>
    <w:rsid w:val="002C4F2E"/>
    <w:rsid w:val="002C5F1A"/>
    <w:rsid w:val="002C6101"/>
    <w:rsid w:val="002C727F"/>
    <w:rsid w:val="002C77B6"/>
    <w:rsid w:val="002D034B"/>
    <w:rsid w:val="002D0723"/>
    <w:rsid w:val="002D0CA6"/>
    <w:rsid w:val="002D13BF"/>
    <w:rsid w:val="002D1C88"/>
    <w:rsid w:val="002D308B"/>
    <w:rsid w:val="002D370E"/>
    <w:rsid w:val="002D44CC"/>
    <w:rsid w:val="002D456C"/>
    <w:rsid w:val="002D49E1"/>
    <w:rsid w:val="002D63DA"/>
    <w:rsid w:val="002D74CB"/>
    <w:rsid w:val="002E003D"/>
    <w:rsid w:val="002E026E"/>
    <w:rsid w:val="002E1EB0"/>
    <w:rsid w:val="002E2A33"/>
    <w:rsid w:val="002E3F53"/>
    <w:rsid w:val="002E6483"/>
    <w:rsid w:val="002E794E"/>
    <w:rsid w:val="002E7B93"/>
    <w:rsid w:val="002F1830"/>
    <w:rsid w:val="002F22C7"/>
    <w:rsid w:val="002F3979"/>
    <w:rsid w:val="002F4B07"/>
    <w:rsid w:val="002F539C"/>
    <w:rsid w:val="002F5812"/>
    <w:rsid w:val="002F61E8"/>
    <w:rsid w:val="002F7035"/>
    <w:rsid w:val="00301215"/>
    <w:rsid w:val="00301AD7"/>
    <w:rsid w:val="00302A1B"/>
    <w:rsid w:val="00303464"/>
    <w:rsid w:val="00303DE0"/>
    <w:rsid w:val="003063A8"/>
    <w:rsid w:val="00306788"/>
    <w:rsid w:val="00307082"/>
    <w:rsid w:val="00307567"/>
    <w:rsid w:val="00311141"/>
    <w:rsid w:val="00311A0B"/>
    <w:rsid w:val="00311CE0"/>
    <w:rsid w:val="00311CF6"/>
    <w:rsid w:val="00315F3D"/>
    <w:rsid w:val="003161B7"/>
    <w:rsid w:val="00317684"/>
    <w:rsid w:val="003204C5"/>
    <w:rsid w:val="00323594"/>
    <w:rsid w:val="003239C8"/>
    <w:rsid w:val="00325B30"/>
    <w:rsid w:val="00326422"/>
    <w:rsid w:val="00330029"/>
    <w:rsid w:val="003300B1"/>
    <w:rsid w:val="003313E9"/>
    <w:rsid w:val="00333EC3"/>
    <w:rsid w:val="00334ED8"/>
    <w:rsid w:val="0034332B"/>
    <w:rsid w:val="00345081"/>
    <w:rsid w:val="00346DD4"/>
    <w:rsid w:val="00352E9C"/>
    <w:rsid w:val="00356E2E"/>
    <w:rsid w:val="003575E4"/>
    <w:rsid w:val="003663D1"/>
    <w:rsid w:val="0036734C"/>
    <w:rsid w:val="00367C0F"/>
    <w:rsid w:val="003734E2"/>
    <w:rsid w:val="00376206"/>
    <w:rsid w:val="003775ED"/>
    <w:rsid w:val="00382756"/>
    <w:rsid w:val="00385868"/>
    <w:rsid w:val="00385900"/>
    <w:rsid w:val="00385F57"/>
    <w:rsid w:val="0038762A"/>
    <w:rsid w:val="003903C3"/>
    <w:rsid w:val="00390614"/>
    <w:rsid w:val="00390B39"/>
    <w:rsid w:val="00390E5D"/>
    <w:rsid w:val="00390FA0"/>
    <w:rsid w:val="00391EF6"/>
    <w:rsid w:val="00393DC5"/>
    <w:rsid w:val="00393E47"/>
    <w:rsid w:val="00394D13"/>
    <w:rsid w:val="003966C1"/>
    <w:rsid w:val="00397B63"/>
    <w:rsid w:val="003A1F22"/>
    <w:rsid w:val="003A373B"/>
    <w:rsid w:val="003A3971"/>
    <w:rsid w:val="003A52B5"/>
    <w:rsid w:val="003A5DC5"/>
    <w:rsid w:val="003A72EB"/>
    <w:rsid w:val="003B08BD"/>
    <w:rsid w:val="003B0C21"/>
    <w:rsid w:val="003B1164"/>
    <w:rsid w:val="003B17A1"/>
    <w:rsid w:val="003B21F6"/>
    <w:rsid w:val="003B6062"/>
    <w:rsid w:val="003B7CED"/>
    <w:rsid w:val="003C1130"/>
    <w:rsid w:val="003C155D"/>
    <w:rsid w:val="003C173A"/>
    <w:rsid w:val="003C2836"/>
    <w:rsid w:val="003C374B"/>
    <w:rsid w:val="003C3CB5"/>
    <w:rsid w:val="003C5297"/>
    <w:rsid w:val="003D24BF"/>
    <w:rsid w:val="003D6B32"/>
    <w:rsid w:val="003E0547"/>
    <w:rsid w:val="003E0C40"/>
    <w:rsid w:val="003E49A2"/>
    <w:rsid w:val="003E4B8E"/>
    <w:rsid w:val="003E6FC4"/>
    <w:rsid w:val="003E76AE"/>
    <w:rsid w:val="003E7BC5"/>
    <w:rsid w:val="003F05EB"/>
    <w:rsid w:val="003F0959"/>
    <w:rsid w:val="003F132F"/>
    <w:rsid w:val="003F1DF8"/>
    <w:rsid w:val="003F28E4"/>
    <w:rsid w:val="003F5296"/>
    <w:rsid w:val="003F6657"/>
    <w:rsid w:val="004019AF"/>
    <w:rsid w:val="004026C9"/>
    <w:rsid w:val="00402BE5"/>
    <w:rsid w:val="00404336"/>
    <w:rsid w:val="00404A8F"/>
    <w:rsid w:val="004065CC"/>
    <w:rsid w:val="00406A21"/>
    <w:rsid w:val="00407357"/>
    <w:rsid w:val="00411D1E"/>
    <w:rsid w:val="00412511"/>
    <w:rsid w:val="004126C4"/>
    <w:rsid w:val="00412C00"/>
    <w:rsid w:val="00412C73"/>
    <w:rsid w:val="00417374"/>
    <w:rsid w:val="00422FF0"/>
    <w:rsid w:val="00423597"/>
    <w:rsid w:val="00424143"/>
    <w:rsid w:val="004241B0"/>
    <w:rsid w:val="004265C1"/>
    <w:rsid w:val="004266B2"/>
    <w:rsid w:val="00427817"/>
    <w:rsid w:val="00431E2D"/>
    <w:rsid w:val="00432586"/>
    <w:rsid w:val="00433565"/>
    <w:rsid w:val="0043504D"/>
    <w:rsid w:val="00435982"/>
    <w:rsid w:val="0043673F"/>
    <w:rsid w:val="00440610"/>
    <w:rsid w:val="00445A81"/>
    <w:rsid w:val="00445ACC"/>
    <w:rsid w:val="0045139C"/>
    <w:rsid w:val="00451871"/>
    <w:rsid w:val="00452F7C"/>
    <w:rsid w:val="00454EC5"/>
    <w:rsid w:val="00455D9A"/>
    <w:rsid w:val="00457796"/>
    <w:rsid w:val="0046099D"/>
    <w:rsid w:val="00461E11"/>
    <w:rsid w:val="004621B1"/>
    <w:rsid w:val="00462664"/>
    <w:rsid w:val="00463DE1"/>
    <w:rsid w:val="00464A6C"/>
    <w:rsid w:val="00464F16"/>
    <w:rsid w:val="00465648"/>
    <w:rsid w:val="00465AA7"/>
    <w:rsid w:val="004663FE"/>
    <w:rsid w:val="00466999"/>
    <w:rsid w:val="00467A9C"/>
    <w:rsid w:val="004708A9"/>
    <w:rsid w:val="004729EC"/>
    <w:rsid w:val="00472F1F"/>
    <w:rsid w:val="0047358E"/>
    <w:rsid w:val="00473F4E"/>
    <w:rsid w:val="00474D77"/>
    <w:rsid w:val="0047501E"/>
    <w:rsid w:val="0047665C"/>
    <w:rsid w:val="004768E0"/>
    <w:rsid w:val="00480213"/>
    <w:rsid w:val="00480B49"/>
    <w:rsid w:val="004816E7"/>
    <w:rsid w:val="00481D5C"/>
    <w:rsid w:val="0049229D"/>
    <w:rsid w:val="00494EBB"/>
    <w:rsid w:val="00495D0E"/>
    <w:rsid w:val="00496B09"/>
    <w:rsid w:val="004A148F"/>
    <w:rsid w:val="004A6237"/>
    <w:rsid w:val="004B06F3"/>
    <w:rsid w:val="004B211D"/>
    <w:rsid w:val="004B2936"/>
    <w:rsid w:val="004B2D69"/>
    <w:rsid w:val="004B3F7B"/>
    <w:rsid w:val="004B6F67"/>
    <w:rsid w:val="004B7A0F"/>
    <w:rsid w:val="004C05E0"/>
    <w:rsid w:val="004C16B7"/>
    <w:rsid w:val="004C2E23"/>
    <w:rsid w:val="004C3B73"/>
    <w:rsid w:val="004C79E1"/>
    <w:rsid w:val="004C7D68"/>
    <w:rsid w:val="004D1627"/>
    <w:rsid w:val="004D2541"/>
    <w:rsid w:val="004D2A50"/>
    <w:rsid w:val="004D4C47"/>
    <w:rsid w:val="004E6660"/>
    <w:rsid w:val="004E79FB"/>
    <w:rsid w:val="004E7F38"/>
    <w:rsid w:val="004F058D"/>
    <w:rsid w:val="004F06D5"/>
    <w:rsid w:val="004F0DAE"/>
    <w:rsid w:val="004F0EA0"/>
    <w:rsid w:val="004F2AAA"/>
    <w:rsid w:val="004F489E"/>
    <w:rsid w:val="004F6989"/>
    <w:rsid w:val="004F6C56"/>
    <w:rsid w:val="004F6EB4"/>
    <w:rsid w:val="005008DD"/>
    <w:rsid w:val="00500AC4"/>
    <w:rsid w:val="005024DA"/>
    <w:rsid w:val="0050287B"/>
    <w:rsid w:val="00503B56"/>
    <w:rsid w:val="00504FB3"/>
    <w:rsid w:val="0050792D"/>
    <w:rsid w:val="00511117"/>
    <w:rsid w:val="00517383"/>
    <w:rsid w:val="0051761F"/>
    <w:rsid w:val="0051774A"/>
    <w:rsid w:val="00522305"/>
    <w:rsid w:val="00522DD8"/>
    <w:rsid w:val="00525706"/>
    <w:rsid w:val="005268EE"/>
    <w:rsid w:val="00527756"/>
    <w:rsid w:val="005307FB"/>
    <w:rsid w:val="00532E09"/>
    <w:rsid w:val="00533554"/>
    <w:rsid w:val="00533B01"/>
    <w:rsid w:val="00535D7B"/>
    <w:rsid w:val="005408F0"/>
    <w:rsid w:val="00544946"/>
    <w:rsid w:val="00545A4C"/>
    <w:rsid w:val="00546561"/>
    <w:rsid w:val="005466A9"/>
    <w:rsid w:val="0055484E"/>
    <w:rsid w:val="00554AB1"/>
    <w:rsid w:val="005565C9"/>
    <w:rsid w:val="00556726"/>
    <w:rsid w:val="00557ABF"/>
    <w:rsid w:val="00560ED7"/>
    <w:rsid w:val="005617A2"/>
    <w:rsid w:val="005629D8"/>
    <w:rsid w:val="0056342F"/>
    <w:rsid w:val="00563771"/>
    <w:rsid w:val="00564E1D"/>
    <w:rsid w:val="005666A1"/>
    <w:rsid w:val="005677C8"/>
    <w:rsid w:val="0056797C"/>
    <w:rsid w:val="005702EE"/>
    <w:rsid w:val="00570658"/>
    <w:rsid w:val="00570F23"/>
    <w:rsid w:val="00572E62"/>
    <w:rsid w:val="005731D9"/>
    <w:rsid w:val="005739B7"/>
    <w:rsid w:val="005762CB"/>
    <w:rsid w:val="0057633B"/>
    <w:rsid w:val="00576E41"/>
    <w:rsid w:val="0057772B"/>
    <w:rsid w:val="00580292"/>
    <w:rsid w:val="0058034F"/>
    <w:rsid w:val="00581570"/>
    <w:rsid w:val="005844FE"/>
    <w:rsid w:val="00584B98"/>
    <w:rsid w:val="00591839"/>
    <w:rsid w:val="005919E7"/>
    <w:rsid w:val="00593F12"/>
    <w:rsid w:val="00594724"/>
    <w:rsid w:val="005A0879"/>
    <w:rsid w:val="005A140F"/>
    <w:rsid w:val="005A344D"/>
    <w:rsid w:val="005B0459"/>
    <w:rsid w:val="005B06AF"/>
    <w:rsid w:val="005B0E18"/>
    <w:rsid w:val="005B7A0F"/>
    <w:rsid w:val="005C1A21"/>
    <w:rsid w:val="005C3847"/>
    <w:rsid w:val="005C5206"/>
    <w:rsid w:val="005C5F2D"/>
    <w:rsid w:val="005C6CBF"/>
    <w:rsid w:val="005C7754"/>
    <w:rsid w:val="005C7BA1"/>
    <w:rsid w:val="005D1290"/>
    <w:rsid w:val="005D19FD"/>
    <w:rsid w:val="005D1E4A"/>
    <w:rsid w:val="005D624B"/>
    <w:rsid w:val="005D63FE"/>
    <w:rsid w:val="005D6BBD"/>
    <w:rsid w:val="005E0306"/>
    <w:rsid w:val="005E04E1"/>
    <w:rsid w:val="005E057C"/>
    <w:rsid w:val="005E0644"/>
    <w:rsid w:val="005E2313"/>
    <w:rsid w:val="005E4C9C"/>
    <w:rsid w:val="005E557B"/>
    <w:rsid w:val="005E68E4"/>
    <w:rsid w:val="005E7652"/>
    <w:rsid w:val="005F50E8"/>
    <w:rsid w:val="005F5C20"/>
    <w:rsid w:val="005F60C9"/>
    <w:rsid w:val="0060064E"/>
    <w:rsid w:val="006015C1"/>
    <w:rsid w:val="00601C49"/>
    <w:rsid w:val="006059DD"/>
    <w:rsid w:val="00605EA6"/>
    <w:rsid w:val="006077CA"/>
    <w:rsid w:val="006137B8"/>
    <w:rsid w:val="00613D35"/>
    <w:rsid w:val="00615509"/>
    <w:rsid w:val="006158BF"/>
    <w:rsid w:val="00616520"/>
    <w:rsid w:val="0061672D"/>
    <w:rsid w:val="006171B9"/>
    <w:rsid w:val="006179CE"/>
    <w:rsid w:val="00622148"/>
    <w:rsid w:val="00622A0A"/>
    <w:rsid w:val="006258E2"/>
    <w:rsid w:val="00626AF8"/>
    <w:rsid w:val="006326FD"/>
    <w:rsid w:val="00633C5D"/>
    <w:rsid w:val="00633C71"/>
    <w:rsid w:val="0063583E"/>
    <w:rsid w:val="006358BA"/>
    <w:rsid w:val="006366D0"/>
    <w:rsid w:val="00636C41"/>
    <w:rsid w:val="0064005D"/>
    <w:rsid w:val="006416A9"/>
    <w:rsid w:val="00642482"/>
    <w:rsid w:val="00642CD1"/>
    <w:rsid w:val="006474E4"/>
    <w:rsid w:val="00647D27"/>
    <w:rsid w:val="006501C4"/>
    <w:rsid w:val="006505F6"/>
    <w:rsid w:val="00651638"/>
    <w:rsid w:val="006528E7"/>
    <w:rsid w:val="006535B2"/>
    <w:rsid w:val="00653D79"/>
    <w:rsid w:val="00653F7F"/>
    <w:rsid w:val="00654C36"/>
    <w:rsid w:val="00656774"/>
    <w:rsid w:val="006567D8"/>
    <w:rsid w:val="006570B3"/>
    <w:rsid w:val="006572CB"/>
    <w:rsid w:val="00660622"/>
    <w:rsid w:val="00660A1C"/>
    <w:rsid w:val="00661D08"/>
    <w:rsid w:val="00664365"/>
    <w:rsid w:val="0066592D"/>
    <w:rsid w:val="0066697C"/>
    <w:rsid w:val="00670239"/>
    <w:rsid w:val="00673778"/>
    <w:rsid w:val="00674087"/>
    <w:rsid w:val="00675217"/>
    <w:rsid w:val="00675266"/>
    <w:rsid w:val="00675EE5"/>
    <w:rsid w:val="00681F8E"/>
    <w:rsid w:val="006826F5"/>
    <w:rsid w:val="00683796"/>
    <w:rsid w:val="00684538"/>
    <w:rsid w:val="006907D7"/>
    <w:rsid w:val="00691181"/>
    <w:rsid w:val="006915A8"/>
    <w:rsid w:val="00691FE5"/>
    <w:rsid w:val="00692FF6"/>
    <w:rsid w:val="00694853"/>
    <w:rsid w:val="00694D9A"/>
    <w:rsid w:val="006951D2"/>
    <w:rsid w:val="006960AB"/>
    <w:rsid w:val="006966AB"/>
    <w:rsid w:val="006966D6"/>
    <w:rsid w:val="006A496F"/>
    <w:rsid w:val="006A7C63"/>
    <w:rsid w:val="006B261F"/>
    <w:rsid w:val="006B345D"/>
    <w:rsid w:val="006B5918"/>
    <w:rsid w:val="006B5FE3"/>
    <w:rsid w:val="006B6B6E"/>
    <w:rsid w:val="006B757A"/>
    <w:rsid w:val="006B78A3"/>
    <w:rsid w:val="006B79C6"/>
    <w:rsid w:val="006C1AC9"/>
    <w:rsid w:val="006C2742"/>
    <w:rsid w:val="006C337D"/>
    <w:rsid w:val="006C477C"/>
    <w:rsid w:val="006C4CE7"/>
    <w:rsid w:val="006C5A3A"/>
    <w:rsid w:val="006C6830"/>
    <w:rsid w:val="006C7418"/>
    <w:rsid w:val="006D153A"/>
    <w:rsid w:val="006D3179"/>
    <w:rsid w:val="006D4B72"/>
    <w:rsid w:val="006D55BE"/>
    <w:rsid w:val="006D626B"/>
    <w:rsid w:val="006D6474"/>
    <w:rsid w:val="006E3027"/>
    <w:rsid w:val="006E3247"/>
    <w:rsid w:val="006E56CB"/>
    <w:rsid w:val="006E6253"/>
    <w:rsid w:val="006E63C2"/>
    <w:rsid w:val="006F33AA"/>
    <w:rsid w:val="006F33D0"/>
    <w:rsid w:val="006F3918"/>
    <w:rsid w:val="006F3EFE"/>
    <w:rsid w:val="006F4422"/>
    <w:rsid w:val="006F4D4D"/>
    <w:rsid w:val="006F735C"/>
    <w:rsid w:val="006F7EE0"/>
    <w:rsid w:val="00700D08"/>
    <w:rsid w:val="00701BEC"/>
    <w:rsid w:val="00702F28"/>
    <w:rsid w:val="007066CF"/>
    <w:rsid w:val="0070695D"/>
    <w:rsid w:val="007103E8"/>
    <w:rsid w:val="00712832"/>
    <w:rsid w:val="00714259"/>
    <w:rsid w:val="007148DE"/>
    <w:rsid w:val="007163B4"/>
    <w:rsid w:val="00720DB0"/>
    <w:rsid w:val="00722E5E"/>
    <w:rsid w:val="00722EDE"/>
    <w:rsid w:val="00724117"/>
    <w:rsid w:val="007255CB"/>
    <w:rsid w:val="00725709"/>
    <w:rsid w:val="00727843"/>
    <w:rsid w:val="00730524"/>
    <w:rsid w:val="00730CC1"/>
    <w:rsid w:val="0073383A"/>
    <w:rsid w:val="007339C1"/>
    <w:rsid w:val="00737580"/>
    <w:rsid w:val="00740055"/>
    <w:rsid w:val="00740C7D"/>
    <w:rsid w:val="0074163C"/>
    <w:rsid w:val="0074187C"/>
    <w:rsid w:val="00742264"/>
    <w:rsid w:val="00742396"/>
    <w:rsid w:val="007423C5"/>
    <w:rsid w:val="007424DD"/>
    <w:rsid w:val="00743ABB"/>
    <w:rsid w:val="007452A6"/>
    <w:rsid w:val="007456E5"/>
    <w:rsid w:val="00746DC3"/>
    <w:rsid w:val="00750540"/>
    <w:rsid w:val="00750A99"/>
    <w:rsid w:val="007524EB"/>
    <w:rsid w:val="0075314E"/>
    <w:rsid w:val="00756AC5"/>
    <w:rsid w:val="00762C32"/>
    <w:rsid w:val="007632CF"/>
    <w:rsid w:val="007640E4"/>
    <w:rsid w:val="007640FF"/>
    <w:rsid w:val="00765C90"/>
    <w:rsid w:val="007713B0"/>
    <w:rsid w:val="00773160"/>
    <w:rsid w:val="0077333A"/>
    <w:rsid w:val="0077400E"/>
    <w:rsid w:val="00780F94"/>
    <w:rsid w:val="00782CDF"/>
    <w:rsid w:val="00782F9B"/>
    <w:rsid w:val="00792931"/>
    <w:rsid w:val="00793514"/>
    <w:rsid w:val="00794464"/>
    <w:rsid w:val="00795A00"/>
    <w:rsid w:val="007A0AFE"/>
    <w:rsid w:val="007A10D0"/>
    <w:rsid w:val="007A301C"/>
    <w:rsid w:val="007A3D89"/>
    <w:rsid w:val="007A5174"/>
    <w:rsid w:val="007A6635"/>
    <w:rsid w:val="007B0336"/>
    <w:rsid w:val="007B0D91"/>
    <w:rsid w:val="007B3013"/>
    <w:rsid w:val="007B361B"/>
    <w:rsid w:val="007B38A2"/>
    <w:rsid w:val="007B4594"/>
    <w:rsid w:val="007B7112"/>
    <w:rsid w:val="007B7962"/>
    <w:rsid w:val="007C118A"/>
    <w:rsid w:val="007C2C02"/>
    <w:rsid w:val="007C4F31"/>
    <w:rsid w:val="007C5694"/>
    <w:rsid w:val="007C6091"/>
    <w:rsid w:val="007C66A6"/>
    <w:rsid w:val="007C6E44"/>
    <w:rsid w:val="007D1062"/>
    <w:rsid w:val="007D307E"/>
    <w:rsid w:val="007D39D0"/>
    <w:rsid w:val="007D503D"/>
    <w:rsid w:val="007D64E4"/>
    <w:rsid w:val="007E125F"/>
    <w:rsid w:val="007E229F"/>
    <w:rsid w:val="007E249A"/>
    <w:rsid w:val="007E3AA3"/>
    <w:rsid w:val="007E5B25"/>
    <w:rsid w:val="007E7494"/>
    <w:rsid w:val="007F42D5"/>
    <w:rsid w:val="007F5638"/>
    <w:rsid w:val="007F7DDD"/>
    <w:rsid w:val="008036BB"/>
    <w:rsid w:val="008051D5"/>
    <w:rsid w:val="0080536C"/>
    <w:rsid w:val="00806BCB"/>
    <w:rsid w:val="00810532"/>
    <w:rsid w:val="00810CCC"/>
    <w:rsid w:val="00812FE8"/>
    <w:rsid w:val="0081386A"/>
    <w:rsid w:val="00813EB8"/>
    <w:rsid w:val="00814187"/>
    <w:rsid w:val="008156B2"/>
    <w:rsid w:val="00816096"/>
    <w:rsid w:val="008200C7"/>
    <w:rsid w:val="008206EE"/>
    <w:rsid w:val="00820C1A"/>
    <w:rsid w:val="00821742"/>
    <w:rsid w:val="00821942"/>
    <w:rsid w:val="008238FA"/>
    <w:rsid w:val="00824F93"/>
    <w:rsid w:val="008261FD"/>
    <w:rsid w:val="008277D2"/>
    <w:rsid w:val="00827973"/>
    <w:rsid w:val="00831B35"/>
    <w:rsid w:val="008346CE"/>
    <w:rsid w:val="0083538F"/>
    <w:rsid w:val="00836401"/>
    <w:rsid w:val="00836799"/>
    <w:rsid w:val="0083733F"/>
    <w:rsid w:val="00840507"/>
    <w:rsid w:val="00840B8B"/>
    <w:rsid w:val="0084145E"/>
    <w:rsid w:val="00842302"/>
    <w:rsid w:val="00842B85"/>
    <w:rsid w:val="0084386C"/>
    <w:rsid w:val="0084390F"/>
    <w:rsid w:val="00845D0D"/>
    <w:rsid w:val="0084615B"/>
    <w:rsid w:val="00847351"/>
    <w:rsid w:val="0085057A"/>
    <w:rsid w:val="0085169D"/>
    <w:rsid w:val="00851E90"/>
    <w:rsid w:val="008521F5"/>
    <w:rsid w:val="0085257C"/>
    <w:rsid w:val="00852FF5"/>
    <w:rsid w:val="00854B9C"/>
    <w:rsid w:val="00855AE0"/>
    <w:rsid w:val="00855ED8"/>
    <w:rsid w:val="008574BE"/>
    <w:rsid w:val="008601E9"/>
    <w:rsid w:val="008620E2"/>
    <w:rsid w:val="008638A3"/>
    <w:rsid w:val="00863EB7"/>
    <w:rsid w:val="00864CAF"/>
    <w:rsid w:val="008670E5"/>
    <w:rsid w:val="00872D26"/>
    <w:rsid w:val="00873AF4"/>
    <w:rsid w:val="00877854"/>
    <w:rsid w:val="00881CA3"/>
    <w:rsid w:val="00886AA7"/>
    <w:rsid w:val="00886AD1"/>
    <w:rsid w:val="008872C3"/>
    <w:rsid w:val="008935B1"/>
    <w:rsid w:val="00894F98"/>
    <w:rsid w:val="00897CDC"/>
    <w:rsid w:val="008A1AE9"/>
    <w:rsid w:val="008A4B80"/>
    <w:rsid w:val="008A5723"/>
    <w:rsid w:val="008B17DB"/>
    <w:rsid w:val="008B23D1"/>
    <w:rsid w:val="008B42AF"/>
    <w:rsid w:val="008B42D3"/>
    <w:rsid w:val="008B67B8"/>
    <w:rsid w:val="008B719E"/>
    <w:rsid w:val="008B7641"/>
    <w:rsid w:val="008C0E0E"/>
    <w:rsid w:val="008C114D"/>
    <w:rsid w:val="008C2098"/>
    <w:rsid w:val="008C2909"/>
    <w:rsid w:val="008C2A8C"/>
    <w:rsid w:val="008C33FD"/>
    <w:rsid w:val="008C37C2"/>
    <w:rsid w:val="008D0125"/>
    <w:rsid w:val="008D01D1"/>
    <w:rsid w:val="008D0398"/>
    <w:rsid w:val="008D48F1"/>
    <w:rsid w:val="008D4F16"/>
    <w:rsid w:val="008D5AB6"/>
    <w:rsid w:val="008E11D0"/>
    <w:rsid w:val="008E31E8"/>
    <w:rsid w:val="008E371A"/>
    <w:rsid w:val="008E4E97"/>
    <w:rsid w:val="008E57E6"/>
    <w:rsid w:val="008E7D39"/>
    <w:rsid w:val="008F1D5E"/>
    <w:rsid w:val="008F278D"/>
    <w:rsid w:val="008F35B4"/>
    <w:rsid w:val="008F5CAC"/>
    <w:rsid w:val="008F7CC3"/>
    <w:rsid w:val="009011B4"/>
    <w:rsid w:val="0090151C"/>
    <w:rsid w:val="00903012"/>
    <w:rsid w:val="00903662"/>
    <w:rsid w:val="00905BF7"/>
    <w:rsid w:val="0090721A"/>
    <w:rsid w:val="0091071E"/>
    <w:rsid w:val="0091335F"/>
    <w:rsid w:val="009135B8"/>
    <w:rsid w:val="009167AF"/>
    <w:rsid w:val="00916F4B"/>
    <w:rsid w:val="00917008"/>
    <w:rsid w:val="0092034B"/>
    <w:rsid w:val="00921E5B"/>
    <w:rsid w:val="009228A8"/>
    <w:rsid w:val="00923CD1"/>
    <w:rsid w:val="0092572E"/>
    <w:rsid w:val="00925CCD"/>
    <w:rsid w:val="009279EF"/>
    <w:rsid w:val="00932282"/>
    <w:rsid w:val="00933212"/>
    <w:rsid w:val="0093483D"/>
    <w:rsid w:val="00934A06"/>
    <w:rsid w:val="009408FF"/>
    <w:rsid w:val="00940F57"/>
    <w:rsid w:val="00942C25"/>
    <w:rsid w:val="00943CB6"/>
    <w:rsid w:val="00943CFC"/>
    <w:rsid w:val="00944B15"/>
    <w:rsid w:val="00946632"/>
    <w:rsid w:val="00950B5E"/>
    <w:rsid w:val="00950E41"/>
    <w:rsid w:val="009519F7"/>
    <w:rsid w:val="0095226C"/>
    <w:rsid w:val="00952E5C"/>
    <w:rsid w:val="00953EA9"/>
    <w:rsid w:val="00955A6E"/>
    <w:rsid w:val="00956F9F"/>
    <w:rsid w:val="00963250"/>
    <w:rsid w:val="0096522F"/>
    <w:rsid w:val="00966BE2"/>
    <w:rsid w:val="009717B3"/>
    <w:rsid w:val="00971D4E"/>
    <w:rsid w:val="00972640"/>
    <w:rsid w:val="0097412C"/>
    <w:rsid w:val="00974DAF"/>
    <w:rsid w:val="00975B5C"/>
    <w:rsid w:val="009777C4"/>
    <w:rsid w:val="00981748"/>
    <w:rsid w:val="00982818"/>
    <w:rsid w:val="00982EEA"/>
    <w:rsid w:val="00982FF0"/>
    <w:rsid w:val="009837F2"/>
    <w:rsid w:val="009841D3"/>
    <w:rsid w:val="00987295"/>
    <w:rsid w:val="0099244C"/>
    <w:rsid w:val="009942CE"/>
    <w:rsid w:val="00995280"/>
    <w:rsid w:val="009952A8"/>
    <w:rsid w:val="00995F50"/>
    <w:rsid w:val="009960A4"/>
    <w:rsid w:val="00997545"/>
    <w:rsid w:val="009A51B0"/>
    <w:rsid w:val="009A5F80"/>
    <w:rsid w:val="009A6A00"/>
    <w:rsid w:val="009A757F"/>
    <w:rsid w:val="009B080F"/>
    <w:rsid w:val="009B108D"/>
    <w:rsid w:val="009B1674"/>
    <w:rsid w:val="009B44FF"/>
    <w:rsid w:val="009B452C"/>
    <w:rsid w:val="009B50FD"/>
    <w:rsid w:val="009C1494"/>
    <w:rsid w:val="009C38F4"/>
    <w:rsid w:val="009C461B"/>
    <w:rsid w:val="009D0079"/>
    <w:rsid w:val="009D3E7C"/>
    <w:rsid w:val="009D6269"/>
    <w:rsid w:val="009D7336"/>
    <w:rsid w:val="009D7418"/>
    <w:rsid w:val="009E0187"/>
    <w:rsid w:val="009E1E91"/>
    <w:rsid w:val="009E3366"/>
    <w:rsid w:val="009E7457"/>
    <w:rsid w:val="009E7824"/>
    <w:rsid w:val="009E78D0"/>
    <w:rsid w:val="009E7E49"/>
    <w:rsid w:val="009F04B1"/>
    <w:rsid w:val="009F0CEF"/>
    <w:rsid w:val="009F1337"/>
    <w:rsid w:val="009F136A"/>
    <w:rsid w:val="009F22C7"/>
    <w:rsid w:val="009F4880"/>
    <w:rsid w:val="00A003FB"/>
    <w:rsid w:val="00A014F4"/>
    <w:rsid w:val="00A015A7"/>
    <w:rsid w:val="00A01C5C"/>
    <w:rsid w:val="00A060C5"/>
    <w:rsid w:val="00A06879"/>
    <w:rsid w:val="00A073B7"/>
    <w:rsid w:val="00A07F3A"/>
    <w:rsid w:val="00A128F8"/>
    <w:rsid w:val="00A1344E"/>
    <w:rsid w:val="00A13EAC"/>
    <w:rsid w:val="00A15F80"/>
    <w:rsid w:val="00A1675A"/>
    <w:rsid w:val="00A16D70"/>
    <w:rsid w:val="00A16DB7"/>
    <w:rsid w:val="00A16FFE"/>
    <w:rsid w:val="00A208FF"/>
    <w:rsid w:val="00A213E0"/>
    <w:rsid w:val="00A221A1"/>
    <w:rsid w:val="00A24444"/>
    <w:rsid w:val="00A26267"/>
    <w:rsid w:val="00A26479"/>
    <w:rsid w:val="00A265F3"/>
    <w:rsid w:val="00A27EB8"/>
    <w:rsid w:val="00A32738"/>
    <w:rsid w:val="00A32F3C"/>
    <w:rsid w:val="00A333A3"/>
    <w:rsid w:val="00A34531"/>
    <w:rsid w:val="00A34567"/>
    <w:rsid w:val="00A35C2E"/>
    <w:rsid w:val="00A35FB5"/>
    <w:rsid w:val="00A36645"/>
    <w:rsid w:val="00A3782A"/>
    <w:rsid w:val="00A4231D"/>
    <w:rsid w:val="00A429DB"/>
    <w:rsid w:val="00A43158"/>
    <w:rsid w:val="00A44344"/>
    <w:rsid w:val="00A503DF"/>
    <w:rsid w:val="00A51207"/>
    <w:rsid w:val="00A52203"/>
    <w:rsid w:val="00A5470E"/>
    <w:rsid w:val="00A555CB"/>
    <w:rsid w:val="00A568E0"/>
    <w:rsid w:val="00A609DE"/>
    <w:rsid w:val="00A61672"/>
    <w:rsid w:val="00A631AA"/>
    <w:rsid w:val="00A6394F"/>
    <w:rsid w:val="00A67CEC"/>
    <w:rsid w:val="00A70426"/>
    <w:rsid w:val="00A70F67"/>
    <w:rsid w:val="00A70F93"/>
    <w:rsid w:val="00A710E4"/>
    <w:rsid w:val="00A712FC"/>
    <w:rsid w:val="00A71B8E"/>
    <w:rsid w:val="00A725C8"/>
    <w:rsid w:val="00A8095D"/>
    <w:rsid w:val="00A82C2C"/>
    <w:rsid w:val="00A8340F"/>
    <w:rsid w:val="00A83E67"/>
    <w:rsid w:val="00A848E2"/>
    <w:rsid w:val="00A84F9A"/>
    <w:rsid w:val="00A85C6C"/>
    <w:rsid w:val="00A91D31"/>
    <w:rsid w:val="00A9219C"/>
    <w:rsid w:val="00A92C12"/>
    <w:rsid w:val="00A9404B"/>
    <w:rsid w:val="00A944AA"/>
    <w:rsid w:val="00A96F42"/>
    <w:rsid w:val="00A9719C"/>
    <w:rsid w:val="00A9752D"/>
    <w:rsid w:val="00A97D7D"/>
    <w:rsid w:val="00AA4EFB"/>
    <w:rsid w:val="00AA5017"/>
    <w:rsid w:val="00AB1AE1"/>
    <w:rsid w:val="00AB26D4"/>
    <w:rsid w:val="00AB3295"/>
    <w:rsid w:val="00AB3A80"/>
    <w:rsid w:val="00AB507A"/>
    <w:rsid w:val="00AC2961"/>
    <w:rsid w:val="00AC3C36"/>
    <w:rsid w:val="00AC7432"/>
    <w:rsid w:val="00AC7B1B"/>
    <w:rsid w:val="00AD3836"/>
    <w:rsid w:val="00AD4A87"/>
    <w:rsid w:val="00AD53EC"/>
    <w:rsid w:val="00AD56B7"/>
    <w:rsid w:val="00AD687E"/>
    <w:rsid w:val="00AD7EAF"/>
    <w:rsid w:val="00AE0C00"/>
    <w:rsid w:val="00AE2E5F"/>
    <w:rsid w:val="00AE31CA"/>
    <w:rsid w:val="00AE74BC"/>
    <w:rsid w:val="00AE7D74"/>
    <w:rsid w:val="00AF255B"/>
    <w:rsid w:val="00AF452C"/>
    <w:rsid w:val="00AF4B8F"/>
    <w:rsid w:val="00AF6870"/>
    <w:rsid w:val="00AF7814"/>
    <w:rsid w:val="00AF7E22"/>
    <w:rsid w:val="00B00F59"/>
    <w:rsid w:val="00B01782"/>
    <w:rsid w:val="00B02181"/>
    <w:rsid w:val="00B029D0"/>
    <w:rsid w:val="00B03A94"/>
    <w:rsid w:val="00B06BAB"/>
    <w:rsid w:val="00B107D1"/>
    <w:rsid w:val="00B10CEB"/>
    <w:rsid w:val="00B1572B"/>
    <w:rsid w:val="00B15BA1"/>
    <w:rsid w:val="00B2263B"/>
    <w:rsid w:val="00B2295C"/>
    <w:rsid w:val="00B230D2"/>
    <w:rsid w:val="00B260AE"/>
    <w:rsid w:val="00B262C0"/>
    <w:rsid w:val="00B27925"/>
    <w:rsid w:val="00B302E3"/>
    <w:rsid w:val="00B307BE"/>
    <w:rsid w:val="00B307EE"/>
    <w:rsid w:val="00B31B04"/>
    <w:rsid w:val="00B34E94"/>
    <w:rsid w:val="00B35628"/>
    <w:rsid w:val="00B41042"/>
    <w:rsid w:val="00B41ED6"/>
    <w:rsid w:val="00B423BD"/>
    <w:rsid w:val="00B42615"/>
    <w:rsid w:val="00B42EE0"/>
    <w:rsid w:val="00B43F0F"/>
    <w:rsid w:val="00B44956"/>
    <w:rsid w:val="00B452C8"/>
    <w:rsid w:val="00B50519"/>
    <w:rsid w:val="00B52BAF"/>
    <w:rsid w:val="00B56015"/>
    <w:rsid w:val="00B57011"/>
    <w:rsid w:val="00B61637"/>
    <w:rsid w:val="00B625DC"/>
    <w:rsid w:val="00B628FC"/>
    <w:rsid w:val="00B62E58"/>
    <w:rsid w:val="00B633CC"/>
    <w:rsid w:val="00B63DBD"/>
    <w:rsid w:val="00B64E39"/>
    <w:rsid w:val="00B67ADC"/>
    <w:rsid w:val="00B7162D"/>
    <w:rsid w:val="00B7436E"/>
    <w:rsid w:val="00B751A0"/>
    <w:rsid w:val="00B7680D"/>
    <w:rsid w:val="00B83396"/>
    <w:rsid w:val="00B83EE3"/>
    <w:rsid w:val="00B84B66"/>
    <w:rsid w:val="00B8562C"/>
    <w:rsid w:val="00B85D1A"/>
    <w:rsid w:val="00B85D3C"/>
    <w:rsid w:val="00B868D5"/>
    <w:rsid w:val="00B8712F"/>
    <w:rsid w:val="00B872A9"/>
    <w:rsid w:val="00B90375"/>
    <w:rsid w:val="00B91F04"/>
    <w:rsid w:val="00B9531D"/>
    <w:rsid w:val="00B96554"/>
    <w:rsid w:val="00B96B5D"/>
    <w:rsid w:val="00B97855"/>
    <w:rsid w:val="00BA26F9"/>
    <w:rsid w:val="00BA2C85"/>
    <w:rsid w:val="00BA44AF"/>
    <w:rsid w:val="00BA4BFC"/>
    <w:rsid w:val="00BA6CE5"/>
    <w:rsid w:val="00BA7D9A"/>
    <w:rsid w:val="00BB2221"/>
    <w:rsid w:val="00BB2A21"/>
    <w:rsid w:val="00BB45FC"/>
    <w:rsid w:val="00BB6129"/>
    <w:rsid w:val="00BB77C2"/>
    <w:rsid w:val="00BC264D"/>
    <w:rsid w:val="00BC2877"/>
    <w:rsid w:val="00BC2FD1"/>
    <w:rsid w:val="00BC419F"/>
    <w:rsid w:val="00BC6B70"/>
    <w:rsid w:val="00BD066E"/>
    <w:rsid w:val="00BD13E3"/>
    <w:rsid w:val="00BD18E1"/>
    <w:rsid w:val="00BD2E3A"/>
    <w:rsid w:val="00BD4297"/>
    <w:rsid w:val="00BD43C3"/>
    <w:rsid w:val="00BD471E"/>
    <w:rsid w:val="00BD47DF"/>
    <w:rsid w:val="00BD4DC4"/>
    <w:rsid w:val="00BD4F0C"/>
    <w:rsid w:val="00BD78DC"/>
    <w:rsid w:val="00BD7DB5"/>
    <w:rsid w:val="00BE1D41"/>
    <w:rsid w:val="00BE28B6"/>
    <w:rsid w:val="00BE3842"/>
    <w:rsid w:val="00BE4C47"/>
    <w:rsid w:val="00BE4DCD"/>
    <w:rsid w:val="00BE4F02"/>
    <w:rsid w:val="00BE6982"/>
    <w:rsid w:val="00BE6D03"/>
    <w:rsid w:val="00BE7C43"/>
    <w:rsid w:val="00BE7CA4"/>
    <w:rsid w:val="00BF1AC2"/>
    <w:rsid w:val="00BF362A"/>
    <w:rsid w:val="00C004C6"/>
    <w:rsid w:val="00C011B9"/>
    <w:rsid w:val="00C0279F"/>
    <w:rsid w:val="00C033C1"/>
    <w:rsid w:val="00C10BA9"/>
    <w:rsid w:val="00C128BD"/>
    <w:rsid w:val="00C13C8D"/>
    <w:rsid w:val="00C15BC5"/>
    <w:rsid w:val="00C16D9E"/>
    <w:rsid w:val="00C172E0"/>
    <w:rsid w:val="00C178E5"/>
    <w:rsid w:val="00C1796B"/>
    <w:rsid w:val="00C179F2"/>
    <w:rsid w:val="00C17F85"/>
    <w:rsid w:val="00C20833"/>
    <w:rsid w:val="00C217EC"/>
    <w:rsid w:val="00C21A68"/>
    <w:rsid w:val="00C22A43"/>
    <w:rsid w:val="00C263E1"/>
    <w:rsid w:val="00C30359"/>
    <w:rsid w:val="00C30A03"/>
    <w:rsid w:val="00C31D36"/>
    <w:rsid w:val="00C3359B"/>
    <w:rsid w:val="00C33669"/>
    <w:rsid w:val="00C339E0"/>
    <w:rsid w:val="00C35796"/>
    <w:rsid w:val="00C3652C"/>
    <w:rsid w:val="00C36ECA"/>
    <w:rsid w:val="00C3712C"/>
    <w:rsid w:val="00C37457"/>
    <w:rsid w:val="00C41133"/>
    <w:rsid w:val="00C433B8"/>
    <w:rsid w:val="00C45334"/>
    <w:rsid w:val="00C45803"/>
    <w:rsid w:val="00C459ED"/>
    <w:rsid w:val="00C46F73"/>
    <w:rsid w:val="00C478B6"/>
    <w:rsid w:val="00C50007"/>
    <w:rsid w:val="00C5144E"/>
    <w:rsid w:val="00C51F61"/>
    <w:rsid w:val="00C531AC"/>
    <w:rsid w:val="00C5331E"/>
    <w:rsid w:val="00C5332F"/>
    <w:rsid w:val="00C53637"/>
    <w:rsid w:val="00C5442D"/>
    <w:rsid w:val="00C548C7"/>
    <w:rsid w:val="00C5493F"/>
    <w:rsid w:val="00C55137"/>
    <w:rsid w:val="00C57394"/>
    <w:rsid w:val="00C6007D"/>
    <w:rsid w:val="00C60735"/>
    <w:rsid w:val="00C60894"/>
    <w:rsid w:val="00C61D59"/>
    <w:rsid w:val="00C61DD9"/>
    <w:rsid w:val="00C620B6"/>
    <w:rsid w:val="00C626E2"/>
    <w:rsid w:val="00C65C47"/>
    <w:rsid w:val="00C66B52"/>
    <w:rsid w:val="00C7088D"/>
    <w:rsid w:val="00C7437C"/>
    <w:rsid w:val="00C7689C"/>
    <w:rsid w:val="00C81177"/>
    <w:rsid w:val="00C81500"/>
    <w:rsid w:val="00C83883"/>
    <w:rsid w:val="00C8411E"/>
    <w:rsid w:val="00C848FD"/>
    <w:rsid w:val="00C8689E"/>
    <w:rsid w:val="00C878B4"/>
    <w:rsid w:val="00C87979"/>
    <w:rsid w:val="00C91948"/>
    <w:rsid w:val="00C9254D"/>
    <w:rsid w:val="00C933EE"/>
    <w:rsid w:val="00C938BF"/>
    <w:rsid w:val="00C96093"/>
    <w:rsid w:val="00C9664E"/>
    <w:rsid w:val="00C97339"/>
    <w:rsid w:val="00C9739A"/>
    <w:rsid w:val="00C973F0"/>
    <w:rsid w:val="00CA0824"/>
    <w:rsid w:val="00CA13D1"/>
    <w:rsid w:val="00CA146F"/>
    <w:rsid w:val="00CA1F76"/>
    <w:rsid w:val="00CA488D"/>
    <w:rsid w:val="00CA58E5"/>
    <w:rsid w:val="00CA6268"/>
    <w:rsid w:val="00CA6D2F"/>
    <w:rsid w:val="00CA7B46"/>
    <w:rsid w:val="00CB0441"/>
    <w:rsid w:val="00CB1CAB"/>
    <w:rsid w:val="00CB1DCB"/>
    <w:rsid w:val="00CB1EEC"/>
    <w:rsid w:val="00CB1F9D"/>
    <w:rsid w:val="00CB491F"/>
    <w:rsid w:val="00CB7DA7"/>
    <w:rsid w:val="00CC1A03"/>
    <w:rsid w:val="00CC357A"/>
    <w:rsid w:val="00CC46E7"/>
    <w:rsid w:val="00CC61F2"/>
    <w:rsid w:val="00CC77FF"/>
    <w:rsid w:val="00CD29F5"/>
    <w:rsid w:val="00CD44E8"/>
    <w:rsid w:val="00CD4A40"/>
    <w:rsid w:val="00CD620D"/>
    <w:rsid w:val="00CD68A0"/>
    <w:rsid w:val="00CE0199"/>
    <w:rsid w:val="00CE0563"/>
    <w:rsid w:val="00CE0F30"/>
    <w:rsid w:val="00CE15C0"/>
    <w:rsid w:val="00CE319C"/>
    <w:rsid w:val="00CE4447"/>
    <w:rsid w:val="00CE6679"/>
    <w:rsid w:val="00CE6E88"/>
    <w:rsid w:val="00CE7668"/>
    <w:rsid w:val="00CF07E7"/>
    <w:rsid w:val="00CF1261"/>
    <w:rsid w:val="00CF45FD"/>
    <w:rsid w:val="00CF4CA4"/>
    <w:rsid w:val="00CF53A1"/>
    <w:rsid w:val="00CF5727"/>
    <w:rsid w:val="00CF5989"/>
    <w:rsid w:val="00CF65EE"/>
    <w:rsid w:val="00CF6723"/>
    <w:rsid w:val="00D0124B"/>
    <w:rsid w:val="00D0186E"/>
    <w:rsid w:val="00D01E16"/>
    <w:rsid w:val="00D04DBA"/>
    <w:rsid w:val="00D05AE1"/>
    <w:rsid w:val="00D0767A"/>
    <w:rsid w:val="00D114D1"/>
    <w:rsid w:val="00D12077"/>
    <w:rsid w:val="00D13A14"/>
    <w:rsid w:val="00D1614A"/>
    <w:rsid w:val="00D16160"/>
    <w:rsid w:val="00D17C53"/>
    <w:rsid w:val="00D24728"/>
    <w:rsid w:val="00D27116"/>
    <w:rsid w:val="00D27852"/>
    <w:rsid w:val="00D30028"/>
    <w:rsid w:val="00D30511"/>
    <w:rsid w:val="00D308FD"/>
    <w:rsid w:val="00D30D4C"/>
    <w:rsid w:val="00D31442"/>
    <w:rsid w:val="00D31FD4"/>
    <w:rsid w:val="00D32703"/>
    <w:rsid w:val="00D32FEE"/>
    <w:rsid w:val="00D347C6"/>
    <w:rsid w:val="00D348A6"/>
    <w:rsid w:val="00D36FEE"/>
    <w:rsid w:val="00D408EC"/>
    <w:rsid w:val="00D40944"/>
    <w:rsid w:val="00D40D76"/>
    <w:rsid w:val="00D42E0B"/>
    <w:rsid w:val="00D43B28"/>
    <w:rsid w:val="00D4537C"/>
    <w:rsid w:val="00D45F53"/>
    <w:rsid w:val="00D50A36"/>
    <w:rsid w:val="00D5120D"/>
    <w:rsid w:val="00D51DCD"/>
    <w:rsid w:val="00D53B35"/>
    <w:rsid w:val="00D53BB9"/>
    <w:rsid w:val="00D540DE"/>
    <w:rsid w:val="00D54EA6"/>
    <w:rsid w:val="00D6269F"/>
    <w:rsid w:val="00D63D81"/>
    <w:rsid w:val="00D661F2"/>
    <w:rsid w:val="00D67454"/>
    <w:rsid w:val="00D70AA4"/>
    <w:rsid w:val="00D716B9"/>
    <w:rsid w:val="00D7293E"/>
    <w:rsid w:val="00D7330D"/>
    <w:rsid w:val="00D7660E"/>
    <w:rsid w:val="00D76698"/>
    <w:rsid w:val="00D771B9"/>
    <w:rsid w:val="00D802D9"/>
    <w:rsid w:val="00D811DC"/>
    <w:rsid w:val="00D83101"/>
    <w:rsid w:val="00D832C9"/>
    <w:rsid w:val="00D8351F"/>
    <w:rsid w:val="00D85214"/>
    <w:rsid w:val="00D86316"/>
    <w:rsid w:val="00D90AC4"/>
    <w:rsid w:val="00D9237E"/>
    <w:rsid w:val="00D92507"/>
    <w:rsid w:val="00D930E5"/>
    <w:rsid w:val="00D931A1"/>
    <w:rsid w:val="00D93399"/>
    <w:rsid w:val="00D94811"/>
    <w:rsid w:val="00D94D63"/>
    <w:rsid w:val="00D95575"/>
    <w:rsid w:val="00D9627E"/>
    <w:rsid w:val="00D978A7"/>
    <w:rsid w:val="00DA2A11"/>
    <w:rsid w:val="00DA3816"/>
    <w:rsid w:val="00DA5DE3"/>
    <w:rsid w:val="00DA6347"/>
    <w:rsid w:val="00DA7C1A"/>
    <w:rsid w:val="00DB102F"/>
    <w:rsid w:val="00DB3FCD"/>
    <w:rsid w:val="00DB55E3"/>
    <w:rsid w:val="00DB75CD"/>
    <w:rsid w:val="00DB75E8"/>
    <w:rsid w:val="00DC24D5"/>
    <w:rsid w:val="00DC5C72"/>
    <w:rsid w:val="00DD0B55"/>
    <w:rsid w:val="00DD126E"/>
    <w:rsid w:val="00DD25D1"/>
    <w:rsid w:val="00DD3324"/>
    <w:rsid w:val="00DD3738"/>
    <w:rsid w:val="00DD5179"/>
    <w:rsid w:val="00DD613C"/>
    <w:rsid w:val="00DD6B4E"/>
    <w:rsid w:val="00DD7D7A"/>
    <w:rsid w:val="00DE1847"/>
    <w:rsid w:val="00DE1D27"/>
    <w:rsid w:val="00DE3367"/>
    <w:rsid w:val="00DE36D2"/>
    <w:rsid w:val="00DE4249"/>
    <w:rsid w:val="00DE47D9"/>
    <w:rsid w:val="00DF008D"/>
    <w:rsid w:val="00DF190D"/>
    <w:rsid w:val="00DF1A63"/>
    <w:rsid w:val="00DF2905"/>
    <w:rsid w:val="00DF3A09"/>
    <w:rsid w:val="00DF6019"/>
    <w:rsid w:val="00E026A1"/>
    <w:rsid w:val="00E06A40"/>
    <w:rsid w:val="00E06A55"/>
    <w:rsid w:val="00E10FBD"/>
    <w:rsid w:val="00E1257E"/>
    <w:rsid w:val="00E13BD0"/>
    <w:rsid w:val="00E14486"/>
    <w:rsid w:val="00E2041A"/>
    <w:rsid w:val="00E20C61"/>
    <w:rsid w:val="00E214BF"/>
    <w:rsid w:val="00E21B06"/>
    <w:rsid w:val="00E21DDE"/>
    <w:rsid w:val="00E23689"/>
    <w:rsid w:val="00E24BF8"/>
    <w:rsid w:val="00E2515F"/>
    <w:rsid w:val="00E25829"/>
    <w:rsid w:val="00E3102E"/>
    <w:rsid w:val="00E31597"/>
    <w:rsid w:val="00E31DAA"/>
    <w:rsid w:val="00E3575A"/>
    <w:rsid w:val="00E35765"/>
    <w:rsid w:val="00E35C18"/>
    <w:rsid w:val="00E35F33"/>
    <w:rsid w:val="00E403A7"/>
    <w:rsid w:val="00E4114B"/>
    <w:rsid w:val="00E42F2E"/>
    <w:rsid w:val="00E445BC"/>
    <w:rsid w:val="00E449A6"/>
    <w:rsid w:val="00E46F04"/>
    <w:rsid w:val="00E51792"/>
    <w:rsid w:val="00E51A62"/>
    <w:rsid w:val="00E53A24"/>
    <w:rsid w:val="00E53B2D"/>
    <w:rsid w:val="00E54A4D"/>
    <w:rsid w:val="00E54AFC"/>
    <w:rsid w:val="00E606C7"/>
    <w:rsid w:val="00E6373C"/>
    <w:rsid w:val="00E63E59"/>
    <w:rsid w:val="00E64A21"/>
    <w:rsid w:val="00E67699"/>
    <w:rsid w:val="00E678ED"/>
    <w:rsid w:val="00E679F4"/>
    <w:rsid w:val="00E73BD3"/>
    <w:rsid w:val="00E75458"/>
    <w:rsid w:val="00E776CD"/>
    <w:rsid w:val="00E77A15"/>
    <w:rsid w:val="00E81467"/>
    <w:rsid w:val="00E81E85"/>
    <w:rsid w:val="00E8393D"/>
    <w:rsid w:val="00E854F0"/>
    <w:rsid w:val="00E85FBD"/>
    <w:rsid w:val="00E866E3"/>
    <w:rsid w:val="00E87896"/>
    <w:rsid w:val="00E91860"/>
    <w:rsid w:val="00E92123"/>
    <w:rsid w:val="00E937C7"/>
    <w:rsid w:val="00E96DB7"/>
    <w:rsid w:val="00E975E7"/>
    <w:rsid w:val="00E97E13"/>
    <w:rsid w:val="00E97F80"/>
    <w:rsid w:val="00EA048D"/>
    <w:rsid w:val="00EA2E96"/>
    <w:rsid w:val="00EA302A"/>
    <w:rsid w:val="00EA3032"/>
    <w:rsid w:val="00EA3248"/>
    <w:rsid w:val="00EA3ACF"/>
    <w:rsid w:val="00EA559E"/>
    <w:rsid w:val="00EA5B1B"/>
    <w:rsid w:val="00EA691B"/>
    <w:rsid w:val="00EA6C38"/>
    <w:rsid w:val="00EB020E"/>
    <w:rsid w:val="00EB0400"/>
    <w:rsid w:val="00EB1FF1"/>
    <w:rsid w:val="00EB25F7"/>
    <w:rsid w:val="00EB2AFF"/>
    <w:rsid w:val="00EB3D14"/>
    <w:rsid w:val="00EB3E62"/>
    <w:rsid w:val="00EB6504"/>
    <w:rsid w:val="00EB6684"/>
    <w:rsid w:val="00EC0362"/>
    <w:rsid w:val="00EC0A86"/>
    <w:rsid w:val="00EC28BD"/>
    <w:rsid w:val="00EC34B5"/>
    <w:rsid w:val="00ED0060"/>
    <w:rsid w:val="00ED03FE"/>
    <w:rsid w:val="00ED1C15"/>
    <w:rsid w:val="00ED3D40"/>
    <w:rsid w:val="00ED561B"/>
    <w:rsid w:val="00ED6831"/>
    <w:rsid w:val="00ED698E"/>
    <w:rsid w:val="00ED6BFA"/>
    <w:rsid w:val="00EE032D"/>
    <w:rsid w:val="00EE03F4"/>
    <w:rsid w:val="00EE3D6F"/>
    <w:rsid w:val="00EE43D3"/>
    <w:rsid w:val="00EE4AE5"/>
    <w:rsid w:val="00EE599D"/>
    <w:rsid w:val="00EE6B17"/>
    <w:rsid w:val="00EF1F59"/>
    <w:rsid w:val="00EF63C3"/>
    <w:rsid w:val="00EF75E1"/>
    <w:rsid w:val="00EF7679"/>
    <w:rsid w:val="00F02153"/>
    <w:rsid w:val="00F03D46"/>
    <w:rsid w:val="00F04815"/>
    <w:rsid w:val="00F0546A"/>
    <w:rsid w:val="00F07BA6"/>
    <w:rsid w:val="00F114AD"/>
    <w:rsid w:val="00F12251"/>
    <w:rsid w:val="00F136B9"/>
    <w:rsid w:val="00F151CC"/>
    <w:rsid w:val="00F15667"/>
    <w:rsid w:val="00F15C24"/>
    <w:rsid w:val="00F22833"/>
    <w:rsid w:val="00F22E67"/>
    <w:rsid w:val="00F250A7"/>
    <w:rsid w:val="00F25936"/>
    <w:rsid w:val="00F26AB6"/>
    <w:rsid w:val="00F26D28"/>
    <w:rsid w:val="00F309FC"/>
    <w:rsid w:val="00F30BA4"/>
    <w:rsid w:val="00F3133E"/>
    <w:rsid w:val="00F3367E"/>
    <w:rsid w:val="00F339E3"/>
    <w:rsid w:val="00F40608"/>
    <w:rsid w:val="00F4240B"/>
    <w:rsid w:val="00F42931"/>
    <w:rsid w:val="00F429F8"/>
    <w:rsid w:val="00F42B04"/>
    <w:rsid w:val="00F43B84"/>
    <w:rsid w:val="00F44B65"/>
    <w:rsid w:val="00F47ACB"/>
    <w:rsid w:val="00F52EA0"/>
    <w:rsid w:val="00F549EC"/>
    <w:rsid w:val="00F574D5"/>
    <w:rsid w:val="00F57CC0"/>
    <w:rsid w:val="00F6062F"/>
    <w:rsid w:val="00F66B1E"/>
    <w:rsid w:val="00F66DFE"/>
    <w:rsid w:val="00F67F2F"/>
    <w:rsid w:val="00F70031"/>
    <w:rsid w:val="00F71DEC"/>
    <w:rsid w:val="00F73DBF"/>
    <w:rsid w:val="00F73F1D"/>
    <w:rsid w:val="00F7586E"/>
    <w:rsid w:val="00F765AF"/>
    <w:rsid w:val="00F768BA"/>
    <w:rsid w:val="00F800EA"/>
    <w:rsid w:val="00F81C0F"/>
    <w:rsid w:val="00F82FE2"/>
    <w:rsid w:val="00F83034"/>
    <w:rsid w:val="00F849B1"/>
    <w:rsid w:val="00F84CE2"/>
    <w:rsid w:val="00F84EDE"/>
    <w:rsid w:val="00F865A3"/>
    <w:rsid w:val="00F91E07"/>
    <w:rsid w:val="00F9282C"/>
    <w:rsid w:val="00F93712"/>
    <w:rsid w:val="00F948AB"/>
    <w:rsid w:val="00F950A0"/>
    <w:rsid w:val="00F96894"/>
    <w:rsid w:val="00F973DC"/>
    <w:rsid w:val="00FA0F33"/>
    <w:rsid w:val="00FA1D84"/>
    <w:rsid w:val="00FA3327"/>
    <w:rsid w:val="00FA67C6"/>
    <w:rsid w:val="00FA6CD0"/>
    <w:rsid w:val="00FB3D6B"/>
    <w:rsid w:val="00FB725C"/>
    <w:rsid w:val="00FC278E"/>
    <w:rsid w:val="00FC7A54"/>
    <w:rsid w:val="00FC7B17"/>
    <w:rsid w:val="00FD0E51"/>
    <w:rsid w:val="00FD2550"/>
    <w:rsid w:val="00FD53E9"/>
    <w:rsid w:val="00FE0302"/>
    <w:rsid w:val="00FE1BF3"/>
    <w:rsid w:val="00FE3356"/>
    <w:rsid w:val="00FE4210"/>
    <w:rsid w:val="00FE4A83"/>
    <w:rsid w:val="00FE5BA1"/>
    <w:rsid w:val="00FE6293"/>
    <w:rsid w:val="00FE6AD9"/>
    <w:rsid w:val="00FE7874"/>
    <w:rsid w:val="00FF0B65"/>
    <w:rsid w:val="00FF1A9F"/>
    <w:rsid w:val="00FF24B0"/>
    <w:rsid w:val="00FF396F"/>
    <w:rsid w:val="00FF3A96"/>
    <w:rsid w:val="00FF411A"/>
    <w:rsid w:val="00FF5A39"/>
    <w:rsid w:val="00FF697B"/>
    <w:rsid w:val="00FF71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6737"/>
    <o:shapelayout v:ext="edit">
      <o:idmap v:ext="edit" data="1"/>
    </o:shapelayout>
  </w:shapeDefaults>
  <w:decimalSymbol w:val="."/>
  <w:listSeparator w:val=","/>
  <w15:chartTrackingRefBased/>
  <w15:docId w15:val="{5571F07B-E5AF-4EE3-8DC0-F9CDF4A7B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4"/>
        <w:szCs w:val="3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6635"/>
    <w:pPr>
      <w:spacing w:line="480" w:lineRule="auto"/>
    </w:pPr>
  </w:style>
  <w:style w:type="paragraph" w:styleId="Heading1">
    <w:name w:val="heading 1"/>
    <w:basedOn w:val="Normal"/>
    <w:next w:val="Normal"/>
    <w:link w:val="Heading1Char"/>
    <w:uiPriority w:val="9"/>
    <w:qFormat/>
    <w:rsid w:val="00D811DC"/>
    <w:pPr>
      <w:keepNext/>
      <w:keepLines/>
      <w:spacing w:before="240" w:after="0"/>
      <w:outlineLvl w:val="0"/>
    </w:pPr>
    <w:rPr>
      <w:rFonts w:eastAsiaTheme="majorEastAsia" w:cstheme="majorBidi"/>
      <w:color w:val="2E74B5" w:themeColor="accent1" w:themeShade="BF"/>
      <w:sz w:val="32"/>
    </w:rPr>
  </w:style>
  <w:style w:type="paragraph" w:styleId="Heading2">
    <w:name w:val="heading 2"/>
    <w:basedOn w:val="Normal"/>
    <w:next w:val="Normal"/>
    <w:link w:val="Heading2Char"/>
    <w:uiPriority w:val="9"/>
    <w:unhideWhenUsed/>
    <w:qFormat/>
    <w:rsid w:val="00D811DC"/>
    <w:pPr>
      <w:keepNext/>
      <w:keepLines/>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811DC"/>
    <w:pPr>
      <w:keepNext/>
      <w:keepLines/>
      <w:spacing w:before="40" w:after="0"/>
      <w:outlineLvl w:val="2"/>
    </w:pPr>
    <w:rPr>
      <w:rFonts w:eastAsiaTheme="majorEastAsia" w:cstheme="majorBidi"/>
      <w:color w:val="1F4D78" w:themeColor="accent1" w:themeShade="7F"/>
      <w:szCs w:val="24"/>
    </w:rPr>
  </w:style>
  <w:style w:type="paragraph" w:styleId="Heading4">
    <w:name w:val="heading 4"/>
    <w:basedOn w:val="Normal"/>
    <w:next w:val="Normal"/>
    <w:link w:val="Heading4Char"/>
    <w:uiPriority w:val="9"/>
    <w:unhideWhenUsed/>
    <w:qFormat/>
    <w:rsid w:val="00D811DC"/>
    <w:pPr>
      <w:keepNext/>
      <w:keepLines/>
      <w:spacing w:before="40" w:after="0"/>
      <w:outlineLvl w:val="3"/>
    </w:pPr>
    <w:rPr>
      <w:rFonts w:eastAsiaTheme="majorEastAsia"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014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14F4"/>
  </w:style>
  <w:style w:type="paragraph" w:styleId="Footer">
    <w:name w:val="footer"/>
    <w:basedOn w:val="Normal"/>
    <w:link w:val="FooterChar"/>
    <w:uiPriority w:val="99"/>
    <w:unhideWhenUsed/>
    <w:rsid w:val="00A014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14F4"/>
  </w:style>
  <w:style w:type="character" w:customStyle="1" w:styleId="Heading1Char">
    <w:name w:val="Heading 1 Char"/>
    <w:basedOn w:val="DefaultParagraphFont"/>
    <w:link w:val="Heading1"/>
    <w:uiPriority w:val="9"/>
    <w:rsid w:val="00D811DC"/>
    <w:rPr>
      <w:rFonts w:eastAsiaTheme="majorEastAsia" w:cstheme="majorBidi"/>
      <w:color w:val="2E74B5" w:themeColor="accent1" w:themeShade="BF"/>
      <w:sz w:val="32"/>
    </w:rPr>
  </w:style>
  <w:style w:type="character" w:customStyle="1" w:styleId="Heading2Char">
    <w:name w:val="Heading 2 Char"/>
    <w:basedOn w:val="DefaultParagraphFont"/>
    <w:link w:val="Heading2"/>
    <w:uiPriority w:val="9"/>
    <w:rsid w:val="00D811DC"/>
    <w:rPr>
      <w:rFonts w:eastAsiaTheme="majorEastAsia"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E2041A"/>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E2041A"/>
    <w:rPr>
      <w:rFonts w:ascii="Calibri Light" w:hAnsi="Calibri Light" w:cs="Calibri Light"/>
      <w:noProof/>
      <w:sz w:val="32"/>
      <w:lang w:val="en-US"/>
    </w:rPr>
  </w:style>
  <w:style w:type="paragraph" w:customStyle="1" w:styleId="EndNoteBibliography">
    <w:name w:val="EndNote Bibliography"/>
    <w:basedOn w:val="Normal"/>
    <w:link w:val="EndNoteBibliographyChar"/>
    <w:rsid w:val="00E2041A"/>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E2041A"/>
    <w:rPr>
      <w:rFonts w:ascii="Calibri Light" w:hAnsi="Calibri Light" w:cs="Calibri Light"/>
      <w:noProof/>
      <w:sz w:val="32"/>
      <w:lang w:val="en-US"/>
    </w:rPr>
  </w:style>
  <w:style w:type="character" w:styleId="Hyperlink">
    <w:name w:val="Hyperlink"/>
    <w:basedOn w:val="DefaultParagraphFont"/>
    <w:uiPriority w:val="99"/>
    <w:unhideWhenUsed/>
    <w:rsid w:val="00E2041A"/>
    <w:rPr>
      <w:color w:val="0563C1" w:themeColor="hyperlink"/>
      <w:u w:val="single"/>
    </w:rPr>
  </w:style>
  <w:style w:type="paragraph" w:styleId="ListParagraph">
    <w:name w:val="List Paragraph"/>
    <w:basedOn w:val="Normal"/>
    <w:uiPriority w:val="34"/>
    <w:qFormat/>
    <w:rsid w:val="006158BF"/>
    <w:pPr>
      <w:spacing w:after="200"/>
      <w:ind w:left="720"/>
      <w:contextualSpacing/>
    </w:pPr>
    <w:rPr>
      <w:rFonts w:cstheme="minorBidi"/>
      <w:szCs w:val="22"/>
    </w:rPr>
  </w:style>
  <w:style w:type="table" w:styleId="TableGrid">
    <w:name w:val="Table Grid"/>
    <w:basedOn w:val="TableNormal"/>
    <w:uiPriority w:val="39"/>
    <w:rsid w:val="009F1337"/>
    <w:pPr>
      <w:spacing w:after="0" w:line="240" w:lineRule="auto"/>
    </w:pPr>
    <w:rPr>
      <w:rFonts w:ascii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811DC"/>
    <w:rPr>
      <w:rFonts w:eastAsiaTheme="majorEastAsia" w:cstheme="majorBidi"/>
      <w:color w:val="1F4D78" w:themeColor="accent1" w:themeShade="7F"/>
      <w:szCs w:val="24"/>
    </w:rPr>
  </w:style>
  <w:style w:type="character" w:customStyle="1" w:styleId="Heading4Char">
    <w:name w:val="Heading 4 Char"/>
    <w:basedOn w:val="DefaultParagraphFont"/>
    <w:link w:val="Heading4"/>
    <w:uiPriority w:val="9"/>
    <w:rsid w:val="00D811DC"/>
    <w:rPr>
      <w:rFonts w:eastAsiaTheme="majorEastAsia" w:cstheme="majorBidi"/>
      <w:i/>
      <w:iCs/>
      <w:color w:val="2E74B5" w:themeColor="accent1" w:themeShade="BF"/>
    </w:rPr>
  </w:style>
  <w:style w:type="table" w:customStyle="1" w:styleId="TableGrid1">
    <w:name w:val="Table Grid1"/>
    <w:basedOn w:val="TableNormal"/>
    <w:next w:val="TableGrid"/>
    <w:uiPriority w:val="39"/>
    <w:rsid w:val="00E3575A"/>
    <w:pPr>
      <w:spacing w:after="0" w:line="240" w:lineRule="auto"/>
    </w:pPr>
    <w:rPr>
      <w:rFonts w:ascii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4390035">
      <w:bodyDiv w:val="1"/>
      <w:marLeft w:val="0"/>
      <w:marRight w:val="0"/>
      <w:marTop w:val="0"/>
      <w:marBottom w:val="0"/>
      <w:divBdr>
        <w:top w:val="none" w:sz="0" w:space="0" w:color="auto"/>
        <w:left w:val="none" w:sz="0" w:space="0" w:color="auto"/>
        <w:bottom w:val="none" w:sz="0" w:space="0" w:color="auto"/>
        <w:right w:val="none" w:sz="0" w:space="0" w:color="auto"/>
      </w:divBdr>
    </w:div>
    <w:div w:id="1303659493">
      <w:bodyDiv w:val="1"/>
      <w:marLeft w:val="0"/>
      <w:marRight w:val="0"/>
      <w:marTop w:val="0"/>
      <w:marBottom w:val="0"/>
      <w:divBdr>
        <w:top w:val="none" w:sz="0" w:space="0" w:color="auto"/>
        <w:left w:val="none" w:sz="0" w:space="0" w:color="auto"/>
        <w:bottom w:val="none" w:sz="0" w:space="0" w:color="auto"/>
        <w:right w:val="none" w:sz="0" w:space="0" w:color="auto"/>
      </w:divBdr>
    </w:div>
    <w:div w:id="1308587704">
      <w:bodyDiv w:val="1"/>
      <w:marLeft w:val="0"/>
      <w:marRight w:val="0"/>
      <w:marTop w:val="0"/>
      <w:marBottom w:val="0"/>
      <w:divBdr>
        <w:top w:val="none" w:sz="0" w:space="0" w:color="auto"/>
        <w:left w:val="none" w:sz="0" w:space="0" w:color="auto"/>
        <w:bottom w:val="none" w:sz="0" w:space="0" w:color="auto"/>
        <w:right w:val="none" w:sz="0" w:space="0" w:color="auto"/>
      </w:divBdr>
    </w:div>
    <w:div w:id="1651670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ona.mchale@napier.ac.uk" TargetMode="External"/><Relationship Id="rId13" Type="http://schemas.openxmlformats.org/officeDocument/2006/relationships/image" Target="media/image1.png"/><Relationship Id="rId18" Type="http://schemas.openxmlformats.org/officeDocument/2006/relationships/hyperlink" Target="http://www.sign.ac.uk/sign-150-cardiac-rehabilitation.htm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bhf.org.uk/NACR2016" TargetMode="External"/><Relationship Id="rId7" Type="http://schemas.openxmlformats.org/officeDocument/2006/relationships/endnotes" Target="endnotes.xml"/><Relationship Id="rId12" Type="http://schemas.openxmlformats.org/officeDocument/2006/relationships/hyperlink" Target="mailto:c.hanson@napier.ac.uk" TargetMode="External"/><Relationship Id="rId17" Type="http://schemas.openxmlformats.org/officeDocument/2006/relationships/hyperlink" Target="https://www.world-heart-federation.org/programmes/global-advocacy/25-by-25/"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world-heart-federation.org/wp-content/uploads/2017/05/WCC2016_CVDs_infographic-1.pdf" TargetMode="External"/><Relationship Id="rId20" Type="http://schemas.openxmlformats.org/officeDocument/2006/relationships/hyperlink" Target="https://assets.publishing.service.gov.uk/government/uploads/system/uploads/attachment_data/file/213740/dh_128145.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dawkes@napier.ac.uk" TargetMode="External"/><Relationship Id="rId24" Type="http://schemas.openxmlformats.org/officeDocument/2006/relationships/hyperlink" Target="http://dx.doi.org/10.1016/j.physio.2004.03.006"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www.bacpr.com/pages/page_box_contents.asp?pageid=791" TargetMode="External"/><Relationship Id="rId10" Type="http://schemas.openxmlformats.org/officeDocument/2006/relationships/hyperlink" Target="mailto:l.neubeck@napier.ac.uk" TargetMode="External"/><Relationship Id="rId19" Type="http://schemas.openxmlformats.org/officeDocument/2006/relationships/hyperlink" Target="https://www.who.int/dietphysicalactivity/pa/en/" TargetMode="External"/><Relationship Id="rId4" Type="http://schemas.openxmlformats.org/officeDocument/2006/relationships/settings" Target="settings.xml"/><Relationship Id="rId9" Type="http://schemas.openxmlformats.org/officeDocument/2006/relationships/hyperlink" Target="mailto:f.astin@Hud.ac.uk" TargetMode="External"/><Relationship Id="rId14" Type="http://schemas.openxmlformats.org/officeDocument/2006/relationships/footer" Target="footer1.xml"/><Relationship Id="rId22" Type="http://schemas.openxmlformats.org/officeDocument/2006/relationships/hyperlink" Target="https://www.bhf.org.uk/heart-health/conditions/coronary-heart-dise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B4EFE-17EA-4609-B49B-6B4229C89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4</Pages>
  <Words>16677</Words>
  <Characters>95064</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111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hale, Sheona</dc:creator>
  <cp:keywords/>
  <dc:description/>
  <cp:lastModifiedBy>Hanson, Coral</cp:lastModifiedBy>
  <cp:revision>4</cp:revision>
  <dcterms:created xsi:type="dcterms:W3CDTF">2019-09-26T13:57:00Z</dcterms:created>
  <dcterms:modified xsi:type="dcterms:W3CDTF">2019-09-26T14:18:00Z</dcterms:modified>
</cp:coreProperties>
</file>